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29871" w14:textId="1B525DCF" w:rsidR="00AD664E" w:rsidRPr="009645BC" w:rsidRDefault="002C59D6" w:rsidP="0079549D">
      <w:pPr>
        <w:spacing w:after="160"/>
        <w:ind w:firstLine="0"/>
        <w:jc w:val="left"/>
        <w:rPr>
          <w:rFonts w:eastAsia="Times New Roman" w:cs="Times New Roman"/>
          <w:b/>
          <w:bCs/>
          <w:sz w:val="24"/>
          <w:szCs w:val="28"/>
          <w:lang w:val="en-US"/>
        </w:rPr>
      </w:pPr>
      <w:bookmarkStart w:id="0" w:name="_Hlk534901411"/>
      <w:bookmarkStart w:id="1" w:name="OLE_LINK6"/>
      <w:bookmarkStart w:id="2" w:name="OLE_LINK7"/>
      <w:r>
        <w:rPr>
          <w:rFonts w:eastAsia="Times New Roman" w:cs="Times New Roman"/>
          <w:b/>
          <w:bCs/>
          <w:color w:val="000000"/>
          <w:sz w:val="36"/>
          <w:szCs w:val="36"/>
        </w:rPr>
        <w:t xml:space="preserve">Predicting pharmacokinetics of </w:t>
      </w:r>
      <w:r w:rsidR="00A93F9A">
        <w:rPr>
          <w:rFonts w:eastAsia="Times New Roman" w:cs="Times New Roman"/>
          <w:b/>
          <w:bCs/>
          <w:color w:val="000000"/>
          <w:sz w:val="36"/>
          <w:szCs w:val="36"/>
        </w:rPr>
        <w:t xml:space="preserve">a </w:t>
      </w:r>
      <w:r>
        <w:rPr>
          <w:rFonts w:eastAsia="Times New Roman" w:cs="Times New Roman"/>
          <w:b/>
          <w:bCs/>
          <w:color w:val="000000"/>
          <w:sz w:val="36"/>
          <w:szCs w:val="36"/>
        </w:rPr>
        <w:t>tenofovir alafenamide sub</w:t>
      </w:r>
      <w:r w:rsidR="0003467A">
        <w:rPr>
          <w:rFonts w:eastAsia="Times New Roman" w:cs="Times New Roman"/>
          <w:b/>
          <w:bCs/>
          <w:color w:val="000000"/>
          <w:sz w:val="36"/>
          <w:szCs w:val="36"/>
        </w:rPr>
        <w:t>cutaneous</w:t>
      </w:r>
      <w:r>
        <w:rPr>
          <w:rFonts w:eastAsia="Times New Roman" w:cs="Times New Roman"/>
          <w:b/>
          <w:bCs/>
          <w:color w:val="000000"/>
          <w:sz w:val="36"/>
          <w:szCs w:val="36"/>
        </w:rPr>
        <w:t xml:space="preserve"> implant using</w:t>
      </w:r>
      <w:r w:rsidR="006B5E0B">
        <w:rPr>
          <w:rFonts w:eastAsia="Times New Roman" w:cs="Times New Roman"/>
          <w:b/>
          <w:bCs/>
          <w:color w:val="000000"/>
          <w:sz w:val="36"/>
          <w:szCs w:val="36"/>
        </w:rPr>
        <w:t xml:space="preserve"> PBPK modelling</w:t>
      </w:r>
    </w:p>
    <w:bookmarkEnd w:id="0"/>
    <w:bookmarkEnd w:id="1"/>
    <w:bookmarkEnd w:id="2"/>
    <w:p w14:paraId="10BA087F" w14:textId="54202CCA" w:rsidR="008A7A70" w:rsidRPr="008A7A70" w:rsidRDefault="008A7A70" w:rsidP="0079549D">
      <w:pPr>
        <w:spacing w:after="160"/>
        <w:ind w:firstLine="0"/>
        <w:jc w:val="left"/>
        <w:rPr>
          <w:rFonts w:eastAsia="Times New Roman" w:cs="Times New Roman"/>
          <w:b/>
          <w:bCs/>
          <w:sz w:val="24"/>
          <w:szCs w:val="28"/>
        </w:rPr>
      </w:pPr>
      <w:r w:rsidRPr="00435FCD">
        <w:rPr>
          <w:rFonts w:eastAsia="Times New Roman" w:cs="Times New Roman"/>
          <w:b/>
          <w:bCs/>
          <w:sz w:val="24"/>
          <w:szCs w:val="28"/>
        </w:rPr>
        <w:t>Rajith KR Rajoli</w:t>
      </w:r>
      <w:r w:rsidRPr="00435FCD">
        <w:rPr>
          <w:rFonts w:eastAsia="Times New Roman" w:cs="Times New Roman"/>
          <w:b/>
          <w:bCs/>
          <w:sz w:val="24"/>
          <w:szCs w:val="28"/>
          <w:vertAlign w:val="superscript"/>
        </w:rPr>
        <w:t>1</w:t>
      </w:r>
      <w:r w:rsidRPr="00435FCD">
        <w:rPr>
          <w:rFonts w:eastAsia="Times New Roman" w:cs="Times New Roman"/>
          <w:b/>
          <w:bCs/>
          <w:sz w:val="24"/>
          <w:szCs w:val="28"/>
        </w:rPr>
        <w:t xml:space="preserve">, Zach </w:t>
      </w:r>
      <w:r w:rsidR="00A93F9A">
        <w:rPr>
          <w:rFonts w:eastAsia="Times New Roman" w:cs="Times New Roman"/>
          <w:b/>
          <w:bCs/>
          <w:sz w:val="24"/>
          <w:szCs w:val="28"/>
        </w:rPr>
        <w:t xml:space="preserve">R </w:t>
      </w:r>
      <w:r w:rsidRPr="00435FCD">
        <w:rPr>
          <w:rFonts w:eastAsia="Times New Roman" w:cs="Times New Roman"/>
          <w:b/>
          <w:bCs/>
          <w:sz w:val="24"/>
          <w:szCs w:val="28"/>
        </w:rPr>
        <w:t>Demkovich</w:t>
      </w:r>
      <w:r w:rsidRPr="00435FCD">
        <w:rPr>
          <w:rFonts w:eastAsia="Times New Roman" w:cs="Times New Roman"/>
          <w:b/>
          <w:bCs/>
          <w:sz w:val="24"/>
          <w:szCs w:val="28"/>
          <w:vertAlign w:val="superscript"/>
        </w:rPr>
        <w:t>2</w:t>
      </w:r>
      <w:r w:rsidRPr="00435FCD">
        <w:rPr>
          <w:rFonts w:eastAsia="Times New Roman" w:cs="Times New Roman"/>
          <w:b/>
          <w:bCs/>
          <w:sz w:val="24"/>
          <w:szCs w:val="28"/>
        </w:rPr>
        <w:t>, Charles Flexner</w:t>
      </w:r>
      <w:r w:rsidR="00B958D9">
        <w:rPr>
          <w:rFonts w:eastAsia="Times New Roman" w:cs="Times New Roman"/>
          <w:b/>
          <w:bCs/>
          <w:sz w:val="24"/>
          <w:szCs w:val="28"/>
          <w:vertAlign w:val="superscript"/>
        </w:rPr>
        <w:t>3</w:t>
      </w:r>
      <w:r w:rsidRPr="00435FCD">
        <w:rPr>
          <w:rFonts w:eastAsia="Times New Roman" w:cs="Times New Roman"/>
          <w:b/>
          <w:bCs/>
          <w:sz w:val="24"/>
          <w:szCs w:val="28"/>
        </w:rPr>
        <w:t>, Andrew Owen</w:t>
      </w:r>
      <w:r w:rsidRPr="00435FCD">
        <w:rPr>
          <w:rFonts w:eastAsia="Times New Roman" w:cs="Times New Roman"/>
          <w:b/>
          <w:bCs/>
          <w:sz w:val="24"/>
          <w:szCs w:val="28"/>
          <w:vertAlign w:val="superscript"/>
        </w:rPr>
        <w:t>1</w:t>
      </w:r>
      <w:r w:rsidRPr="00435FCD">
        <w:rPr>
          <w:rFonts w:eastAsia="Times New Roman" w:cs="Times New Roman"/>
          <w:b/>
          <w:bCs/>
          <w:sz w:val="24"/>
          <w:szCs w:val="28"/>
        </w:rPr>
        <w:t>, Marco Siccardi</w:t>
      </w:r>
      <w:r w:rsidRPr="00435FCD">
        <w:rPr>
          <w:rFonts w:eastAsia="Times New Roman" w:cs="Times New Roman"/>
          <w:b/>
          <w:bCs/>
          <w:sz w:val="24"/>
          <w:szCs w:val="28"/>
          <w:vertAlign w:val="superscript"/>
        </w:rPr>
        <w:t>1</w:t>
      </w:r>
    </w:p>
    <w:p w14:paraId="0964BB44" w14:textId="77777777" w:rsidR="00AD664E" w:rsidRPr="009645BC" w:rsidRDefault="00AD664E" w:rsidP="0079549D">
      <w:pPr>
        <w:spacing w:after="160"/>
        <w:ind w:firstLine="0"/>
        <w:jc w:val="left"/>
        <w:rPr>
          <w:rFonts w:eastAsia="Times New Roman" w:cs="Times New Roman"/>
          <w:b/>
          <w:sz w:val="24"/>
          <w:szCs w:val="28"/>
        </w:rPr>
      </w:pPr>
    </w:p>
    <w:p w14:paraId="7870E1C9" w14:textId="468E0248" w:rsidR="00AD664E" w:rsidRPr="009645BC" w:rsidRDefault="00AD664E" w:rsidP="0079549D">
      <w:pPr>
        <w:spacing w:after="160"/>
        <w:ind w:firstLine="0"/>
        <w:jc w:val="left"/>
        <w:rPr>
          <w:rFonts w:eastAsia="Times New Roman" w:cs="Times New Roman"/>
          <w:iCs/>
          <w:sz w:val="24"/>
          <w:szCs w:val="28"/>
        </w:rPr>
      </w:pPr>
      <w:bookmarkStart w:id="3" w:name="OLE_LINK8"/>
      <w:bookmarkStart w:id="4" w:name="OLE_LINK9"/>
      <w:r w:rsidRPr="009645BC">
        <w:rPr>
          <w:rFonts w:eastAsia="Times New Roman" w:cs="Times New Roman"/>
          <w:iCs/>
          <w:sz w:val="24"/>
          <w:szCs w:val="28"/>
          <w:vertAlign w:val="superscript"/>
        </w:rPr>
        <w:t>1</w:t>
      </w:r>
      <w:r w:rsidRPr="009645BC">
        <w:rPr>
          <w:rFonts w:eastAsia="Times New Roman" w:cs="Times New Roman"/>
          <w:iCs/>
          <w:sz w:val="24"/>
          <w:szCs w:val="28"/>
        </w:rPr>
        <w:t>Department of Molecular and Clinical Pharmacology, University of Liverpool, Liverpool, UK</w:t>
      </w:r>
    </w:p>
    <w:bookmarkEnd w:id="3"/>
    <w:bookmarkEnd w:id="4"/>
    <w:p w14:paraId="758C2E92" w14:textId="2C018BD0" w:rsidR="008A7A70" w:rsidRPr="00B706A6" w:rsidRDefault="00A93F9A" w:rsidP="0079549D">
      <w:pPr>
        <w:spacing w:after="160"/>
        <w:ind w:firstLine="0"/>
        <w:jc w:val="left"/>
        <w:rPr>
          <w:rFonts w:eastAsia="Times New Roman" w:cs="Times New Roman"/>
          <w:iCs/>
          <w:sz w:val="24"/>
          <w:szCs w:val="28"/>
        </w:rPr>
      </w:pPr>
      <w:r w:rsidRPr="00B706A6">
        <w:rPr>
          <w:rFonts w:eastAsia="Times New Roman" w:cs="Times New Roman"/>
          <w:iCs/>
          <w:sz w:val="24"/>
          <w:szCs w:val="28"/>
          <w:vertAlign w:val="superscript"/>
        </w:rPr>
        <w:t>2</w:t>
      </w:r>
      <w:r w:rsidR="008A7A70" w:rsidRPr="00B706A6">
        <w:rPr>
          <w:rFonts w:eastAsia="Times New Roman" w:cs="Times New Roman"/>
          <w:iCs/>
          <w:sz w:val="24"/>
          <w:szCs w:val="28"/>
        </w:rPr>
        <w:t xml:space="preserve">RTI International, </w:t>
      </w:r>
      <w:r w:rsidR="00125602" w:rsidRPr="00B706A6">
        <w:rPr>
          <w:rFonts w:eastAsia="Times New Roman" w:cs="Times New Roman"/>
          <w:iCs/>
          <w:sz w:val="24"/>
          <w:szCs w:val="28"/>
        </w:rPr>
        <w:t>Durham</w:t>
      </w:r>
      <w:r w:rsidR="008A7A70" w:rsidRPr="00B706A6">
        <w:rPr>
          <w:rFonts w:eastAsia="Times New Roman" w:cs="Times New Roman"/>
          <w:iCs/>
          <w:sz w:val="24"/>
          <w:szCs w:val="28"/>
        </w:rPr>
        <w:t xml:space="preserve">, </w:t>
      </w:r>
      <w:r w:rsidR="00125602" w:rsidRPr="00B706A6">
        <w:rPr>
          <w:rFonts w:eastAsia="Times New Roman" w:cs="Times New Roman"/>
          <w:iCs/>
          <w:sz w:val="24"/>
          <w:szCs w:val="28"/>
        </w:rPr>
        <w:t>NC</w:t>
      </w:r>
      <w:r w:rsidR="008A7A70" w:rsidRPr="00B706A6">
        <w:rPr>
          <w:rFonts w:eastAsia="Times New Roman" w:cs="Times New Roman"/>
          <w:iCs/>
          <w:sz w:val="24"/>
          <w:szCs w:val="28"/>
        </w:rPr>
        <w:t>, USA</w:t>
      </w:r>
    </w:p>
    <w:p w14:paraId="195A858D" w14:textId="62E1A517" w:rsidR="00AD664E" w:rsidRPr="008A7A70" w:rsidRDefault="00B958D9" w:rsidP="0079549D">
      <w:pPr>
        <w:spacing w:after="160"/>
        <w:ind w:firstLine="0"/>
        <w:jc w:val="left"/>
        <w:rPr>
          <w:rFonts w:eastAsia="Times New Roman" w:cs="Times New Roman"/>
          <w:iCs/>
          <w:sz w:val="24"/>
          <w:szCs w:val="28"/>
        </w:rPr>
      </w:pPr>
      <w:r>
        <w:rPr>
          <w:rFonts w:eastAsia="Times New Roman" w:cs="Times New Roman"/>
          <w:iCs/>
          <w:sz w:val="24"/>
          <w:szCs w:val="28"/>
          <w:vertAlign w:val="superscript"/>
        </w:rPr>
        <w:t>3</w:t>
      </w:r>
      <w:r w:rsidR="008A7A70" w:rsidRPr="008A7A70">
        <w:rPr>
          <w:rFonts w:eastAsia="Times New Roman" w:cs="Times New Roman"/>
          <w:iCs/>
          <w:sz w:val="24"/>
          <w:szCs w:val="28"/>
        </w:rPr>
        <w:t>Johns Hopkins University School of Medicine and Bloomberg School of Public Health, Baltimore, MD, USA</w:t>
      </w:r>
    </w:p>
    <w:p w14:paraId="34BB6F50" w14:textId="47172EDF" w:rsidR="002C59D6" w:rsidRDefault="00AD664E" w:rsidP="0079549D">
      <w:pPr>
        <w:spacing w:after="160"/>
        <w:ind w:firstLine="0"/>
        <w:jc w:val="left"/>
        <w:rPr>
          <w:rFonts w:eastAsia="Times New Roman" w:cs="Times New Roman"/>
          <w:sz w:val="24"/>
          <w:szCs w:val="28"/>
        </w:rPr>
      </w:pPr>
      <w:bookmarkStart w:id="5" w:name="OLE_LINK3"/>
      <w:bookmarkStart w:id="6" w:name="OLE_LINK4"/>
      <w:r w:rsidRPr="009645BC">
        <w:rPr>
          <w:rFonts w:eastAsia="Times New Roman" w:cs="Times New Roman"/>
          <w:b/>
          <w:sz w:val="24"/>
          <w:szCs w:val="28"/>
        </w:rPr>
        <w:t>Author</w:t>
      </w:r>
      <w:r w:rsidR="002C59D6">
        <w:rPr>
          <w:rFonts w:eastAsia="Times New Roman" w:cs="Times New Roman"/>
          <w:b/>
          <w:sz w:val="24"/>
          <w:szCs w:val="28"/>
        </w:rPr>
        <w:t>s</w:t>
      </w:r>
      <w:r w:rsidRPr="009645BC">
        <w:rPr>
          <w:rFonts w:eastAsia="Times New Roman" w:cs="Times New Roman"/>
          <w:b/>
          <w:sz w:val="24"/>
          <w:szCs w:val="28"/>
        </w:rPr>
        <w:t xml:space="preserve"> for correspondence: </w:t>
      </w:r>
      <w:r w:rsidR="002C59D6" w:rsidRPr="002C59D6">
        <w:rPr>
          <w:rFonts w:eastAsia="Times New Roman" w:cs="Times New Roman"/>
          <w:bCs/>
          <w:sz w:val="24"/>
          <w:szCs w:val="28"/>
        </w:rPr>
        <w:t>Dr Rajith Rajoli,</w:t>
      </w:r>
      <w:r w:rsidR="002C59D6">
        <w:rPr>
          <w:rFonts w:eastAsia="Times New Roman" w:cs="Times New Roman"/>
          <w:b/>
          <w:sz w:val="24"/>
          <w:szCs w:val="28"/>
        </w:rPr>
        <w:t xml:space="preserve"> </w:t>
      </w:r>
      <w:r w:rsidR="002C59D6" w:rsidRPr="009645BC">
        <w:rPr>
          <w:rFonts w:eastAsia="Times New Roman" w:cs="Times New Roman"/>
          <w:sz w:val="24"/>
          <w:szCs w:val="28"/>
        </w:rPr>
        <w:t>Department of Molecular and Clinical Pharmacology, University of Liverpool, 70 Pembroke Place, Liverpool, L69 3GF, U.K.</w:t>
      </w:r>
    </w:p>
    <w:p w14:paraId="2E3B9614" w14:textId="696DBAF8" w:rsidR="002C59D6" w:rsidRPr="009645BC" w:rsidRDefault="002C59D6" w:rsidP="0079549D">
      <w:pPr>
        <w:spacing w:after="160"/>
        <w:ind w:firstLine="0"/>
        <w:jc w:val="left"/>
        <w:rPr>
          <w:rFonts w:eastAsia="Times New Roman" w:cs="Times New Roman"/>
          <w:sz w:val="24"/>
          <w:szCs w:val="28"/>
          <w:lang w:val="pt-BR"/>
        </w:rPr>
      </w:pPr>
      <w:r w:rsidRPr="009645BC">
        <w:rPr>
          <w:rFonts w:eastAsia="Times New Roman" w:cs="Times New Roman"/>
          <w:b/>
          <w:sz w:val="24"/>
          <w:szCs w:val="28"/>
          <w:lang w:val="pt-BR"/>
        </w:rPr>
        <w:t xml:space="preserve">Tel No </w:t>
      </w:r>
      <w:r w:rsidRPr="009645BC">
        <w:rPr>
          <w:rFonts w:eastAsia="Times New Roman" w:cs="Times New Roman"/>
          <w:sz w:val="24"/>
          <w:szCs w:val="28"/>
          <w:lang w:val="pt-BR"/>
        </w:rPr>
        <w:t xml:space="preserve">+44 (0) 151 794 </w:t>
      </w:r>
      <w:r>
        <w:rPr>
          <w:rFonts w:eastAsia="Times New Roman" w:cs="Times New Roman"/>
          <w:sz w:val="24"/>
          <w:szCs w:val="28"/>
          <w:lang w:val="pt-BR"/>
        </w:rPr>
        <w:t>5911</w:t>
      </w:r>
    </w:p>
    <w:p w14:paraId="6133C01F" w14:textId="4AB8C085" w:rsidR="002C59D6" w:rsidRPr="002C59D6" w:rsidRDefault="002C59D6" w:rsidP="0079549D">
      <w:pPr>
        <w:spacing w:after="160"/>
        <w:ind w:firstLine="0"/>
        <w:jc w:val="left"/>
        <w:rPr>
          <w:rFonts w:eastAsia="Times New Roman" w:cs="Times New Roman"/>
          <w:sz w:val="24"/>
          <w:szCs w:val="28"/>
          <w:lang w:val="pt-BR"/>
        </w:rPr>
      </w:pPr>
      <w:r w:rsidRPr="009645BC">
        <w:rPr>
          <w:rFonts w:eastAsia="Times New Roman" w:cs="Times New Roman"/>
          <w:b/>
          <w:sz w:val="24"/>
          <w:szCs w:val="28"/>
          <w:lang w:val="pt-BR"/>
        </w:rPr>
        <w:t xml:space="preserve">E-mail: </w:t>
      </w:r>
      <w:r w:rsidR="00C70EA7">
        <w:fldChar w:fldCharType="begin"/>
      </w:r>
      <w:r w:rsidR="00C70EA7" w:rsidRPr="00B706A6">
        <w:rPr>
          <w:lang w:val="it-IT"/>
        </w:rPr>
        <w:instrText xml:space="preserve"> HYPERLINK "mailto:rkrajoli@liverpool.ac.uk" </w:instrText>
      </w:r>
      <w:r w:rsidR="00C70EA7">
        <w:fldChar w:fldCharType="separate"/>
      </w:r>
      <w:r w:rsidRPr="004F0E41">
        <w:rPr>
          <w:rStyle w:val="Hyperlink"/>
          <w:rFonts w:eastAsia="Times New Roman" w:cs="Times New Roman"/>
          <w:sz w:val="24"/>
          <w:szCs w:val="28"/>
          <w:lang w:val="pt-BR"/>
        </w:rPr>
        <w:t>rkrajoli@liverpool.ac.uk</w:t>
      </w:r>
      <w:r w:rsidR="00C70EA7">
        <w:rPr>
          <w:rStyle w:val="Hyperlink"/>
          <w:rFonts w:eastAsia="Times New Roman" w:cs="Times New Roman"/>
          <w:sz w:val="24"/>
          <w:szCs w:val="28"/>
          <w:lang w:val="pt-BR"/>
        </w:rPr>
        <w:fldChar w:fldCharType="end"/>
      </w:r>
    </w:p>
    <w:p w14:paraId="40C23D3A" w14:textId="23349EC3" w:rsidR="00AD664E" w:rsidRPr="009645BC" w:rsidRDefault="00AD664E" w:rsidP="0079549D">
      <w:pPr>
        <w:spacing w:after="160"/>
        <w:ind w:firstLine="0"/>
        <w:jc w:val="left"/>
        <w:rPr>
          <w:rFonts w:eastAsia="Times New Roman" w:cs="Times New Roman"/>
          <w:sz w:val="24"/>
          <w:szCs w:val="28"/>
        </w:rPr>
      </w:pPr>
      <w:r w:rsidRPr="009645BC">
        <w:rPr>
          <w:rFonts w:eastAsia="Times New Roman" w:cs="Times New Roman"/>
          <w:sz w:val="24"/>
          <w:szCs w:val="28"/>
        </w:rPr>
        <w:t>Dr Marco Siccardi, Department of Molecular and Clinical Pharmacology, University of Liverpool, 70 Pembroke Place, Liverpool, L69 3GF, U.K.</w:t>
      </w:r>
    </w:p>
    <w:p w14:paraId="76B3AD16" w14:textId="77777777" w:rsidR="00AD664E" w:rsidRPr="009645BC" w:rsidRDefault="00AD664E" w:rsidP="0079549D">
      <w:pPr>
        <w:spacing w:after="160"/>
        <w:ind w:firstLine="0"/>
        <w:jc w:val="left"/>
        <w:rPr>
          <w:rFonts w:eastAsia="Times New Roman" w:cs="Times New Roman"/>
          <w:sz w:val="24"/>
          <w:szCs w:val="28"/>
          <w:lang w:val="pt-BR"/>
        </w:rPr>
      </w:pPr>
      <w:r w:rsidRPr="009645BC">
        <w:rPr>
          <w:rFonts w:eastAsia="Times New Roman" w:cs="Times New Roman"/>
          <w:b/>
          <w:sz w:val="24"/>
          <w:szCs w:val="28"/>
          <w:lang w:val="pt-BR"/>
        </w:rPr>
        <w:t xml:space="preserve">Tel No </w:t>
      </w:r>
      <w:r w:rsidRPr="009645BC">
        <w:rPr>
          <w:rFonts w:eastAsia="Times New Roman" w:cs="Times New Roman"/>
          <w:sz w:val="24"/>
          <w:szCs w:val="28"/>
          <w:lang w:val="pt-BR"/>
        </w:rPr>
        <w:t>+44 (0) 151 794 8211</w:t>
      </w:r>
    </w:p>
    <w:p w14:paraId="498F2FD7" w14:textId="77777777" w:rsidR="00AD664E" w:rsidRPr="009645BC" w:rsidRDefault="00AD664E" w:rsidP="0079549D">
      <w:pPr>
        <w:spacing w:after="160"/>
        <w:ind w:firstLine="0"/>
        <w:jc w:val="left"/>
        <w:rPr>
          <w:rFonts w:eastAsia="Times New Roman" w:cs="Times New Roman"/>
          <w:sz w:val="24"/>
          <w:szCs w:val="28"/>
          <w:lang w:val="pt-BR"/>
        </w:rPr>
      </w:pPr>
      <w:r w:rsidRPr="009645BC">
        <w:rPr>
          <w:rFonts w:eastAsia="Times New Roman" w:cs="Times New Roman"/>
          <w:b/>
          <w:sz w:val="24"/>
          <w:szCs w:val="28"/>
          <w:lang w:val="pt-BR"/>
        </w:rPr>
        <w:t xml:space="preserve">E-mail: </w:t>
      </w:r>
      <w:bookmarkEnd w:id="5"/>
      <w:bookmarkEnd w:id="6"/>
      <w:r w:rsidRPr="009645BC">
        <w:rPr>
          <w:rFonts w:eastAsia="Times New Roman" w:cs="Times New Roman"/>
          <w:sz w:val="24"/>
          <w:szCs w:val="28"/>
          <w:lang w:val="pt-BR"/>
        </w:rPr>
        <w:fldChar w:fldCharType="begin"/>
      </w:r>
      <w:r w:rsidRPr="009645BC">
        <w:rPr>
          <w:rFonts w:eastAsia="Times New Roman" w:cs="Times New Roman"/>
          <w:sz w:val="24"/>
          <w:szCs w:val="28"/>
          <w:lang w:val="pt-BR"/>
        </w:rPr>
        <w:instrText xml:space="preserve"> HYPERLINK "mailto:siccardi@liverpool.ac.uk" </w:instrText>
      </w:r>
      <w:r w:rsidRPr="009645BC">
        <w:rPr>
          <w:rFonts w:eastAsia="Times New Roman" w:cs="Times New Roman"/>
          <w:sz w:val="24"/>
          <w:szCs w:val="28"/>
          <w:lang w:val="pt-BR"/>
        </w:rPr>
        <w:fldChar w:fldCharType="separate"/>
      </w:r>
      <w:r w:rsidRPr="009645BC">
        <w:rPr>
          <w:rStyle w:val="Hyperlink"/>
          <w:rFonts w:eastAsia="Times New Roman" w:cs="Times New Roman"/>
          <w:sz w:val="24"/>
          <w:szCs w:val="28"/>
          <w:lang w:val="pt-BR"/>
        </w:rPr>
        <w:t>siccardi@liverpool.ac.uk</w:t>
      </w:r>
      <w:r w:rsidRPr="009645BC">
        <w:rPr>
          <w:rFonts w:eastAsia="Times New Roman" w:cs="Times New Roman"/>
          <w:sz w:val="24"/>
          <w:szCs w:val="28"/>
          <w:lang w:val="pt-BR"/>
        </w:rPr>
        <w:fldChar w:fldCharType="end"/>
      </w:r>
    </w:p>
    <w:p w14:paraId="0F216C9F" w14:textId="0EFCB3FC" w:rsidR="001256A5" w:rsidRPr="009645BC" w:rsidRDefault="00AD664E" w:rsidP="0079549D">
      <w:pPr>
        <w:spacing w:after="160"/>
        <w:ind w:firstLine="0"/>
        <w:jc w:val="left"/>
        <w:rPr>
          <w:rFonts w:eastAsia="Times New Roman" w:cs="Times New Roman"/>
          <w:b/>
          <w:bCs/>
          <w:sz w:val="24"/>
          <w:szCs w:val="28"/>
          <w:lang w:val="pt-BR"/>
        </w:rPr>
      </w:pPr>
      <w:r w:rsidRPr="009645BC">
        <w:rPr>
          <w:rFonts w:eastAsia="Times New Roman" w:cs="Times New Roman"/>
          <w:b/>
          <w:bCs/>
          <w:sz w:val="24"/>
          <w:szCs w:val="28"/>
          <w:lang w:val="pt-BR"/>
        </w:rPr>
        <w:t xml:space="preserve">Running Title: </w:t>
      </w:r>
      <w:r w:rsidR="002C59D6">
        <w:rPr>
          <w:rFonts w:eastAsia="Times New Roman" w:cs="Times New Roman"/>
          <w:b/>
          <w:bCs/>
          <w:sz w:val="24"/>
          <w:szCs w:val="28"/>
          <w:lang w:val="pt-BR"/>
        </w:rPr>
        <w:t>PBPK modelling of TAF implant</w:t>
      </w:r>
      <w:r w:rsidR="001256A5" w:rsidRPr="009645BC">
        <w:rPr>
          <w:rFonts w:eastAsia="Times New Roman" w:cs="Times New Roman"/>
          <w:b/>
          <w:bCs/>
          <w:sz w:val="24"/>
          <w:szCs w:val="28"/>
          <w:lang w:val="pt-BR"/>
        </w:rPr>
        <w:br w:type="page"/>
      </w:r>
    </w:p>
    <w:p w14:paraId="413FF63E" w14:textId="7DE279B6" w:rsidR="001256A5" w:rsidRPr="009645BC" w:rsidRDefault="001256A5" w:rsidP="0079549D">
      <w:pPr>
        <w:keepNext/>
        <w:keepLines/>
        <w:spacing w:before="240" w:after="0"/>
        <w:ind w:firstLine="0"/>
        <w:jc w:val="left"/>
        <w:outlineLvl w:val="0"/>
        <w:rPr>
          <w:rFonts w:eastAsia="Times New Roman" w:cs="Times New Roman"/>
          <w:b/>
          <w:sz w:val="24"/>
          <w:szCs w:val="28"/>
        </w:rPr>
      </w:pPr>
      <w:r w:rsidRPr="009645BC">
        <w:rPr>
          <w:rFonts w:eastAsia="Times New Roman" w:cs="Times New Roman"/>
          <w:b/>
          <w:color w:val="000000"/>
          <w:sz w:val="40"/>
          <w:szCs w:val="28"/>
        </w:rPr>
        <w:lastRenderedPageBreak/>
        <w:t>Abstract</w:t>
      </w:r>
    </w:p>
    <w:p w14:paraId="7C794E5F" w14:textId="5A9F8273" w:rsidR="00E45DA6" w:rsidRPr="009645BC" w:rsidRDefault="001256A5" w:rsidP="0079549D">
      <w:pPr>
        <w:ind w:firstLine="0"/>
        <w:jc w:val="left"/>
        <w:rPr>
          <w:rFonts w:eastAsia="Times New Roman"/>
        </w:rPr>
      </w:pPr>
      <w:r w:rsidRPr="009645BC">
        <w:rPr>
          <w:rFonts w:eastAsia="Times New Roman"/>
          <w:b/>
        </w:rPr>
        <w:t>Background and Objectives:</w:t>
      </w:r>
      <w:r w:rsidRPr="009645BC">
        <w:rPr>
          <w:rFonts w:eastAsia="Times New Roman"/>
        </w:rPr>
        <w:t xml:space="preserve"> </w:t>
      </w:r>
      <w:r w:rsidR="00A93F9A">
        <w:rPr>
          <w:rFonts w:eastAsia="Times New Roman"/>
        </w:rPr>
        <w:t xml:space="preserve">Long-acting (LA) administration using </w:t>
      </w:r>
      <w:r w:rsidR="005A5DA7">
        <w:rPr>
          <w:rFonts w:eastAsia="Times New Roman"/>
        </w:rPr>
        <w:t xml:space="preserve">a </w:t>
      </w:r>
      <w:r w:rsidR="00A93F9A">
        <w:rPr>
          <w:rFonts w:eastAsia="Times New Roman"/>
        </w:rPr>
        <w:t>subcutaneous (SC) implant</w:t>
      </w:r>
      <w:r w:rsidR="005A5DA7">
        <w:rPr>
          <w:rFonts w:eastAsia="Times New Roman"/>
        </w:rPr>
        <w:t xml:space="preserve"> presents opportunities</w:t>
      </w:r>
      <w:r w:rsidR="00A93F9A">
        <w:rPr>
          <w:rFonts w:eastAsia="Times New Roman"/>
        </w:rPr>
        <w:t xml:space="preserve"> to simplify administration of antiretroviral</w:t>
      </w:r>
      <w:r w:rsidR="005A5DA7">
        <w:rPr>
          <w:rFonts w:eastAsia="Times New Roman"/>
        </w:rPr>
        <w:t xml:space="preserve"> drugs</w:t>
      </w:r>
      <w:r w:rsidR="00A93F9A">
        <w:rPr>
          <w:rFonts w:eastAsia="Times New Roman"/>
        </w:rPr>
        <w:t xml:space="preserve">, improve pharmacological (PK) profile and overcome sub-optimal adherence associated with daily oral formulations. Tenofovir alafenamide (TAF) is a highly potent nucleoside reverse transcriptase inhibitor (NRTI) and an attractive </w:t>
      </w:r>
      <w:r w:rsidR="00E502F2">
        <w:rPr>
          <w:rFonts w:eastAsia="Times New Roman"/>
        </w:rPr>
        <w:t>agent for LA delivery, with a high potency and long intracellular half-life</w:t>
      </w:r>
      <w:r w:rsidR="00E45DA6">
        <w:rPr>
          <w:rFonts w:eastAsia="Times New Roman"/>
        </w:rPr>
        <w:t xml:space="preserve">. </w:t>
      </w:r>
      <w:r w:rsidR="00E502F2">
        <w:rPr>
          <w:rFonts w:eastAsia="Times New Roman"/>
        </w:rPr>
        <w:t>The aim of this study was to predict minimum TAF doses required to achieve concentrations effective for HIV pre-exposure prophylaxis (PrEP). Daily drug-release requirements were then ascertained by averaging across the dosing interval.</w:t>
      </w:r>
    </w:p>
    <w:p w14:paraId="374BB2DE" w14:textId="37489AD7" w:rsidR="001256A5" w:rsidRPr="009645BC" w:rsidRDefault="001256A5" w:rsidP="0079549D">
      <w:pPr>
        <w:ind w:firstLine="0"/>
        <w:jc w:val="left"/>
        <w:rPr>
          <w:rFonts w:eastAsia="Times New Roman"/>
        </w:rPr>
      </w:pPr>
      <w:r w:rsidRPr="009645BC">
        <w:rPr>
          <w:rFonts w:eastAsia="Times New Roman"/>
          <w:b/>
        </w:rPr>
        <w:t>Methods:</w:t>
      </w:r>
      <w:r w:rsidRPr="009645BC">
        <w:rPr>
          <w:rFonts w:eastAsia="Times New Roman"/>
        </w:rPr>
        <w:t xml:space="preserve"> </w:t>
      </w:r>
      <w:r w:rsidR="00E502F2">
        <w:rPr>
          <w:rFonts w:eastAsia="Times New Roman"/>
        </w:rPr>
        <w:t>A TAF PBPK model was developed and partially qualified against available oral single- and multiple-dose pharmacokinetics. The models were assumed to be qualified when simulated values were within 2-fold of observed mean</w:t>
      </w:r>
      <w:r w:rsidR="00A93F9A">
        <w:rPr>
          <w:rFonts w:eastAsia="Times New Roman"/>
        </w:rPr>
        <w:t xml:space="preserve">. TAF SC implants were simulated in five hundred individuals </w:t>
      </w:r>
      <w:r w:rsidR="00E502F2">
        <w:rPr>
          <w:rFonts w:eastAsia="Times New Roman"/>
        </w:rPr>
        <w:t xml:space="preserve">reporting predicted </w:t>
      </w:r>
      <w:r w:rsidR="00A93F9A">
        <w:rPr>
          <w:rFonts w:eastAsia="Times New Roman"/>
        </w:rPr>
        <w:t xml:space="preserve">TAF plasma, tenofovir (TFV) plasma </w:t>
      </w:r>
      <w:r w:rsidR="00E502F2">
        <w:rPr>
          <w:rFonts w:eastAsia="Times New Roman"/>
        </w:rPr>
        <w:t xml:space="preserve">concentrations for various release rates. Intracellular </w:t>
      </w:r>
      <w:r w:rsidR="00A93F9A">
        <w:rPr>
          <w:rFonts w:eastAsia="Times New Roman"/>
        </w:rPr>
        <w:t xml:space="preserve">TFV diphosphate (TFV-DP) concentrations </w:t>
      </w:r>
      <w:r w:rsidR="00E502F2">
        <w:rPr>
          <w:rFonts w:eastAsia="Times New Roman"/>
        </w:rPr>
        <w:t xml:space="preserve">were also simulated </w:t>
      </w:r>
      <w:r w:rsidR="00A93F9A">
        <w:rPr>
          <w:rFonts w:eastAsia="Times New Roman"/>
        </w:rPr>
        <w:t xml:space="preserve">in </w:t>
      </w:r>
      <w:r w:rsidR="00E502F2">
        <w:rPr>
          <w:rFonts w:eastAsia="Times New Roman"/>
        </w:rPr>
        <w:t>peripheral blood cells, cervical and rectal tissues</w:t>
      </w:r>
      <w:r w:rsidR="00A93F9A">
        <w:rPr>
          <w:rFonts w:eastAsia="Times New Roman"/>
        </w:rPr>
        <w:t xml:space="preserve">. The minimum dose predicted to achieve intracellular TFV-DP levels above target concentration of 48 </w:t>
      </w:r>
      <w:proofErr w:type="spellStart"/>
      <w:r w:rsidR="00A93F9A">
        <w:rPr>
          <w:rFonts w:eastAsia="Times New Roman"/>
        </w:rPr>
        <w:t>fmol</w:t>
      </w:r>
      <w:proofErr w:type="spellEnd"/>
      <w:r w:rsidR="00A93F9A">
        <w:rPr>
          <w:rFonts w:eastAsia="Times New Roman"/>
        </w:rPr>
        <w:t>/10</w:t>
      </w:r>
      <w:r w:rsidR="00A93F9A">
        <w:rPr>
          <w:rFonts w:eastAsia="Times New Roman"/>
          <w:vertAlign w:val="superscript"/>
        </w:rPr>
        <w:t>6</w:t>
      </w:r>
      <w:r w:rsidR="00A93F9A">
        <w:rPr>
          <w:rFonts w:eastAsia="Times New Roman"/>
        </w:rPr>
        <w:t xml:space="preserve"> cells for a month was identified</w:t>
      </w:r>
      <w:r w:rsidR="002D140A">
        <w:rPr>
          <w:rFonts w:eastAsia="Times New Roman"/>
        </w:rPr>
        <w:t>.</w:t>
      </w:r>
    </w:p>
    <w:p w14:paraId="09CF7731" w14:textId="6FDEC5E2" w:rsidR="002D140A" w:rsidRDefault="001256A5" w:rsidP="0079549D">
      <w:pPr>
        <w:ind w:firstLine="0"/>
        <w:jc w:val="left"/>
        <w:rPr>
          <w:rFonts w:eastAsia="Times New Roman"/>
        </w:rPr>
      </w:pPr>
      <w:r w:rsidRPr="009645BC">
        <w:rPr>
          <w:rFonts w:eastAsia="Times New Roman"/>
          <w:b/>
        </w:rPr>
        <w:t>Results:</w:t>
      </w:r>
      <w:r w:rsidRPr="009645BC">
        <w:rPr>
          <w:rFonts w:eastAsia="Times New Roman"/>
        </w:rPr>
        <w:t xml:space="preserve"> </w:t>
      </w:r>
      <w:r w:rsidR="00092EF3">
        <w:rPr>
          <w:rFonts w:eastAsia="Times New Roman"/>
        </w:rPr>
        <w:t xml:space="preserve">TAF, TFV and TFV-DP concentrations for release rates between 1.0 and 1.6 mg/day were </w:t>
      </w:r>
      <w:r w:rsidR="0055115E">
        <w:rPr>
          <w:rFonts w:eastAsia="Times New Roman"/>
        </w:rPr>
        <w:t>simulated</w:t>
      </w:r>
      <w:r w:rsidR="00092EF3">
        <w:rPr>
          <w:rFonts w:eastAsia="Times New Roman"/>
        </w:rPr>
        <w:t xml:space="preserve">. The PBPK model indicated a minimum release of 1.4 mg/day </w:t>
      </w:r>
      <w:r w:rsidR="0055115E">
        <w:rPr>
          <w:rFonts w:eastAsia="Times New Roman"/>
        </w:rPr>
        <w:t xml:space="preserve">TAF </w:t>
      </w:r>
      <w:r w:rsidR="00092EF3">
        <w:rPr>
          <w:rFonts w:eastAsia="Times New Roman"/>
        </w:rPr>
        <w:t xml:space="preserve">is necessary </w:t>
      </w:r>
      <w:r w:rsidR="0055115E">
        <w:rPr>
          <w:rFonts w:eastAsia="Times New Roman"/>
        </w:rPr>
        <w:t xml:space="preserve">to achieve </w:t>
      </w:r>
      <w:r w:rsidR="00092EF3">
        <w:rPr>
          <w:rFonts w:eastAsia="Times New Roman"/>
        </w:rPr>
        <w:t xml:space="preserve">TFV-DP concentrations </w:t>
      </w:r>
      <w:r w:rsidR="0055115E">
        <w:rPr>
          <w:rFonts w:eastAsia="Times New Roman"/>
        </w:rPr>
        <w:t>above the identified target in PBMCs</w:t>
      </w:r>
      <w:r w:rsidR="00092EF3">
        <w:rPr>
          <w:rFonts w:eastAsia="Times New Roman"/>
        </w:rPr>
        <w:t xml:space="preserve">. TFV-DP cervical and rectal </w:t>
      </w:r>
      <w:r w:rsidR="00363A68">
        <w:rPr>
          <w:rFonts w:eastAsia="Times New Roman"/>
        </w:rPr>
        <w:t xml:space="preserve">tissue </w:t>
      </w:r>
      <w:r w:rsidR="00092EF3">
        <w:rPr>
          <w:rFonts w:eastAsia="Times New Roman"/>
        </w:rPr>
        <w:t xml:space="preserve">concentration were </w:t>
      </w:r>
      <w:r w:rsidR="0055115E">
        <w:rPr>
          <w:rFonts w:eastAsia="Times New Roman"/>
        </w:rPr>
        <w:t xml:space="preserve">predicted to be </w:t>
      </w:r>
      <w:r w:rsidR="00092EF3">
        <w:rPr>
          <w:rFonts w:eastAsia="Times New Roman"/>
        </w:rPr>
        <w:t xml:space="preserve">between 1.5 - 2.0 </w:t>
      </w:r>
      <w:proofErr w:type="spellStart"/>
      <w:r w:rsidR="00092EF3">
        <w:rPr>
          <w:rFonts w:eastAsia="Times New Roman"/>
        </w:rPr>
        <w:t>fmol</w:t>
      </w:r>
      <w:proofErr w:type="spellEnd"/>
      <w:r w:rsidR="00092EF3">
        <w:rPr>
          <w:rFonts w:eastAsia="Times New Roman"/>
        </w:rPr>
        <w:t>/10</w:t>
      </w:r>
      <w:r w:rsidR="00092EF3" w:rsidRPr="00092EF3">
        <w:rPr>
          <w:rFonts w:eastAsia="Times New Roman"/>
          <w:vertAlign w:val="superscript"/>
        </w:rPr>
        <w:t>6</w:t>
      </w:r>
      <w:r w:rsidR="00092EF3">
        <w:rPr>
          <w:rFonts w:eastAsia="Times New Roman"/>
        </w:rPr>
        <w:t xml:space="preserve"> cells and 0.9 – 1.1</w:t>
      </w:r>
      <w:r w:rsidR="00092EF3" w:rsidRPr="00092EF3">
        <w:rPr>
          <w:rFonts w:eastAsia="Times New Roman"/>
        </w:rPr>
        <w:t xml:space="preserve"> </w:t>
      </w:r>
      <w:proofErr w:type="spellStart"/>
      <w:r w:rsidR="00092EF3">
        <w:rPr>
          <w:rFonts w:eastAsia="Times New Roman"/>
        </w:rPr>
        <w:t>fmol</w:t>
      </w:r>
      <w:proofErr w:type="spellEnd"/>
      <w:r w:rsidR="00092EF3">
        <w:rPr>
          <w:rFonts w:eastAsia="Times New Roman"/>
        </w:rPr>
        <w:t>/10</w:t>
      </w:r>
      <w:r w:rsidR="00092EF3" w:rsidRPr="00092EF3">
        <w:rPr>
          <w:rFonts w:eastAsia="Times New Roman"/>
          <w:vertAlign w:val="superscript"/>
        </w:rPr>
        <w:t>6</w:t>
      </w:r>
      <w:r w:rsidR="00092EF3">
        <w:rPr>
          <w:rFonts w:eastAsia="Times New Roman"/>
        </w:rPr>
        <w:t xml:space="preserve"> cells </w:t>
      </w:r>
      <w:r w:rsidR="00363A68">
        <w:rPr>
          <w:rFonts w:eastAsia="Times New Roman"/>
        </w:rPr>
        <w:t>respectively for release rates between 1.3 – 1.6 mg/day.</w:t>
      </w:r>
      <w:r w:rsidR="00092EF3">
        <w:rPr>
          <w:rFonts w:eastAsia="Times New Roman"/>
        </w:rPr>
        <w:t xml:space="preserve"> </w:t>
      </w:r>
    </w:p>
    <w:p w14:paraId="718619E4" w14:textId="74CDFDB9" w:rsidR="00AD664E" w:rsidRPr="009645BC" w:rsidRDefault="001256A5" w:rsidP="0079549D">
      <w:pPr>
        <w:ind w:firstLine="0"/>
        <w:jc w:val="left"/>
        <w:rPr>
          <w:rFonts w:cs="Arial"/>
          <w:b/>
          <w:sz w:val="32"/>
          <w:szCs w:val="32"/>
        </w:rPr>
      </w:pPr>
      <w:r w:rsidRPr="009645BC">
        <w:rPr>
          <w:rFonts w:eastAsia="Times New Roman"/>
          <w:b/>
        </w:rPr>
        <w:t>Discussion:</w:t>
      </w:r>
      <w:r w:rsidRPr="009645BC">
        <w:rPr>
          <w:rFonts w:eastAsia="Times New Roman"/>
        </w:rPr>
        <w:t xml:space="preserve"> </w:t>
      </w:r>
      <w:r w:rsidR="001F3B3A">
        <w:rPr>
          <w:rFonts w:eastAsia="Times New Roman"/>
        </w:rPr>
        <w:t>These simulations provide target minimum doses for LA TAF PrEP in humans</w:t>
      </w:r>
      <w:r w:rsidR="00363A68">
        <w:rPr>
          <w:rFonts w:eastAsia="Times New Roman"/>
        </w:rPr>
        <w:t xml:space="preserve">. </w:t>
      </w:r>
      <w:r w:rsidR="00A93F9A">
        <w:rPr>
          <w:rFonts w:eastAsia="Times New Roman"/>
        </w:rPr>
        <w:t xml:space="preserve">Based on the generated results, multiple implants delivering a total of 1.4 mg/day of TAF subcutaneously could provide protections levels for approximately 6-months to 1 year. </w:t>
      </w:r>
      <w:r w:rsidR="001F3B3A">
        <w:rPr>
          <w:rFonts w:eastAsia="Times New Roman"/>
        </w:rPr>
        <w:t>This modelling may inform future design of SC implants to mitigate adherence-issues for effective PrEP applications</w:t>
      </w:r>
      <w:r w:rsidR="00A93F9A">
        <w:rPr>
          <w:rFonts w:eastAsia="Times New Roman"/>
        </w:rPr>
        <w:t xml:space="preserve">. </w:t>
      </w:r>
      <w:r w:rsidR="00AD664E" w:rsidRPr="009645BC">
        <w:br w:type="page"/>
      </w:r>
    </w:p>
    <w:p w14:paraId="2CC0838B" w14:textId="4CF51727" w:rsidR="00076D7C" w:rsidRPr="009645BC" w:rsidRDefault="00076D7C" w:rsidP="0079549D">
      <w:pPr>
        <w:pStyle w:val="Heading2"/>
        <w:numPr>
          <w:ilvl w:val="0"/>
          <w:numId w:val="4"/>
        </w:numPr>
        <w:jc w:val="left"/>
        <w:rPr>
          <w:sz w:val="32"/>
          <w:szCs w:val="32"/>
        </w:rPr>
      </w:pPr>
      <w:r w:rsidRPr="009645BC">
        <w:rPr>
          <w:sz w:val="32"/>
          <w:szCs w:val="32"/>
        </w:rPr>
        <w:lastRenderedPageBreak/>
        <w:t>Introduction</w:t>
      </w:r>
    </w:p>
    <w:p w14:paraId="56D8CE4F" w14:textId="49D70C18" w:rsidR="00363A68" w:rsidRDefault="00A93F9A" w:rsidP="0079549D">
      <w:pPr>
        <w:jc w:val="left"/>
      </w:pPr>
      <w:r>
        <w:t xml:space="preserve">Human immunodeficiency virus (HIV) is a global epidemic with </w:t>
      </w:r>
      <w:r w:rsidR="00FF1A21">
        <w:t>an estimated</w:t>
      </w:r>
      <w:r>
        <w:t xml:space="preserve"> 37.9 million</w:t>
      </w:r>
      <w:r w:rsidR="00FF1A21">
        <w:t xml:space="preserve"> </w:t>
      </w:r>
      <w:r>
        <w:t xml:space="preserve">people </w:t>
      </w:r>
      <w:r w:rsidR="00725F1A">
        <w:t xml:space="preserve">currently </w:t>
      </w:r>
      <w:r>
        <w:t>living</w:t>
      </w:r>
      <w:r w:rsidR="00FD5679">
        <w:t xml:space="preserve"> with the virus</w:t>
      </w:r>
      <w:r w:rsidR="00FF1A21">
        <w:t xml:space="preserve"> </w:t>
      </w:r>
      <w:r w:rsidR="00BC7111">
        <w:fldChar w:fldCharType="begin"/>
      </w:r>
      <w:r w:rsidR="00DC35D7">
        <w:instrText xml:space="preserve"> ADDIN EN.CITE &lt;EndNote&gt;&lt;Cite&gt;&lt;Author&gt;UNAIDS&lt;/Author&gt;&lt;Year&gt;2019&lt;/Year&gt;&lt;RecNum&gt;1097&lt;/RecNum&gt;&lt;DisplayText&gt;[1]&lt;/DisplayText&gt;&lt;record&gt;&lt;rec-number&gt;1097&lt;/rec-number&gt;&lt;foreign-keys&gt;&lt;key app="EN" db-id="sw0fsw99vzvt2we0wwdpe5zgr5t9xzzvfwex" timestamp="1547033013"&gt;1097&lt;/key&gt;&lt;/foreign-keys&gt;&lt;ref-type name="Electronic Article"&gt;43&lt;/ref-type&gt;&lt;contributors&gt;&lt;authors&gt;&lt;author&gt;UNAIDS&lt;/author&gt;&lt;/authors&gt;&lt;/contributors&gt;&lt;titles&gt;&lt;title&gt;Global HIV &amp;amp; AIDS statistics — 2019 fact sheet&lt;/title&gt;&lt;/titles&gt;&lt;dates&gt;&lt;year&gt;2019&lt;/year&gt;&lt;pub-dates&gt;&lt;date&gt;Accessed: 18/10/2019&lt;/date&gt;&lt;/pub-dates&gt;&lt;/dates&gt;&lt;pub-location&gt;Geneva, Switzerland. World Health Organization, 2019&lt;/pub-location&gt;&lt;urls&gt;&lt;related-urls&gt;&lt;url&gt;http://www.unaids.org/en/resources/fact-sheet&lt;/url&gt;&lt;/related-urls&gt;&lt;/urls&gt;&lt;access-date&gt;01/02/2018&lt;/access-date&gt;&lt;/record&gt;&lt;/Cite&gt;&lt;/EndNote&gt;</w:instrText>
      </w:r>
      <w:r w:rsidR="00BC7111">
        <w:fldChar w:fldCharType="separate"/>
      </w:r>
      <w:r w:rsidR="00BC7111">
        <w:rPr>
          <w:noProof/>
        </w:rPr>
        <w:t>[</w:t>
      </w:r>
      <w:hyperlink w:anchor="_ENREF_1" w:tooltip="UNAIDS, 2019 #1097" w:history="1">
        <w:r w:rsidR="005D42D8">
          <w:rPr>
            <w:noProof/>
          </w:rPr>
          <w:t>1</w:t>
        </w:r>
      </w:hyperlink>
      <w:r w:rsidR="00BC7111">
        <w:rPr>
          <w:noProof/>
        </w:rPr>
        <w:t>]</w:t>
      </w:r>
      <w:r w:rsidR="00BC7111">
        <w:fldChar w:fldCharType="end"/>
      </w:r>
      <w:r w:rsidR="00117BFA" w:rsidRPr="009E7E5E">
        <w:t xml:space="preserve">. </w:t>
      </w:r>
      <w:r>
        <w:t xml:space="preserve">Although existing antiretroviral </w:t>
      </w:r>
      <w:r w:rsidR="009E0FE1">
        <w:t xml:space="preserve">(ARV) </w:t>
      </w:r>
      <w:r>
        <w:t xml:space="preserve">regimes </w:t>
      </w:r>
      <w:r w:rsidR="00FD5679">
        <w:t xml:space="preserve">for treatment and </w:t>
      </w:r>
      <w:r w:rsidR="002302A0">
        <w:t>pre-exposure prophylaxis (PrEP)</w:t>
      </w:r>
      <w:r w:rsidR="00FD5679">
        <w:t xml:space="preserve"> </w:t>
      </w:r>
      <w:r>
        <w:t xml:space="preserve">have </w:t>
      </w:r>
      <w:r w:rsidR="00FF1A21">
        <w:t>dramatically</w:t>
      </w:r>
      <w:r>
        <w:t xml:space="preserve"> reduce</w:t>
      </w:r>
      <w:r w:rsidR="00FF1A21">
        <w:t>d</w:t>
      </w:r>
      <w:r>
        <w:t xml:space="preserve"> the incidence of new infections annually over the last decade, a</w:t>
      </w:r>
      <w:r w:rsidR="00FD5679">
        <w:t xml:space="preserve">n estimated </w:t>
      </w:r>
      <w:r>
        <w:t>1.7 million people became newly infected in 2018</w:t>
      </w:r>
      <w:r w:rsidR="009E0FE1">
        <w:t>;</w:t>
      </w:r>
      <w:r w:rsidR="00725F1A">
        <w:t xml:space="preserve"> s</w:t>
      </w:r>
      <w:r w:rsidR="00FD5679">
        <w:t>ex workers and clients of sex workers, men who have sex with men (MSM), people who inject drugs (PWID)s, transgender women</w:t>
      </w:r>
      <w:r w:rsidR="006C0200">
        <w:t xml:space="preserve"> (TGW)</w:t>
      </w:r>
      <w:r w:rsidR="00FD5679">
        <w:t xml:space="preserve">, and their partners accounted for over half of </w:t>
      </w:r>
      <w:r w:rsidR="00725F1A">
        <w:t xml:space="preserve">these </w:t>
      </w:r>
      <w:r w:rsidR="00FD5679">
        <w:t xml:space="preserve">new infections globally </w:t>
      </w:r>
      <w:r w:rsidR="00FD5679">
        <w:fldChar w:fldCharType="begin"/>
      </w:r>
      <w:r w:rsidR="00DC35D7">
        <w:instrText xml:space="preserve"> ADDIN EN.CITE &lt;EndNote&gt;&lt;Cite&gt;&lt;Author&gt;UNAIDS&lt;/Author&gt;&lt;Year&gt;2019&lt;/Year&gt;&lt;RecNum&gt;1097&lt;/RecNum&gt;&lt;DisplayText&gt;[1]&lt;/DisplayText&gt;&lt;record&gt;&lt;rec-number&gt;1097&lt;/rec-number&gt;&lt;foreign-keys&gt;&lt;key app="EN" db-id="sw0fsw99vzvt2we0wwdpe5zgr5t9xzzvfwex" timestamp="1547033013"&gt;1097&lt;/key&gt;&lt;/foreign-keys&gt;&lt;ref-type name="Electronic Article"&gt;43&lt;/ref-type&gt;&lt;contributors&gt;&lt;authors&gt;&lt;author&gt;UNAIDS&lt;/author&gt;&lt;/authors&gt;&lt;/contributors&gt;&lt;titles&gt;&lt;title&gt;Global HIV &amp;amp; AIDS statistics — 2019 fact sheet&lt;/title&gt;&lt;/titles&gt;&lt;dates&gt;&lt;year&gt;2019&lt;/year&gt;&lt;pub-dates&gt;&lt;date&gt;Accessed: 18/10/2019&lt;/date&gt;&lt;/pub-dates&gt;&lt;/dates&gt;&lt;pub-location&gt;Geneva, Switzerland. World Health Organization, 2019&lt;/pub-location&gt;&lt;urls&gt;&lt;related-urls&gt;&lt;url&gt;http://www.unaids.org/en/resources/fact-sheet&lt;/url&gt;&lt;/related-urls&gt;&lt;/urls&gt;&lt;access-date&gt;01/02/2018&lt;/access-date&gt;&lt;/record&gt;&lt;/Cite&gt;&lt;/EndNote&gt;</w:instrText>
      </w:r>
      <w:r w:rsidR="00FD5679">
        <w:fldChar w:fldCharType="separate"/>
      </w:r>
      <w:r w:rsidR="00FD5679">
        <w:rPr>
          <w:noProof/>
        </w:rPr>
        <w:t>[</w:t>
      </w:r>
      <w:hyperlink w:anchor="_ENREF_1" w:tooltip="UNAIDS, 2019 #1097" w:history="1">
        <w:r w:rsidR="005D42D8">
          <w:rPr>
            <w:noProof/>
          </w:rPr>
          <w:t>1</w:t>
        </w:r>
      </w:hyperlink>
      <w:r w:rsidR="00FD5679">
        <w:rPr>
          <w:noProof/>
        </w:rPr>
        <w:t>]</w:t>
      </w:r>
      <w:r w:rsidR="00FD5679">
        <w:fldChar w:fldCharType="end"/>
      </w:r>
      <w:r w:rsidR="00FD5679">
        <w:t xml:space="preserve">. </w:t>
      </w:r>
      <w:r w:rsidR="009E0FE1">
        <w:t>In sub-Saharan Africa, young women and adolescent girls accounted for two out of three new HIV infections that</w:t>
      </w:r>
      <w:r w:rsidR="009714C7">
        <w:t xml:space="preserve"> occurred in 2017 in the region </w:t>
      </w:r>
      <w:r w:rsidR="00620DEB">
        <w:fldChar w:fldCharType="begin"/>
      </w:r>
      <w:r w:rsidR="00DC35D7">
        <w:instrText xml:space="preserve"> ADDIN EN.CITE &lt;EndNote&gt;&lt;Cite&gt;&lt;Author&gt;UNAIDS&lt;/Author&gt;&lt;Year&gt;2018&lt;/Year&gt;&lt;RecNum&gt;1186&lt;/RecNum&gt;&lt;DisplayText&gt;[2]&lt;/DisplayText&gt;&lt;record&gt;&lt;rec-number&gt;1186&lt;/rec-number&gt;&lt;foreign-keys&gt;&lt;key app="EN" db-id="sw0fsw99vzvt2we0wwdpe5zgr5t9xzzvfwex" timestamp="1579618047"&gt;1186&lt;/key&gt;&lt;/foreign-keys&gt;&lt;ref-type name="Electronic Article"&gt;43&lt;/ref-type&gt;&lt;contributors&gt;&lt;authors&gt;&lt;author&gt;UNAIDS&lt;/author&gt;&lt;/authors&gt;&lt;/contributors&gt;&lt;titles&gt;&lt;title&gt;The youth bulge and HIV&lt;/title&gt;&lt;/titles&gt;&lt;dates&gt;&lt;year&gt;2018&lt;/year&gt;&lt;pub-dates&gt;&lt;date&gt;21/01/2020&lt;/date&gt;&lt;/pub-dates&gt;&lt;/dates&gt;&lt;urls&gt;&lt;related-urls&gt;&lt;url&gt;https://www.unaids.org/sites/default/files/media_asset/the-youth-bulge-and-hiv_en.pdf&lt;/url&gt;&lt;/related-urls&gt;&lt;/urls&gt;&lt;/record&gt;&lt;/Cite&gt;&lt;/EndNote&gt;</w:instrText>
      </w:r>
      <w:r w:rsidR="00620DEB">
        <w:fldChar w:fldCharType="separate"/>
      </w:r>
      <w:r w:rsidR="00620DEB">
        <w:rPr>
          <w:noProof/>
        </w:rPr>
        <w:t>[</w:t>
      </w:r>
      <w:hyperlink w:anchor="_ENREF_2" w:tooltip="UNAIDS, 2018 #1186" w:history="1">
        <w:r w:rsidR="005D42D8">
          <w:rPr>
            <w:noProof/>
          </w:rPr>
          <w:t>2</w:t>
        </w:r>
      </w:hyperlink>
      <w:r w:rsidR="00620DEB">
        <w:rPr>
          <w:noProof/>
        </w:rPr>
        <w:t>]</w:t>
      </w:r>
      <w:r w:rsidR="00620DEB">
        <w:fldChar w:fldCharType="end"/>
      </w:r>
      <w:r w:rsidR="009714C7">
        <w:t xml:space="preserve">. </w:t>
      </w:r>
      <w:r w:rsidR="001427FE">
        <w:t>Development and i</w:t>
      </w:r>
      <w:r>
        <w:t xml:space="preserve">mplementation of </w:t>
      </w:r>
      <w:r w:rsidR="009714C7">
        <w:t xml:space="preserve">more </w:t>
      </w:r>
      <w:r>
        <w:t xml:space="preserve">HIV prevention </w:t>
      </w:r>
      <w:r w:rsidR="009714C7">
        <w:t>options</w:t>
      </w:r>
      <w:r>
        <w:t xml:space="preserve"> </w:t>
      </w:r>
      <w:r w:rsidR="009714C7">
        <w:t>for</w:t>
      </w:r>
      <w:r>
        <w:t xml:space="preserve"> </w:t>
      </w:r>
      <w:r w:rsidR="00FD5679">
        <w:t xml:space="preserve">these </w:t>
      </w:r>
      <w:r>
        <w:t xml:space="preserve">high-risk populations </w:t>
      </w:r>
      <w:r w:rsidR="004A2616">
        <w:t xml:space="preserve">are </w:t>
      </w:r>
      <w:r w:rsidR="00FD5679">
        <w:t>key</w:t>
      </w:r>
      <w:r>
        <w:t xml:space="preserve"> to decreas</w:t>
      </w:r>
      <w:r w:rsidR="001427FE">
        <w:t>ing</w:t>
      </w:r>
      <w:r>
        <w:t xml:space="preserve"> the </w:t>
      </w:r>
      <w:r w:rsidR="00FD5679">
        <w:t xml:space="preserve">incidence of new infections and overall </w:t>
      </w:r>
      <w:r>
        <w:t>prevalence</w:t>
      </w:r>
      <w:r w:rsidR="00FD5679">
        <w:t xml:space="preserve"> of the virus</w:t>
      </w:r>
      <w:r w:rsidR="00013759">
        <w:t xml:space="preserve"> </w:t>
      </w:r>
      <w:r w:rsidR="00763BAF">
        <w:fldChar w:fldCharType="begin">
          <w:fldData xml:space="preserve">PEVuZE5vdGU+PENpdGU+PEF1dGhvcj5FYWtsZTwvQXV0aG9yPjxZZWFyPjIwMTg8L1llYXI+PFJl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</w:fldData>
        </w:fldChar>
      </w:r>
      <w:r w:rsidR="00DC35D7">
        <w:instrText xml:space="preserve"> ADDIN EN.CITE </w:instrText>
      </w:r>
      <w:r w:rsidR="00DC35D7">
        <w:fldChar w:fldCharType="begin">
          <w:fldData xml:space="preserve">PEVuZE5vdGU+PENpdGU+PEF1dGhvcj5FYWtsZTwvQXV0aG9yPjxZZWFyPjIwMTg8L1llYXI+PFJl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</w:fldData>
        </w:fldChar>
      </w:r>
      <w:r w:rsidR="00DC35D7">
        <w:instrText xml:space="preserve"> ADDIN EN.CITE.DATA </w:instrText>
      </w:r>
      <w:r w:rsidR="00DC35D7">
        <w:fldChar w:fldCharType="end"/>
      </w:r>
      <w:r w:rsidR="00763BAF">
        <w:fldChar w:fldCharType="separate"/>
      </w:r>
      <w:r w:rsidR="00620DEB">
        <w:rPr>
          <w:noProof/>
        </w:rPr>
        <w:t>[</w:t>
      </w:r>
      <w:hyperlink w:anchor="_ENREF_3" w:tooltip="Eakle, 2018 #1126" w:history="1">
        <w:r w:rsidR="005D42D8">
          <w:rPr>
            <w:noProof/>
          </w:rPr>
          <w:t>3</w:t>
        </w:r>
      </w:hyperlink>
      <w:r w:rsidR="00620DEB">
        <w:rPr>
          <w:noProof/>
        </w:rPr>
        <w:t xml:space="preserve">, </w:t>
      </w:r>
      <w:hyperlink w:anchor="_ENREF_4" w:tooltip="LeVasseur, 2018 #1125" w:history="1">
        <w:r w:rsidR="005D42D8">
          <w:rPr>
            <w:noProof/>
          </w:rPr>
          <w:t>4</w:t>
        </w:r>
      </w:hyperlink>
      <w:r w:rsidR="00620DEB">
        <w:rPr>
          <w:noProof/>
        </w:rPr>
        <w:t>]</w:t>
      </w:r>
      <w:r w:rsidR="00763BAF">
        <w:fldChar w:fldCharType="end"/>
      </w:r>
      <w:r w:rsidR="003C474D">
        <w:t xml:space="preserve">. </w:t>
      </w:r>
    </w:p>
    <w:p w14:paraId="33E617D7" w14:textId="5AC3163A" w:rsidR="0079448F" w:rsidRDefault="00A93F9A" w:rsidP="0079549D">
      <w:pPr>
        <w:jc w:val="left"/>
      </w:pPr>
      <w:bookmarkStart w:id="7" w:name="_Hlk38903738"/>
      <w:r>
        <w:t>Tenofovir disoproxil fumarate (TDF)</w:t>
      </w:r>
      <w:r w:rsidR="00FD5679">
        <w:t xml:space="preserve">, a prodrug of </w:t>
      </w:r>
      <w:r w:rsidR="00B958D9">
        <w:t>t</w:t>
      </w:r>
      <w:r w:rsidR="00FD5679">
        <w:t>enofovir,</w:t>
      </w:r>
      <w:r>
        <w:t xml:space="preserve"> and emtricitabine (FTC; F) </w:t>
      </w:r>
      <w:r w:rsidR="00725F1A">
        <w:t>was</w:t>
      </w:r>
      <w:r>
        <w:t xml:space="preserve"> </w:t>
      </w:r>
      <w:r w:rsidR="00725F1A">
        <w:t xml:space="preserve">FDA </w:t>
      </w:r>
      <w:r>
        <w:t xml:space="preserve">approved for </w:t>
      </w:r>
      <w:r w:rsidR="006B6B17">
        <w:t xml:space="preserve">treatment </w:t>
      </w:r>
      <w:r w:rsidR="00EA4EFD">
        <w:t xml:space="preserve">of HIV </w:t>
      </w:r>
      <w:r w:rsidR="00725F1A">
        <w:t xml:space="preserve">in 2004 </w:t>
      </w:r>
      <w:r w:rsidR="006B6B17">
        <w:t xml:space="preserve">and </w:t>
      </w:r>
      <w:r w:rsidR="00725F1A">
        <w:t xml:space="preserve">for </w:t>
      </w:r>
      <w:r w:rsidR="006B6B17">
        <w:t xml:space="preserve">PrEP </w:t>
      </w:r>
      <w:r w:rsidR="00725F1A">
        <w:t xml:space="preserve">in 2012 </w:t>
      </w:r>
      <w:r>
        <w:t>as the</w:t>
      </w:r>
      <w:r w:rsidR="006B6B17">
        <w:t xml:space="preserve"> once-daily oral</w:t>
      </w:r>
      <w:r>
        <w:t xml:space="preserve"> combination FTC/TDF</w:t>
      </w:r>
      <w:r w:rsidR="00725F1A">
        <w:t xml:space="preserve"> (Truvada</w:t>
      </w:r>
      <w:r w:rsidR="004A2616">
        <w:rPr>
          <w:rFonts w:cs="Times New Roman"/>
        </w:rPr>
        <w:t>™</w:t>
      </w:r>
      <w:r w:rsidR="00725F1A">
        <w:t>)</w:t>
      </w:r>
      <w:bookmarkEnd w:id="7"/>
      <w:r>
        <w:t xml:space="preserve"> </w:t>
      </w:r>
      <w:r w:rsidR="00BC7111">
        <w:fldChar w:fldCharType="begin"/>
      </w:r>
      <w:r w:rsidR="00DC35D7">
        <w:instrText xml:space="preserve"> ADDIN EN.CITE &lt;EndNote&gt;&lt;Cite&gt;&lt;Author&gt;Pilkington&lt;/Author&gt;&lt;Year&gt;2018&lt;/Year&gt;&lt;RecNum&gt;1103&lt;/RecNum&gt;&lt;DisplayText&gt;[5]&lt;/DisplayText&gt;&lt;record&gt;&lt;rec-number&gt;1103&lt;/rec-number&gt;&lt;foreign-keys&gt;&lt;key app="EN" db-id="sw0fsw99vzvt2we0wwdpe5zgr5t9xzzvfwex" timestamp="1560952044"&gt;1103&lt;/key&gt;&lt;/foreign-keys&gt;&lt;ref-type name="Journal Article"&gt;17&lt;/ref-type&gt;&lt;contributors&gt;&lt;authors&gt;&lt;author&gt;Pilkington, Victoria&lt;/author&gt;&lt;author&gt;Hill, Andrew&lt;/author&gt;&lt;author&gt;Hughes, Sophie&lt;/author&gt;&lt;author&gt;Nwokolo, Nneka&lt;/author&gt;&lt;author&gt;Pozniak, Anton&lt;/author&gt;&lt;/authors&gt;&lt;/contributors&gt;&lt;auth-address&gt;Faculty of Medicine, Imperial College London, London, UK.&amp;#xD;Department of Pharmacology and Therapeutics, University of Liverpool, UK.&amp;#xD;MetaVirology Ltd Research, London UK.&amp;#xD;Chelsea and Westminster Hospital, 56 Dean Street, London UK.&lt;/auth-address&gt;&lt;titles&gt;&lt;title&gt;How safe is TDF/FTC as PrEP? A systematic review and meta-analysis of the risk of adverse events in 13 randomised trials of PrEP&lt;/title&gt;&lt;secondary-title&gt;Journal of virus eradication&lt;/secondary-title&gt;&lt;alt-title&gt;J Virus Erad&lt;/alt-title&gt;&lt;/titles&gt;&lt;pages&gt;215-224&lt;/pages&gt;&lt;volume&gt;4&lt;/volume&gt;&lt;number&gt;4&lt;/number&gt;&lt;edition&gt;2018/12/06&lt;/edition&gt;&lt;keywords&gt;&lt;keyword&gt;Pre-exposure prophylaxis (PrEP), Safety, HIV, tenofovir, emtricitabine, kidney, bone density, adverse events&lt;/keyword&gt;&lt;/keywords&gt;&lt;dates&gt;&lt;year&gt;2018&lt;/year&gt;&lt;pub-dates&gt;&lt;date&gt;Oct 1&lt;/date&gt;&lt;/pub-dates&gt;&lt;/dates&gt;&lt;publisher&gt;Mediscript Ltd&lt;/publisher&gt;&lt;isbn&gt;2055-6640&amp;#xD;2055-6659&lt;/isbn&gt;&lt;accession-num&gt;30515300&lt;/accession-num&gt;&lt;urls&gt;&lt;related-urls&gt;&lt;url&gt;https://www.ncbi.nlm.nih.gov/pubmed/30515300&lt;/url&gt;&lt;url&gt;https://www.ncbi.nlm.nih.gov/pmc/articles/PMC6248833/&lt;/url&gt;&lt;/related-urls&gt;&lt;/urls&gt;&lt;custom2&gt;PMC6248833&lt;/custom2&gt;&lt;remote-database-name&gt;PubMed&lt;/remote-database-name&gt;&lt;language&gt;eng&lt;/language&gt;&lt;/record&gt;&lt;/Cite&gt;&lt;/EndNote&gt;</w:instrText>
      </w:r>
      <w:r w:rsidR="00BC7111">
        <w:fldChar w:fldCharType="separate"/>
      </w:r>
      <w:r w:rsidR="00620DEB">
        <w:rPr>
          <w:noProof/>
        </w:rPr>
        <w:t>[</w:t>
      </w:r>
      <w:hyperlink w:anchor="_ENREF_5" w:tooltip="Pilkington, 2018 #1103" w:history="1">
        <w:r w:rsidR="005D42D8">
          <w:rPr>
            <w:noProof/>
          </w:rPr>
          <w:t>5</w:t>
        </w:r>
      </w:hyperlink>
      <w:r w:rsidR="00620DEB">
        <w:rPr>
          <w:noProof/>
        </w:rPr>
        <w:t>]</w:t>
      </w:r>
      <w:r w:rsidR="00BC7111">
        <w:fldChar w:fldCharType="end"/>
      </w:r>
      <w:r w:rsidR="004E4A1B">
        <w:t xml:space="preserve">. </w:t>
      </w:r>
      <w:r w:rsidR="00725F1A">
        <w:t xml:space="preserve">Oral PrEP </w:t>
      </w:r>
      <w:r w:rsidR="00F519CE">
        <w:t xml:space="preserve">has </w:t>
      </w:r>
      <w:r w:rsidR="00DC34E3">
        <w:t xml:space="preserve">been successful </w:t>
      </w:r>
      <w:r w:rsidR="00F519CE">
        <w:t>among</w:t>
      </w:r>
      <w:r w:rsidR="00F71A91">
        <w:t xml:space="preserve"> </w:t>
      </w:r>
      <w:proofErr w:type="spellStart"/>
      <w:r w:rsidR="00F71A91">
        <w:t>serodiscordant</w:t>
      </w:r>
      <w:proofErr w:type="spellEnd"/>
      <w:r w:rsidR="00F71A91">
        <w:t xml:space="preserve"> </w:t>
      </w:r>
      <w:r w:rsidR="00DE0B37">
        <w:t xml:space="preserve">heterosexual </w:t>
      </w:r>
      <w:r w:rsidR="00F71A91">
        <w:t>couples</w:t>
      </w:r>
      <w:r w:rsidR="00DE0B37">
        <w:t>, MSM, and TGW</w:t>
      </w:r>
      <w:r w:rsidR="00F519CE">
        <w:t xml:space="preserve"> when </w:t>
      </w:r>
      <w:r w:rsidR="00DE0B37">
        <w:t>they</w:t>
      </w:r>
      <w:r w:rsidR="00F519CE">
        <w:t xml:space="preserve"> </w:t>
      </w:r>
      <w:r w:rsidR="00C176F6">
        <w:t xml:space="preserve">are able to </w:t>
      </w:r>
      <w:r w:rsidR="00F519CE">
        <w:t>adhere to</w:t>
      </w:r>
      <w:r w:rsidR="007C1B05">
        <w:t xml:space="preserve"> </w:t>
      </w:r>
      <w:r w:rsidR="00F519CE">
        <w:t>daily pill-taking regimen</w:t>
      </w:r>
      <w:r w:rsidR="007C1B05">
        <w:t>s</w:t>
      </w:r>
      <w:r w:rsidR="001427FE">
        <w:t xml:space="preserve"> </w:t>
      </w:r>
      <w:r w:rsidR="00620DEB">
        <w:fldChar w:fldCharType="begin">
          <w:fldData xml:space="preserve">PEVuZE5vdGU+PENpdGU+PEF1dGhvcj5HcmFudDwvQXV0aG9yPjxZZWFyPjIwMTA8L1llYXI+PFJl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</w:fldData>
        </w:fldChar>
      </w:r>
      <w:r w:rsidR="00DC35D7">
        <w:instrText xml:space="preserve"> ADDIN EN.CITE </w:instrText>
      </w:r>
      <w:r w:rsidR="00DC35D7">
        <w:fldChar w:fldCharType="begin">
          <w:fldData xml:space="preserve">PEVuZE5vdGU+PENpdGU+PEF1dGhvcj5HcmFudDwvQXV0aG9yPjxZZWFyPjIwMTA8L1llYXI+PFJl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</w:fldData>
        </w:fldChar>
      </w:r>
      <w:r w:rsidR="00DC35D7">
        <w:instrText xml:space="preserve"> ADDIN EN.CITE.DATA </w:instrText>
      </w:r>
      <w:r w:rsidR="00DC35D7">
        <w:fldChar w:fldCharType="end"/>
      </w:r>
      <w:r w:rsidR="00620DEB">
        <w:fldChar w:fldCharType="separate"/>
      </w:r>
      <w:r w:rsidR="00620DEB">
        <w:rPr>
          <w:noProof/>
        </w:rPr>
        <w:t>[</w:t>
      </w:r>
      <w:hyperlink w:anchor="_ENREF_6" w:tooltip="Grant, 2010 #1187" w:history="1">
        <w:r w:rsidR="005D42D8">
          <w:rPr>
            <w:noProof/>
          </w:rPr>
          <w:t>6</w:t>
        </w:r>
      </w:hyperlink>
      <w:r w:rsidR="00620DEB">
        <w:rPr>
          <w:noProof/>
        </w:rPr>
        <w:t xml:space="preserve">, </w:t>
      </w:r>
      <w:hyperlink w:anchor="_ENREF_7" w:tooltip="Baeten, 2012 #1188" w:history="1">
        <w:r w:rsidR="005D42D8">
          <w:rPr>
            <w:noProof/>
          </w:rPr>
          <w:t>7</w:t>
        </w:r>
      </w:hyperlink>
      <w:r w:rsidR="00620DEB">
        <w:rPr>
          <w:noProof/>
        </w:rPr>
        <w:t>]</w:t>
      </w:r>
      <w:r w:rsidR="00620DEB">
        <w:fldChar w:fldCharType="end"/>
      </w:r>
      <w:r w:rsidR="00620DEB" w:rsidDel="00F71A91">
        <w:t xml:space="preserve"> </w:t>
      </w:r>
      <w:r w:rsidRPr="00A93F9A">
        <w:t xml:space="preserve">. </w:t>
      </w:r>
      <w:r w:rsidR="00FC36AE">
        <w:t>However, s</w:t>
      </w:r>
      <w:r w:rsidR="00C176F6">
        <w:t xml:space="preserve">everal social, behavioural, and biological factors </w:t>
      </w:r>
      <w:r w:rsidR="00FC36AE">
        <w:t xml:space="preserve">can </w:t>
      </w:r>
      <w:r w:rsidR="00C176F6">
        <w:t xml:space="preserve">contribute to reduced </w:t>
      </w:r>
      <w:r w:rsidR="009714C7">
        <w:t>user-</w:t>
      </w:r>
      <w:r w:rsidR="00C176F6">
        <w:t xml:space="preserve">adherence and effectiveness of oral PrEP </w:t>
      </w:r>
      <w:r w:rsidR="00C176F6" w:rsidRPr="00A93F9A">
        <w:t>(e.g. poor accessibility to healthcare clinics</w:t>
      </w:r>
      <w:r w:rsidR="00C176F6">
        <w:t xml:space="preserve"> for </w:t>
      </w:r>
      <w:r w:rsidR="009714C7">
        <w:t>monthly refills</w:t>
      </w:r>
      <w:r w:rsidR="00C176F6" w:rsidRPr="00A93F9A">
        <w:t>,</w:t>
      </w:r>
      <w:r w:rsidR="00C176F6">
        <w:t xml:space="preserve"> dosing-fatigue,</w:t>
      </w:r>
      <w:r w:rsidR="009714C7">
        <w:t xml:space="preserve"> </w:t>
      </w:r>
      <w:r w:rsidR="00C176F6" w:rsidRPr="00A93F9A">
        <w:t>social stigma</w:t>
      </w:r>
      <w:r w:rsidR="00C176F6">
        <w:t xml:space="preserve"> </w:t>
      </w:r>
      <w:r w:rsidR="009714C7">
        <w:t xml:space="preserve">of </w:t>
      </w:r>
      <w:r w:rsidR="00C176F6">
        <w:t>taking ARVs in public</w:t>
      </w:r>
      <w:r w:rsidR="00C176F6" w:rsidRPr="00A93F9A">
        <w:t>,</w:t>
      </w:r>
      <w:r w:rsidR="00C176F6">
        <w:t xml:space="preserve"> and lower drug sequestration in vaginal tissues than rectal tissues</w:t>
      </w:r>
      <w:r w:rsidR="00C176F6" w:rsidRPr="00A93F9A">
        <w:t>)</w:t>
      </w:r>
      <w:r w:rsidR="00620DEB">
        <w:t xml:space="preserve"> </w:t>
      </w:r>
      <w:r w:rsidR="006C0200">
        <w:fldChar w:fldCharType="begin">
          <w:fldData xml:space="preserve">PEVuZE5vdGU+PENpdGU+PEF1dGhvcj5NZXllcnM8L0F1dGhvcj48WWVhcj4yMDE4PC9ZZWFyPjxS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</w:fldData>
        </w:fldChar>
      </w:r>
      <w:r w:rsidR="00DC35D7">
        <w:instrText xml:space="preserve"> ADDIN EN.CITE </w:instrText>
      </w:r>
      <w:r w:rsidR="00DC35D7">
        <w:fldChar w:fldCharType="begin">
          <w:fldData xml:space="preserve">PEVuZE5vdGU+PENpdGU+PEF1dGhvcj5NZXllcnM8L0F1dGhvcj48WWVhcj4yMDE4PC9ZZWFyPjxS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</w:fldData>
        </w:fldChar>
      </w:r>
      <w:r w:rsidR="00DC35D7">
        <w:instrText xml:space="preserve"> ADDIN EN.CITE.DATA </w:instrText>
      </w:r>
      <w:r w:rsidR="00DC35D7">
        <w:fldChar w:fldCharType="end"/>
      </w:r>
      <w:r w:rsidR="006C0200">
        <w:fldChar w:fldCharType="separate"/>
      </w:r>
      <w:r w:rsidR="006C0200">
        <w:rPr>
          <w:noProof/>
        </w:rPr>
        <w:t>[</w:t>
      </w:r>
      <w:hyperlink w:anchor="_ENREF_8" w:tooltip="Meyers, 2018 #1189" w:history="1">
        <w:r w:rsidR="005D42D8">
          <w:rPr>
            <w:noProof/>
          </w:rPr>
          <w:t>8-11</w:t>
        </w:r>
      </w:hyperlink>
      <w:r w:rsidR="006C0200">
        <w:rPr>
          <w:noProof/>
        </w:rPr>
        <w:t>]</w:t>
      </w:r>
      <w:r w:rsidR="006C0200">
        <w:fldChar w:fldCharType="end"/>
      </w:r>
      <w:r w:rsidR="006C0200">
        <w:t>.</w:t>
      </w:r>
      <w:r w:rsidR="00C176F6">
        <w:t xml:space="preserve"> </w:t>
      </w:r>
      <w:r w:rsidR="007C1B05">
        <w:t>Studies in women</w:t>
      </w:r>
      <w:r w:rsidR="009E0FE1">
        <w:t xml:space="preserve"> have shown that </w:t>
      </w:r>
      <w:r w:rsidRPr="00A93F9A">
        <w:t xml:space="preserve">suboptimal adherence </w:t>
      </w:r>
      <w:r w:rsidR="009E0FE1">
        <w:t xml:space="preserve">to oral PrEP </w:t>
      </w:r>
      <w:r w:rsidR="004A2616">
        <w:t>yielded</w:t>
      </w:r>
      <w:r w:rsidR="009E0FE1">
        <w:t xml:space="preserve"> </w:t>
      </w:r>
      <w:r w:rsidRPr="00A93F9A">
        <w:t xml:space="preserve">no protection </w:t>
      </w:r>
      <w:r w:rsidR="003604ED">
        <w:fldChar w:fldCharType="begin">
          <w:fldData xml:space="preserve">PEVuZE5vdGU+PENpdGU+PEF1dGhvcj5WYW4gRGFtbWU8L0F1dGhvcj48WWVhcj4yMDEyPC9ZZWFy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</w:fldData>
        </w:fldChar>
      </w:r>
      <w:r w:rsidR="00DC35D7">
        <w:instrText xml:space="preserve"> ADDIN EN.CITE </w:instrText>
      </w:r>
      <w:r w:rsidR="00DC35D7">
        <w:fldChar w:fldCharType="begin">
          <w:fldData xml:space="preserve">PEVuZE5vdGU+PENpdGU+PEF1dGhvcj5WYW4gRGFtbWU8L0F1dGhvcj48WWVhcj4yMDEyPC9ZZWFy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</w:fldData>
        </w:fldChar>
      </w:r>
      <w:r w:rsidR="00DC35D7">
        <w:instrText xml:space="preserve"> ADDIN EN.CITE.DATA </w:instrText>
      </w:r>
      <w:r w:rsidR="00DC35D7">
        <w:fldChar w:fldCharType="end"/>
      </w:r>
      <w:r w:rsidR="003604ED">
        <w:fldChar w:fldCharType="separate"/>
      </w:r>
      <w:r w:rsidR="006C0200">
        <w:rPr>
          <w:noProof/>
        </w:rPr>
        <w:t>[</w:t>
      </w:r>
      <w:hyperlink w:anchor="_ENREF_12" w:tooltip="Van Damme, 2012 #299" w:history="1">
        <w:r w:rsidR="005D42D8">
          <w:rPr>
            <w:noProof/>
          </w:rPr>
          <w:t>12</w:t>
        </w:r>
      </w:hyperlink>
      <w:r w:rsidR="006C0200">
        <w:rPr>
          <w:noProof/>
        </w:rPr>
        <w:t xml:space="preserve">, </w:t>
      </w:r>
      <w:hyperlink w:anchor="_ENREF_13" w:tooltip="Marrazzo, 2015 #1164" w:history="1">
        <w:r w:rsidR="005D42D8">
          <w:rPr>
            <w:noProof/>
          </w:rPr>
          <w:t>13</w:t>
        </w:r>
      </w:hyperlink>
      <w:r w:rsidR="006C0200">
        <w:rPr>
          <w:noProof/>
        </w:rPr>
        <w:t>]</w:t>
      </w:r>
      <w:r w:rsidR="003604ED">
        <w:fldChar w:fldCharType="end"/>
      </w:r>
      <w:r w:rsidRPr="00A93F9A">
        <w:t xml:space="preserve"> and </w:t>
      </w:r>
      <w:r w:rsidR="007C1B05">
        <w:t>nearly perfect adherence (</w:t>
      </w:r>
      <w:r w:rsidRPr="00A93F9A">
        <w:t>doses up to 6 to 7 per week</w:t>
      </w:r>
      <w:r w:rsidR="007C1B05">
        <w:t>)</w:t>
      </w:r>
      <w:r w:rsidRPr="00A93F9A">
        <w:t xml:space="preserve"> </w:t>
      </w:r>
      <w:r w:rsidR="0079448F">
        <w:t>w</w:t>
      </w:r>
      <w:r w:rsidR="004A2616">
        <w:t>as</w:t>
      </w:r>
      <w:r w:rsidRPr="00A93F9A">
        <w:t xml:space="preserve"> needed to </w:t>
      </w:r>
      <w:r w:rsidR="004A2616">
        <w:t xml:space="preserve">achieve complete </w:t>
      </w:r>
      <w:r w:rsidRPr="00A93F9A">
        <w:t xml:space="preserve">protection </w:t>
      </w:r>
      <w:r w:rsidR="004A2616">
        <w:t xml:space="preserve">via </w:t>
      </w:r>
      <w:r w:rsidR="009E0FE1">
        <w:t xml:space="preserve">the </w:t>
      </w:r>
      <w:r w:rsidRPr="00A93F9A">
        <w:t xml:space="preserve">vaginal route of exposure </w:t>
      </w:r>
      <w:r w:rsidR="00BB0CFD">
        <w:fldChar w:fldCharType="begin">
          <w:fldData xml:space="preserve">PEVuZE5vdGU+PENpdGU+PEF1dGhvcj5Eb25uZWxsPC9BdXRob3I+PFllYXI+MjAxNDwvWWVhcj48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=
</w:fldData>
        </w:fldChar>
      </w:r>
      <w:r w:rsidR="00DC35D7">
        <w:instrText xml:space="preserve"> ADDIN EN.CITE </w:instrText>
      </w:r>
      <w:r w:rsidR="00DC35D7">
        <w:fldChar w:fldCharType="begin">
          <w:fldData xml:space="preserve">PEVuZE5vdGU+PENpdGU+PEF1dGhvcj5Eb25uZWxsPC9BdXRob3I+PFllYXI+MjAxNDwvWWVhcj48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=
</w:fldData>
        </w:fldChar>
      </w:r>
      <w:r w:rsidR="00DC35D7">
        <w:instrText xml:space="preserve"> ADDIN EN.CITE.DATA </w:instrText>
      </w:r>
      <w:r w:rsidR="00DC35D7">
        <w:fldChar w:fldCharType="end"/>
      </w:r>
      <w:r w:rsidR="00BB0CFD">
        <w:fldChar w:fldCharType="separate"/>
      </w:r>
      <w:r w:rsidR="006C0200">
        <w:rPr>
          <w:noProof/>
        </w:rPr>
        <w:t>[</w:t>
      </w:r>
      <w:hyperlink w:anchor="_ENREF_10" w:tooltip="Cottrell, 2016 #1166" w:history="1">
        <w:r w:rsidR="005D42D8">
          <w:rPr>
            <w:noProof/>
          </w:rPr>
          <w:t>10</w:t>
        </w:r>
      </w:hyperlink>
      <w:r w:rsidR="006C0200">
        <w:rPr>
          <w:noProof/>
        </w:rPr>
        <w:t xml:space="preserve">, </w:t>
      </w:r>
      <w:hyperlink w:anchor="_ENREF_14" w:tooltip="Donnell, 2014 #1165" w:history="1">
        <w:r w:rsidR="005D42D8">
          <w:rPr>
            <w:noProof/>
          </w:rPr>
          <w:t>14</w:t>
        </w:r>
      </w:hyperlink>
      <w:r w:rsidR="006C0200">
        <w:rPr>
          <w:noProof/>
        </w:rPr>
        <w:t>]</w:t>
      </w:r>
      <w:r w:rsidR="00BB0CFD">
        <w:fldChar w:fldCharType="end"/>
      </w:r>
      <w:r w:rsidRPr="00A93F9A">
        <w:t>.</w:t>
      </w:r>
      <w:r w:rsidR="007C1B05">
        <w:t xml:space="preserve"> </w:t>
      </w:r>
      <w:r w:rsidRPr="00A93F9A">
        <w:t xml:space="preserve"> </w:t>
      </w:r>
    </w:p>
    <w:p w14:paraId="65861D7D" w14:textId="166C4E9C" w:rsidR="00BE0E66" w:rsidRDefault="00A93F9A" w:rsidP="0079549D">
      <w:pPr>
        <w:jc w:val="left"/>
      </w:pPr>
      <w:r w:rsidRPr="00A93F9A">
        <w:t>Long-acting (LA) methods (e.g. lasting longer than 2 - 3 months between dosing intervals) offer a promising strategy for users to overcome some of the documented adherence challenges.</w:t>
      </w:r>
      <w:r w:rsidR="0079448F">
        <w:t xml:space="preserve"> </w:t>
      </w:r>
      <w:r w:rsidR="00BB0CFD">
        <w:t xml:space="preserve">Two </w:t>
      </w:r>
      <w:r w:rsidR="001427FE">
        <w:t>ARV</w:t>
      </w:r>
      <w:r w:rsidR="00FF1A21">
        <w:t xml:space="preserve"> drugs,</w:t>
      </w:r>
      <w:r w:rsidR="00BB0CFD">
        <w:t xml:space="preserve"> cabotegravir and </w:t>
      </w:r>
      <w:proofErr w:type="spellStart"/>
      <w:r w:rsidR="00FF1A21">
        <w:t>rilpivirine</w:t>
      </w:r>
      <w:proofErr w:type="spellEnd"/>
      <w:r w:rsidR="00FF1A21">
        <w:t xml:space="preserve">, are currently in late stage clinical development </w:t>
      </w:r>
      <w:r w:rsidR="00BB0CFD">
        <w:t xml:space="preserve">as an intramuscular LA injection for </w:t>
      </w:r>
      <w:r w:rsidR="00FF1A21">
        <w:t xml:space="preserve">HIV </w:t>
      </w:r>
      <w:r w:rsidR="00BB0CFD">
        <w:t xml:space="preserve">treatment. The latest results show that the combination of cabotegravir and </w:t>
      </w:r>
      <w:proofErr w:type="spellStart"/>
      <w:r w:rsidR="00BB0CFD">
        <w:t>rilpivirine</w:t>
      </w:r>
      <w:proofErr w:type="spellEnd"/>
      <w:r w:rsidR="00BB0CFD">
        <w:t xml:space="preserve"> </w:t>
      </w:r>
      <w:r w:rsidR="00FF1A21">
        <w:t xml:space="preserve">LA </w:t>
      </w:r>
      <w:r w:rsidR="00BB0CFD">
        <w:t xml:space="preserve">as maintenance therapy provided viral suppression equivalent to existing daily oral therapy FTC/TDF </w:t>
      </w:r>
      <w:r w:rsidR="002C3BBB">
        <w:fldChar w:fldCharType="begin">
          <w:fldData xml:space="preserve">PEVuZE5vdGU+PENpdGU+PEF1dGhvcj5DaGxvZSBPcmtpbjwvQXV0aG9yPjxZZWFyPjIwMTk8L1ll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</w:fldData>
        </w:fldChar>
      </w:r>
      <w:r w:rsidR="00DC35D7">
        <w:instrText xml:space="preserve"> ADDIN EN.CITE </w:instrText>
      </w:r>
      <w:r w:rsidR="00DC35D7">
        <w:fldChar w:fldCharType="begin">
          <w:fldData xml:space="preserve">PEVuZE5vdGU+PENpdGU+PEF1dGhvcj5DaGxvZSBPcmtpbjwvQXV0aG9yPjxZZWFyPjIwMTk8L1ll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</w:fldData>
        </w:fldChar>
      </w:r>
      <w:r w:rsidR="00DC35D7">
        <w:instrText xml:space="preserve"> ADDIN EN.CITE.DATA </w:instrText>
      </w:r>
      <w:r w:rsidR="00DC35D7">
        <w:fldChar w:fldCharType="end"/>
      </w:r>
      <w:r w:rsidR="002C3BBB">
        <w:fldChar w:fldCharType="separate"/>
      </w:r>
      <w:r w:rsidR="00421D3A">
        <w:rPr>
          <w:noProof/>
        </w:rPr>
        <w:t>[</w:t>
      </w:r>
      <w:hyperlink w:anchor="_ENREF_15" w:tooltip="Chloe Orkin, 2019 #1115" w:history="1">
        <w:r w:rsidR="005D42D8">
          <w:rPr>
            <w:noProof/>
          </w:rPr>
          <w:t>15-17</w:t>
        </w:r>
      </w:hyperlink>
      <w:r w:rsidR="00421D3A">
        <w:rPr>
          <w:noProof/>
        </w:rPr>
        <w:t>]</w:t>
      </w:r>
      <w:r w:rsidR="002C3BBB">
        <w:fldChar w:fldCharType="end"/>
      </w:r>
      <w:r w:rsidR="00492BE1">
        <w:t>.</w:t>
      </w:r>
      <w:r w:rsidR="00112DF8">
        <w:t xml:space="preserve"> </w:t>
      </w:r>
      <w:r w:rsidR="00BB0CFD" w:rsidRPr="00BB0CFD">
        <w:t xml:space="preserve">Cabotegravir LA as a stand-alone agent is also being compared to FTC/TDF for prevention in two Phase 3 studies among a population of healthy </w:t>
      </w:r>
      <w:r w:rsidR="0079448F">
        <w:t>MSM</w:t>
      </w:r>
      <w:r w:rsidR="00BB0CFD" w:rsidRPr="00BB0CFD">
        <w:t xml:space="preserve"> and </w:t>
      </w:r>
      <w:r w:rsidR="0079448F">
        <w:t xml:space="preserve">TGW </w:t>
      </w:r>
      <w:r w:rsidR="00BB0CFD" w:rsidRPr="00BB0CFD">
        <w:t xml:space="preserve">who have sex with men (NCT02720094) and healthy women (NCT03164564). Evidence suggests persistent sub therapeutic levels of </w:t>
      </w:r>
      <w:r w:rsidR="00BB0CFD">
        <w:t>c</w:t>
      </w:r>
      <w:r w:rsidR="00BB0CFD" w:rsidRPr="00BB0CFD">
        <w:t xml:space="preserve">abotegravir in plasma occurs long after secession, requiring a “tailing” regimen of oral </w:t>
      </w:r>
      <w:r w:rsidR="00142C7C">
        <w:t>PrEP</w:t>
      </w:r>
      <w:r w:rsidR="00BB0CFD" w:rsidRPr="00BB0CFD">
        <w:t xml:space="preserve"> to prevent risk of antiviral resistant infection </w:t>
      </w:r>
      <w:r w:rsidR="00BB0CFD">
        <w:fldChar w:fldCharType="begin">
          <w:fldData xml:space="preserve">PEVuZE5vdGU+PENpdGU+PEF1dGhvcj5NYXJrb3dpdHo8L0F1dGhvcj48WWVhcj4yMDE3PC9ZZWFy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</w:fldData>
        </w:fldChar>
      </w:r>
      <w:r w:rsidR="00DC35D7">
        <w:instrText xml:space="preserve"> ADDIN EN.CITE </w:instrText>
      </w:r>
      <w:r w:rsidR="00DC35D7">
        <w:fldChar w:fldCharType="begin">
          <w:fldData xml:space="preserve">PEVuZE5vdGU+PENpdGU+PEF1dGhvcj5NYXJrb3dpdHo8L0F1dGhvcj48WWVhcj4yMDE3PC9ZZWFy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</w:fldData>
        </w:fldChar>
      </w:r>
      <w:r w:rsidR="00DC35D7">
        <w:instrText xml:space="preserve"> ADDIN EN.CITE.DATA </w:instrText>
      </w:r>
      <w:r w:rsidR="00DC35D7">
        <w:fldChar w:fldCharType="end"/>
      </w:r>
      <w:r w:rsidR="00BB0CFD">
        <w:fldChar w:fldCharType="separate"/>
      </w:r>
      <w:r w:rsidR="00421D3A">
        <w:rPr>
          <w:noProof/>
        </w:rPr>
        <w:t>[</w:t>
      </w:r>
      <w:hyperlink w:anchor="_ENREF_18" w:tooltip="Markowitz, 2017 #1170" w:history="1">
        <w:r w:rsidR="005D42D8">
          <w:rPr>
            <w:noProof/>
          </w:rPr>
          <w:t>18</w:t>
        </w:r>
      </w:hyperlink>
      <w:r w:rsidR="00421D3A">
        <w:rPr>
          <w:noProof/>
        </w:rPr>
        <w:t>]</w:t>
      </w:r>
      <w:r w:rsidR="00BB0CFD">
        <w:fldChar w:fldCharType="end"/>
      </w:r>
      <w:r w:rsidR="00BB0CFD" w:rsidRPr="00BB0CFD">
        <w:t xml:space="preserve">. </w:t>
      </w:r>
      <w:r w:rsidR="00FC36AE">
        <w:t xml:space="preserve"> </w:t>
      </w:r>
      <w:r w:rsidR="00CC7DE1">
        <w:t>I</w:t>
      </w:r>
      <w:r w:rsidR="00FC36AE">
        <w:t xml:space="preserve">mplants systems containing </w:t>
      </w:r>
      <w:r w:rsidR="00FC36AE">
        <w:lastRenderedPageBreak/>
        <w:t xml:space="preserve">highly potent ARVs are also </w:t>
      </w:r>
      <w:r w:rsidR="001427FE">
        <w:t xml:space="preserve">in development </w:t>
      </w:r>
      <w:r w:rsidR="00FC36AE">
        <w:t xml:space="preserve">as </w:t>
      </w:r>
      <w:r w:rsidR="00C44E6E">
        <w:t xml:space="preserve">LA </w:t>
      </w:r>
      <w:r w:rsidR="00FC36AE">
        <w:t>methods</w:t>
      </w:r>
      <w:r w:rsidR="00C44E6E">
        <w:t>. These systems are inserted subcutaneously in the upper arm</w:t>
      </w:r>
      <w:r w:rsidR="00844B46">
        <w:t xml:space="preserve"> </w:t>
      </w:r>
      <w:r w:rsidR="00984F12">
        <w:t xml:space="preserve">during </w:t>
      </w:r>
      <w:r w:rsidR="00C44E6E">
        <w:t xml:space="preserve">a minimally invasive </w:t>
      </w:r>
      <w:r w:rsidR="00844B46">
        <w:t xml:space="preserve">surgical </w:t>
      </w:r>
      <w:r w:rsidR="00C44E6E">
        <w:t>procedure and can provide efficacious concentrations for months to years with no clinical follow up until implant removal or replacement.</w:t>
      </w:r>
      <w:r w:rsidR="00C536E5">
        <w:t xml:space="preserve"> They </w:t>
      </w:r>
      <w:r w:rsidR="00984F12">
        <w:t>can also be</w:t>
      </w:r>
      <w:r w:rsidR="00844B46">
        <w:t xml:space="preserve"> </w:t>
      </w:r>
      <w:r w:rsidR="00C536E5">
        <w:t>remov</w:t>
      </w:r>
      <w:r w:rsidR="00D376B8">
        <w:t>able</w:t>
      </w:r>
      <w:r w:rsidR="00C536E5">
        <w:t xml:space="preserve"> </w:t>
      </w:r>
      <w:r w:rsidR="00D376B8">
        <w:t xml:space="preserve">in case of </w:t>
      </w:r>
      <w:r w:rsidR="00984F12">
        <w:t xml:space="preserve">an </w:t>
      </w:r>
      <w:r w:rsidR="00C536E5">
        <w:t>adverse event, an advantage over LA-injectable formulations</w:t>
      </w:r>
      <w:r w:rsidR="00984F12">
        <w:t xml:space="preserve">. Some </w:t>
      </w:r>
      <w:r w:rsidR="006C0200">
        <w:t>implants are</w:t>
      </w:r>
      <w:r w:rsidR="00844B46">
        <w:t xml:space="preserve"> made </w:t>
      </w:r>
      <w:r w:rsidR="00C536E5">
        <w:t xml:space="preserve">of bioabsorbable material </w:t>
      </w:r>
      <w:r w:rsidR="00D376B8">
        <w:t xml:space="preserve">designed to </w:t>
      </w:r>
      <w:r w:rsidR="00C536E5">
        <w:t xml:space="preserve">degrade </w:t>
      </w:r>
      <w:r w:rsidR="00D376B8">
        <w:t>after the therapeutic</w:t>
      </w:r>
      <w:r w:rsidR="00844B46">
        <w:t>-use window</w:t>
      </w:r>
      <w:r w:rsidR="00D376B8">
        <w:t xml:space="preserve">, </w:t>
      </w:r>
      <w:r w:rsidR="00844B46">
        <w:t xml:space="preserve">thus </w:t>
      </w:r>
      <w:r w:rsidR="00D376B8">
        <w:t xml:space="preserve">eliminating </w:t>
      </w:r>
      <w:r w:rsidR="00844B46">
        <w:t xml:space="preserve">the need for an additional clinic visits </w:t>
      </w:r>
      <w:r w:rsidR="00D376B8">
        <w:t>to remove the depleted implant</w:t>
      </w:r>
      <w:r w:rsidR="00844B46">
        <w:t xml:space="preserve"> </w:t>
      </w:r>
      <w:r w:rsidR="00421D3A">
        <w:fldChar w:fldCharType="begin"/>
      </w:r>
      <w:r w:rsidR="00421D3A">
        <w:instrText xml:space="preserve"> ADDIN EN.CITE &lt;EndNote&gt;&lt;Cite&gt;&lt;Author&gt;Johnson&lt;/Author&gt;&lt;Year&gt;2019&lt;/Year&gt;&lt;RecNum&gt;1192&lt;/RecNum&gt;&lt;DisplayText&gt;[19]&lt;/DisplayText&gt;&lt;record&gt;&lt;rec-number&gt;1192&lt;/rec-number&gt;&lt;foreign-keys&gt;&lt;key app="EN" db-id="ttztpw2sf9f2tjezsxmperv7vfpwesfv9xws" timestamp="1579619602"&gt;1192&lt;/key&gt;&lt;/foreign-keys&gt;&lt;ref-type name="Journal Article"&gt;17&lt;/ref-type&gt;&lt;contributors&gt;&lt;authors&gt;&lt;author&gt;Johnson, Leah M.&lt;/author&gt;&lt;author&gt;Krovi, Sai Archana&lt;/author&gt;&lt;author&gt;Li, Linying&lt;/author&gt;&lt;author&gt;Girouard, Natalie&lt;/author&gt;&lt;author&gt;Demkovich, Zach R.&lt;/author&gt;&lt;author&gt;Myers, Daniel&lt;/author&gt;&lt;author&gt;Creelman, Ben&lt;/author&gt;&lt;author&gt;van der Straten, Ariane&lt;/author&gt;&lt;/authors&gt;&lt;/contributors&gt;&lt;titles&gt;&lt;title&gt;Characterization of a Reservoir-Style Implant for Sustained Release of Tenofovir Alafenamide (TAF) for HIV Pre-Exposure Prophylaxis (PrEP)&lt;/title&gt;&lt;secondary-title&gt;Pharmaceutics&lt;/secondary-title&gt;&lt;/titles&gt;&lt;periodical&gt;&lt;full-title&gt;Pharmaceutics&lt;/full-title&gt;&lt;/periodical&gt;&lt;pages&gt;315&lt;/pages&gt;&lt;volume&gt;11&lt;/volume&gt;&lt;number&gt;7&lt;/number&gt;&lt;dates&gt;&lt;year&gt;2019&lt;/year&gt;&lt;/dates&gt;&lt;isbn&gt;1999-4923&lt;/isbn&gt;&lt;accession-num&gt;doi:10.3390/pharmaceutics11070315&lt;/accession-num&gt;&lt;urls&gt;&lt;related-urls&gt;&lt;url&gt;https://www.mdpi.com/1999-4923/11/7/315&lt;/url&gt;&lt;/related-urls&gt;&lt;/urls&gt;&lt;/record&gt;&lt;/Cite&gt;&lt;/EndNote&gt;</w:instrText>
      </w:r>
      <w:r w:rsidR="00421D3A">
        <w:fldChar w:fldCharType="separate"/>
      </w:r>
      <w:r w:rsidR="00421D3A">
        <w:rPr>
          <w:noProof/>
        </w:rPr>
        <w:t>[</w:t>
      </w:r>
      <w:hyperlink w:anchor="_ENREF_19" w:tooltip="Johnson, 2019 #1192" w:history="1">
        <w:r w:rsidR="005D42D8">
          <w:rPr>
            <w:noProof/>
          </w:rPr>
          <w:t>19</w:t>
        </w:r>
      </w:hyperlink>
      <w:r w:rsidR="00421D3A">
        <w:rPr>
          <w:noProof/>
        </w:rPr>
        <w:t>]</w:t>
      </w:r>
      <w:r w:rsidR="00421D3A">
        <w:fldChar w:fldCharType="end"/>
      </w:r>
      <w:r w:rsidR="00D376B8">
        <w:t xml:space="preserve">. </w:t>
      </w:r>
      <w:r w:rsidR="001427FE">
        <w:t>S</w:t>
      </w:r>
      <w:r w:rsidR="00CC7DE1">
        <w:t xml:space="preserve">everal groups </w:t>
      </w:r>
      <w:r w:rsidR="001427FE">
        <w:t>are developing implants with the</w:t>
      </w:r>
      <w:r w:rsidR="00CC7DE1">
        <w:t xml:space="preserve"> </w:t>
      </w:r>
      <w:r w:rsidR="00FC36AE">
        <w:t xml:space="preserve">NRTI </w:t>
      </w:r>
      <w:r w:rsidR="00F71A91">
        <w:t>Tenofovir Alafenamide (TAF)</w:t>
      </w:r>
      <w:r w:rsidR="00FC36AE">
        <w:t xml:space="preserve"> </w:t>
      </w:r>
      <w:r w:rsidR="00421D3A">
        <w:fldChar w:fldCharType="begin">
          <w:fldData xml:space="preserve">PEVuZE5vdGU+PENpdGU+PEF1dGhvcj5Kb2huc29uPC9BdXRob3I+PFllYXI+MjAxOTwvWWVhcj48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</w:fldData>
        </w:fldChar>
      </w:r>
      <w:r w:rsidR="00DC35D7">
        <w:instrText xml:space="preserve"> ADDIN EN.CITE </w:instrText>
      </w:r>
      <w:r w:rsidR="00DC35D7">
        <w:fldChar w:fldCharType="begin">
          <w:fldData xml:space="preserve">PEVuZE5vdGU+PENpdGU+PEF1dGhvcj5Kb2huc29uPC9BdXRob3I+PFllYXI+MjAxOTwvWWVhcj48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</w:fldData>
        </w:fldChar>
      </w:r>
      <w:r w:rsidR="00DC35D7">
        <w:instrText xml:space="preserve"> ADDIN EN.CITE.DATA </w:instrText>
      </w:r>
      <w:r w:rsidR="00DC35D7">
        <w:fldChar w:fldCharType="end"/>
      </w:r>
      <w:r w:rsidR="00421D3A">
        <w:fldChar w:fldCharType="separate"/>
      </w:r>
      <w:r w:rsidR="00421D3A">
        <w:rPr>
          <w:noProof/>
        </w:rPr>
        <w:t>[</w:t>
      </w:r>
      <w:hyperlink w:anchor="_ENREF_19" w:tooltip="Johnson, 2019 #1192" w:history="1">
        <w:r w:rsidR="005D42D8">
          <w:rPr>
            <w:noProof/>
          </w:rPr>
          <w:t>19-22</w:t>
        </w:r>
      </w:hyperlink>
      <w:r w:rsidR="00421D3A">
        <w:rPr>
          <w:noProof/>
        </w:rPr>
        <w:t>]</w:t>
      </w:r>
      <w:r w:rsidR="00421D3A">
        <w:fldChar w:fldCharType="end"/>
      </w:r>
      <w:r w:rsidR="00FC36AE">
        <w:t>. TAF</w:t>
      </w:r>
      <w:r w:rsidR="00F71A91">
        <w:t xml:space="preserve"> </w:t>
      </w:r>
      <w:r w:rsidR="00C5080C">
        <w:t>is</w:t>
      </w:r>
      <w:r w:rsidR="00F71A91">
        <w:t xml:space="preserve"> approved for oral treatment as the combination F/TAF</w:t>
      </w:r>
      <w:r w:rsidR="00C5080C">
        <w:t xml:space="preserve"> (</w:t>
      </w:r>
      <w:proofErr w:type="spellStart"/>
      <w:r w:rsidR="00C5080C">
        <w:t>Descovy</w:t>
      </w:r>
      <w:proofErr w:type="spellEnd"/>
      <w:r w:rsidR="00C5080C">
        <w:rPr>
          <w:rFonts w:cs="Times New Roman"/>
        </w:rPr>
        <w:t>®</w:t>
      </w:r>
      <w:r w:rsidR="00C5080C">
        <w:t>) and more recently for PrEP in at-risk adult and adolescent m</w:t>
      </w:r>
      <w:r w:rsidR="00FE1B77">
        <w:t>ales</w:t>
      </w:r>
      <w:r w:rsidR="00F71A91">
        <w:t xml:space="preserve">. Like TDF, TAF is a tenofovir prodrug, but is about 10 times more potent, has an improved safety profile and longer intracellular half-life of the active metabolite tenofovir diphosphate (TFV-DP) </w:t>
      </w:r>
      <w:r w:rsidR="00F71A91">
        <w:fldChar w:fldCharType="begin"/>
      </w:r>
      <w:r w:rsidR="00DC35D7">
        <w:instrText xml:space="preserve"> ADDIN EN.CITE &lt;EndNote&gt;&lt;Cite&gt;&lt;Author&gt;Ray&lt;/Author&gt;&lt;Year&gt;2016&lt;/Year&gt;&lt;RecNum&gt;1123&lt;/RecNum&gt;&lt;DisplayText&gt;[23]&lt;/DisplayText&gt;&lt;record&gt;&lt;rec-number&gt;1123&lt;/rec-number&gt;&lt;foreign-keys&gt;&lt;key app="EN" db-id="sw0fsw99vzvt2we0wwdpe5zgr5t9xzzvfwex" timestamp="1564413182"&gt;1123&lt;/key&gt;&lt;/foreign-keys&gt;&lt;ref-type name="Journal Article"&gt;17&lt;/ref-type&gt;&lt;contributors&gt;&lt;authors&gt;&lt;author&gt;Ray, Adrian S.&lt;/author&gt;&lt;author&gt;Fordyce, Marshall W.&lt;/author&gt;&lt;author&gt;Hitchcock, Michael J. M.&lt;/author&gt;&lt;/authors&gt;&lt;/contributors&gt;&lt;auth-address&gt;Gilead Sciences, Inc., Foster City, CA 94404, USA. Electronic address: adrian.ray@gilead.com.&amp;#xD;Gilead Sciences, Inc., Foster City, CA 94404, USA.&lt;/auth-address&gt;&lt;titles&gt;&lt;title&gt;Tenofovir alafenamide: A novel prodrug of tenofovir for the treatment of Human Immunodeficiency Virus&lt;/title&gt;&lt;secondary-title&gt;Antiviral Research&lt;/secondary-title&gt;&lt;/titles&gt;&lt;periodical&gt;&lt;full-title&gt;Antiviral Research&lt;/full-title&gt;&lt;/periodical&gt;&lt;pages&gt;63-70&lt;/pages&gt;&lt;volume&gt;125&lt;/volume&gt;&lt;edition&gt;2015/12/08&lt;/edition&gt;&lt;keywords&gt;&lt;keyword&gt;Viread&lt;/keyword&gt;&lt;keyword&gt;GS-7340&lt;/keyword&gt;&lt;keyword&gt;HIV&lt;/keyword&gt;&lt;keyword&gt;HAART&lt;/keyword&gt;&lt;keyword&gt;Nucleotide prodrug&lt;/keyword&gt;&lt;keyword&gt;PMPA&lt;/keyword&gt;&lt;/keywords&gt;&lt;dates&gt;&lt;year&gt;2016&lt;/year&gt;&lt;pub-dates&gt;&lt;date&gt;2016/01/01/&lt;/date&gt;&lt;/pub-dates&gt;&lt;/dates&gt;&lt;isbn&gt;0166-3542&lt;/isbn&gt;&lt;accession-num&gt;26640223&lt;/accession-num&gt;&lt;urls&gt;&lt;related-urls&gt;&lt;url&gt;http://www.sciencedirect.com/science/article/pii/S0166354215300310&lt;/url&gt;&lt;/related-urls&gt;&lt;/urls&gt;&lt;electronic-resource-num&gt;https://doi.org/10.1016/j.antiviral.2015.11.009&lt;/electronic-resource-num&gt;&lt;/record&gt;&lt;/Cite&gt;&lt;/EndNote&gt;</w:instrText>
      </w:r>
      <w:r w:rsidR="00F71A91">
        <w:fldChar w:fldCharType="separate"/>
      </w:r>
      <w:r w:rsidR="006C0200">
        <w:rPr>
          <w:noProof/>
        </w:rPr>
        <w:t>[</w:t>
      </w:r>
      <w:hyperlink w:anchor="_ENREF_23" w:tooltip="Ray, 2016 #1123" w:history="1">
        <w:r w:rsidR="005D42D8">
          <w:rPr>
            <w:noProof/>
          </w:rPr>
          <w:t>23</w:t>
        </w:r>
      </w:hyperlink>
      <w:r w:rsidR="006C0200">
        <w:rPr>
          <w:noProof/>
        </w:rPr>
        <w:t>]</w:t>
      </w:r>
      <w:r w:rsidR="00F71A91">
        <w:fldChar w:fldCharType="end"/>
      </w:r>
      <w:r w:rsidR="00F71A91" w:rsidRPr="00D00664">
        <w:t>.</w:t>
      </w:r>
      <w:r w:rsidR="00F71A91">
        <w:t xml:space="preserve"> Unlike TDF, TAF is not approved for HIV PrEP </w:t>
      </w:r>
      <w:r w:rsidR="00C5080C">
        <w:t xml:space="preserve">in women at risk of </w:t>
      </w:r>
      <w:r w:rsidR="004E1CFB">
        <w:t xml:space="preserve">infection </w:t>
      </w:r>
      <w:r w:rsidR="00C5080C">
        <w:t xml:space="preserve">from </w:t>
      </w:r>
      <w:r w:rsidR="004E1CFB">
        <w:t xml:space="preserve">the vaginal route of </w:t>
      </w:r>
      <w:proofErr w:type="gramStart"/>
      <w:r w:rsidR="004E1CFB">
        <w:t>exposure</w:t>
      </w:r>
      <w:r w:rsidR="00C5080C">
        <w:t xml:space="preserve">, </w:t>
      </w:r>
      <w:commentRangeStart w:id="8"/>
      <w:commentRangeStart w:id="9"/>
      <w:r w:rsidR="00C5080C">
        <w:t>but</w:t>
      </w:r>
      <w:proofErr w:type="gramEnd"/>
      <w:r w:rsidR="00C5080C">
        <w:t xml:space="preserve"> </w:t>
      </w:r>
      <w:r w:rsidR="008410D7">
        <w:t xml:space="preserve">plans to evaluate efficacy for </w:t>
      </w:r>
      <w:r w:rsidR="00F71A91">
        <w:t>HIV PrEP among</w:t>
      </w:r>
      <w:r w:rsidR="00C5080C">
        <w:t xml:space="preserve"> this population </w:t>
      </w:r>
      <w:r w:rsidR="008410D7">
        <w:t>are</w:t>
      </w:r>
      <w:r w:rsidR="00F71A91">
        <w:t xml:space="preserve"> ongoing</w:t>
      </w:r>
      <w:commentRangeEnd w:id="8"/>
      <w:r w:rsidR="008410D7">
        <w:rPr>
          <w:rStyle w:val="CommentReference"/>
        </w:rPr>
        <w:commentReference w:id="8"/>
      </w:r>
      <w:commentRangeEnd w:id="9"/>
      <w:r w:rsidR="00E45D78">
        <w:rPr>
          <w:rStyle w:val="CommentReference"/>
        </w:rPr>
        <w:commentReference w:id="9"/>
      </w:r>
      <w:r w:rsidR="00F71A91" w:rsidRPr="00EF7A25">
        <w:t xml:space="preserve">. </w:t>
      </w:r>
      <w:r w:rsidR="006E6EC2">
        <w:t xml:space="preserve">TAF </w:t>
      </w:r>
      <w:r w:rsidR="00FF1A21">
        <w:t xml:space="preserve">is </w:t>
      </w:r>
      <w:r w:rsidR="009D5655">
        <w:t xml:space="preserve">an attractive </w:t>
      </w:r>
      <w:r w:rsidR="00BB0CFD">
        <w:t>single</w:t>
      </w:r>
      <w:r w:rsidR="00FC36AE">
        <w:t xml:space="preserve"> </w:t>
      </w:r>
      <w:r w:rsidR="009D5655">
        <w:t>agent for LA administration</w:t>
      </w:r>
      <w:r w:rsidR="006E6EC2">
        <w:t xml:space="preserve"> </w:t>
      </w:r>
      <w:r w:rsidR="009D5655">
        <w:t xml:space="preserve">due to its superior </w:t>
      </w:r>
      <w:r w:rsidR="00FF1A21" w:rsidRPr="00FF1A21">
        <w:t>potency (lower target plasma concentrations) and low dose</w:t>
      </w:r>
      <w:r w:rsidR="00FF1A21">
        <w:t xml:space="preserve"> </w:t>
      </w:r>
      <w:r w:rsidR="00FF1A21" w:rsidRPr="00FF1A21">
        <w:t>long intracellular half-life</w:t>
      </w:r>
      <w:r w:rsidR="00D00664">
        <w:t>.</w:t>
      </w:r>
    </w:p>
    <w:p w14:paraId="1501199A" w14:textId="4EDFE5FE" w:rsidR="00F63473" w:rsidRDefault="00C801D0" w:rsidP="0079549D">
      <w:pPr>
        <w:jc w:val="left"/>
      </w:pPr>
      <w:r>
        <w:t>Physiologically based</w:t>
      </w:r>
      <w:r w:rsidR="00861E0F">
        <w:t xml:space="preserve"> pharmacokinetic (PBPK) model</w:t>
      </w:r>
      <w:r w:rsidR="00477840">
        <w:t>ling</w:t>
      </w:r>
      <w:r w:rsidR="00861E0F">
        <w:t xml:space="preserve"> is a computational </w:t>
      </w:r>
      <w:r w:rsidR="00477840">
        <w:t xml:space="preserve">approach to </w:t>
      </w:r>
      <w:r w:rsidR="009D5655">
        <w:t>simulate pharmacokinetics</w:t>
      </w:r>
      <w:r w:rsidR="00861E0F">
        <w:t xml:space="preserve"> in humans. </w:t>
      </w:r>
      <w:r>
        <w:t>PBPK</w:t>
      </w:r>
      <w:r w:rsidR="00861E0F">
        <w:t xml:space="preserve"> models mimic human anatomy and physiology </w:t>
      </w:r>
      <w:r w:rsidR="00477840">
        <w:t>through</w:t>
      </w:r>
      <w:r>
        <w:t xml:space="preserve"> </w:t>
      </w:r>
      <w:r w:rsidR="00861E0F">
        <w:t xml:space="preserve">anthropometric equations </w:t>
      </w:r>
      <w:r w:rsidR="00477840">
        <w:t xml:space="preserve">and combine </w:t>
      </w:r>
      <w:r w:rsidR="00861E0F">
        <w:t xml:space="preserve">drug physicochemical data (e.g. log P, </w:t>
      </w:r>
      <w:proofErr w:type="spellStart"/>
      <w:r w:rsidR="00861E0F">
        <w:t>pKa</w:t>
      </w:r>
      <w:proofErr w:type="spellEnd"/>
      <w:r w:rsidR="00861E0F">
        <w:t xml:space="preserve">, molecular weight), </w:t>
      </w:r>
      <w:r>
        <w:t xml:space="preserve">and </w:t>
      </w:r>
      <w:r w:rsidR="00861E0F" w:rsidRPr="00861E0F">
        <w:rPr>
          <w:i/>
          <w:iCs/>
        </w:rPr>
        <w:t>in vitro</w:t>
      </w:r>
      <w:r w:rsidR="00861E0F">
        <w:t xml:space="preserve"> data (protein binding, apparent permeability, blood-to-plasma ratio, intrinsic clearance) to describe drug disposition kinetics. </w:t>
      </w:r>
      <w:r w:rsidR="00477840">
        <w:t xml:space="preserve">PBPK </w:t>
      </w:r>
      <w:r w:rsidR="00861E0F">
        <w:t xml:space="preserve">models are increasingly used to support candidate selection during </w:t>
      </w:r>
      <w:r w:rsidR="00655EB4">
        <w:t xml:space="preserve">drug </w:t>
      </w:r>
      <w:r w:rsidR="00861E0F">
        <w:t>discovery</w:t>
      </w:r>
      <w:r w:rsidR="00477840">
        <w:t>,</w:t>
      </w:r>
      <w:r w:rsidR="00655EB4">
        <w:t xml:space="preserve"> dose selection for clinical development, facilitating regulatory submissions and optimising therapy post market approval across different sub-populations</w:t>
      </w:r>
      <w:r>
        <w:t xml:space="preserve"> </w:t>
      </w:r>
      <w:r w:rsidR="002C3BBB">
        <w:fldChar w:fldCharType="begin">
          <w:fldData xml:space="preserve">PEVuZE5vdGU+PENpdGU+PEF1dGhvcj5TYWVoZW5nPC9BdXRob3I+PFllYXI+MjAxODwvWWVhcj48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</w:fldData>
        </w:fldChar>
      </w:r>
      <w:r w:rsidR="00DC35D7">
        <w:instrText xml:space="preserve"> ADDIN EN.CITE </w:instrText>
      </w:r>
      <w:r w:rsidR="00DC35D7">
        <w:fldChar w:fldCharType="begin">
          <w:fldData xml:space="preserve">PEVuZE5vdGU+PENpdGU+PEF1dGhvcj5TYWVoZW5nPC9BdXRob3I+PFllYXI+MjAxODwvWWVhcj48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</w:fldData>
        </w:fldChar>
      </w:r>
      <w:r w:rsidR="00DC35D7">
        <w:instrText xml:space="preserve"> ADDIN EN.CITE.DATA </w:instrText>
      </w:r>
      <w:r w:rsidR="00DC35D7">
        <w:fldChar w:fldCharType="end"/>
      </w:r>
      <w:r w:rsidR="002C3BBB">
        <w:fldChar w:fldCharType="separate"/>
      </w:r>
      <w:r w:rsidR="006C0200">
        <w:rPr>
          <w:noProof/>
        </w:rPr>
        <w:t>[</w:t>
      </w:r>
      <w:hyperlink w:anchor="_ENREF_26" w:tooltip="Saeheng, 2018 #1118" w:history="1">
        <w:r w:rsidR="005D42D8">
          <w:rPr>
            <w:noProof/>
          </w:rPr>
          <w:t>26</w:t>
        </w:r>
      </w:hyperlink>
      <w:r w:rsidR="006C0200">
        <w:rPr>
          <w:noProof/>
        </w:rPr>
        <w:t>]</w:t>
      </w:r>
      <w:r w:rsidR="002C3BBB">
        <w:fldChar w:fldCharType="end"/>
      </w:r>
      <w:r w:rsidR="00861E0F">
        <w:t>.</w:t>
      </w:r>
    </w:p>
    <w:p w14:paraId="4DDAEC2F" w14:textId="14E60973" w:rsidR="00076D7C" w:rsidRPr="009645BC" w:rsidRDefault="00F63473" w:rsidP="0079549D">
      <w:pPr>
        <w:jc w:val="left"/>
        <w:rPr>
          <w:rFonts w:cs="Arial"/>
          <w:sz w:val="32"/>
          <w:szCs w:val="32"/>
        </w:rPr>
      </w:pPr>
      <w:r>
        <w:t xml:space="preserve">The aim of this study was to develop a TAF PBPK model and simulate the minimum dose suitable as a subcutaneous implant in virtual healthy women. The developed model was qualified against observed data of </w:t>
      </w:r>
      <w:r w:rsidR="00655EB4">
        <w:t>oral administration, and then used to simulate theoretical LA options</w:t>
      </w:r>
      <w:r>
        <w:t xml:space="preserve">. The minimum daily dose for the subcutaneous implant was evaluated such that the intracellular concentration of TFV-DP was </w:t>
      </w:r>
      <w:r w:rsidR="00655EB4">
        <w:t>above</w:t>
      </w:r>
      <w:r>
        <w:t xml:space="preserve"> the target concentration of 48 </w:t>
      </w:r>
      <w:proofErr w:type="spellStart"/>
      <w:r>
        <w:t>fmol</w:t>
      </w:r>
      <w:proofErr w:type="spellEnd"/>
      <w:r>
        <w:t>/10</w:t>
      </w:r>
      <w:r w:rsidRPr="00F63473">
        <w:rPr>
          <w:vertAlign w:val="superscript"/>
        </w:rPr>
        <w:t>6</w:t>
      </w:r>
      <w:r>
        <w:t xml:space="preserve"> cells </w:t>
      </w:r>
      <w:r w:rsidR="002C3BBB">
        <w:fldChar w:fldCharType="begin">
          <w:fldData xml:space="preserve">PEVuZE5vdGU+PENpdGU+PEF1dGhvcj5HdW5hd2FyZGFuYTwvQXV0aG9yPjxZZWFyPjIwMTU8L1ll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</w:fldData>
        </w:fldChar>
      </w:r>
      <w:r w:rsidR="005D42D8">
        <w:instrText xml:space="preserve"> ADDIN EN.CITE </w:instrText>
      </w:r>
      <w:r w:rsidR="005D42D8">
        <w:fldChar w:fldCharType="begin">
          <w:fldData xml:space="preserve">PEVuZE5vdGU+PENpdGU+PEF1dGhvcj5HdW5hd2FyZGFuYTwvQXV0aG9yPjxZZWFyPjIwMTU8L1ll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</w:fldData>
        </w:fldChar>
      </w:r>
      <w:r w:rsidR="005D42D8">
        <w:instrText xml:space="preserve"> ADDIN EN.CITE.DATA </w:instrText>
      </w:r>
      <w:r w:rsidR="005D42D8">
        <w:fldChar w:fldCharType="end"/>
      </w:r>
      <w:r w:rsidR="002C3BBB">
        <w:fldChar w:fldCharType="separate"/>
      </w:r>
      <w:r w:rsidR="005D42D8">
        <w:rPr>
          <w:noProof/>
        </w:rPr>
        <w:t>[</w:t>
      </w:r>
      <w:hyperlink w:anchor="_ENREF_6" w:tooltip="Grant, 2010 #1187" w:history="1">
        <w:r w:rsidR="005D42D8">
          <w:rPr>
            <w:noProof/>
          </w:rPr>
          <w:t>6</w:t>
        </w:r>
      </w:hyperlink>
      <w:r w:rsidR="005D42D8">
        <w:rPr>
          <w:noProof/>
        </w:rPr>
        <w:t xml:space="preserve">, </w:t>
      </w:r>
      <w:hyperlink w:anchor="_ENREF_21" w:tooltip="Gunawardana, 2015 #1064" w:history="1">
        <w:r w:rsidR="005D42D8">
          <w:rPr>
            <w:noProof/>
          </w:rPr>
          <w:t>21</w:t>
        </w:r>
      </w:hyperlink>
      <w:r w:rsidR="005D42D8">
        <w:rPr>
          <w:noProof/>
        </w:rPr>
        <w:t>]</w:t>
      </w:r>
      <w:r w:rsidR="002C3BBB">
        <w:fldChar w:fldCharType="end"/>
      </w:r>
      <w:r>
        <w:t xml:space="preserve"> at the end of a 4-week interval.</w:t>
      </w:r>
      <w:r w:rsidR="00984F12">
        <w:t xml:space="preserve"> Given the un</w:t>
      </w:r>
      <w:r w:rsidR="008F6986">
        <w:t>answered</w:t>
      </w:r>
      <w:r w:rsidR="00984F12">
        <w:t xml:space="preserve"> scientific question </w:t>
      </w:r>
      <w:r w:rsidR="008F6986">
        <w:t xml:space="preserve">of whether </w:t>
      </w:r>
      <w:r w:rsidR="00984F12">
        <w:t xml:space="preserve">mucosal drug concentrations </w:t>
      </w:r>
      <w:r w:rsidR="008F6986">
        <w:t>play an important role for</w:t>
      </w:r>
      <w:r w:rsidR="00984F12">
        <w:t xml:space="preserve"> PrEP</w:t>
      </w:r>
      <w:r w:rsidR="008F6986">
        <w:t>, in</w:t>
      </w:r>
      <w:r w:rsidR="00984F12">
        <w:t xml:space="preserve"> addition to systemic drug</w:t>
      </w:r>
      <w:r w:rsidR="008F6986">
        <w:t xml:space="preserve"> levels </w:t>
      </w:r>
      <w:r w:rsidR="004979C7">
        <w:fldChar w:fldCharType="begin">
          <w:fldData xml:space="preserve">PEVuZE5vdGU+PENpdGU+PEF1dGhvcj5IZW5kcml4PC9BdXRob3I+PFllYXI+MjAxODwvWWVhcj48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</w:fldData>
        </w:fldChar>
      </w:r>
      <w:r w:rsidR="00DC35D7">
        <w:instrText xml:space="preserve"> ADDIN EN.CITE </w:instrText>
      </w:r>
      <w:r w:rsidR="00DC35D7">
        <w:fldChar w:fldCharType="begin">
          <w:fldData xml:space="preserve">PEVuZE5vdGU+PENpdGU+PEF1dGhvcj5IZW5kcml4PC9BdXRob3I+PFllYXI+MjAxODwvWWVhcj48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</w:fldData>
        </w:fldChar>
      </w:r>
      <w:r w:rsidR="00DC35D7">
        <w:instrText xml:space="preserve"> ADDIN EN.CITE.DATA </w:instrText>
      </w:r>
      <w:r w:rsidR="00DC35D7">
        <w:fldChar w:fldCharType="end"/>
      </w:r>
      <w:r w:rsidR="004979C7">
        <w:fldChar w:fldCharType="separate"/>
      </w:r>
      <w:r w:rsidR="004979C7">
        <w:rPr>
          <w:noProof/>
        </w:rPr>
        <w:t>[</w:t>
      </w:r>
      <w:hyperlink w:anchor="_ENREF_27" w:tooltip="Hendrix, 2018 #1195" w:history="1">
        <w:r w:rsidR="005D42D8">
          <w:rPr>
            <w:noProof/>
          </w:rPr>
          <w:t>27</w:t>
        </w:r>
      </w:hyperlink>
      <w:r w:rsidR="004979C7">
        <w:rPr>
          <w:noProof/>
        </w:rPr>
        <w:t>]</w:t>
      </w:r>
      <w:r w:rsidR="004979C7">
        <w:fldChar w:fldCharType="end"/>
      </w:r>
      <w:r w:rsidR="00421D3A">
        <w:t>, c</w:t>
      </w:r>
      <w:r w:rsidR="008F6986">
        <w:t>ervical and rectal tissue concentrations of TFV-DP were also simulated.</w:t>
      </w:r>
      <w:r w:rsidR="004A6E02" w:rsidRPr="009645BC">
        <w:rPr>
          <w:sz w:val="24"/>
          <w:szCs w:val="28"/>
        </w:rPr>
        <w:tab/>
      </w:r>
      <w:r w:rsidR="00076D7C" w:rsidRPr="009645BC">
        <w:rPr>
          <w:sz w:val="24"/>
          <w:szCs w:val="28"/>
        </w:rPr>
        <w:br w:type="page"/>
      </w:r>
    </w:p>
    <w:p w14:paraId="0229BE18" w14:textId="1FBDC27D" w:rsidR="00F02381" w:rsidRPr="009645BC" w:rsidRDefault="00F02381" w:rsidP="0079549D">
      <w:pPr>
        <w:pStyle w:val="Heading2"/>
        <w:numPr>
          <w:ilvl w:val="0"/>
          <w:numId w:val="4"/>
        </w:numPr>
        <w:jc w:val="left"/>
        <w:rPr>
          <w:sz w:val="32"/>
          <w:szCs w:val="32"/>
        </w:rPr>
      </w:pPr>
      <w:r w:rsidRPr="009645BC">
        <w:rPr>
          <w:sz w:val="32"/>
          <w:szCs w:val="32"/>
        </w:rPr>
        <w:lastRenderedPageBreak/>
        <w:t>Methods</w:t>
      </w:r>
    </w:p>
    <w:p w14:paraId="3F073419" w14:textId="5FFAFE4D" w:rsidR="00943AE1" w:rsidRDefault="00943AE1" w:rsidP="0079549D">
      <w:pPr>
        <w:jc w:val="left"/>
        <w:rPr>
          <w:rFonts w:eastAsia="Times New Roman"/>
        </w:rPr>
      </w:pPr>
      <w:r>
        <w:rPr>
          <w:rFonts w:eastAsia="Times New Roman"/>
        </w:rPr>
        <w:t xml:space="preserve">A whole-body PBPK model was described using </w:t>
      </w:r>
      <w:proofErr w:type="spellStart"/>
      <w:r>
        <w:rPr>
          <w:rFonts w:eastAsia="Times New Roman"/>
        </w:rPr>
        <w:t>Simbiology</w:t>
      </w:r>
      <w:proofErr w:type="spellEnd"/>
      <w:r>
        <w:rPr>
          <w:rFonts w:eastAsia="Times New Roman"/>
        </w:rPr>
        <w:t xml:space="preserve"> (MATLAB v.2018b, MathWorks, Natick, MA, USA)</w:t>
      </w:r>
      <w:r w:rsidR="00CD1F5C">
        <w:rPr>
          <w:rFonts w:eastAsia="Times New Roman"/>
        </w:rPr>
        <w:t xml:space="preserve"> and a virtual population of 500 healthy adult women was used in this study</w:t>
      </w:r>
      <w:r w:rsidR="00416ABE">
        <w:rPr>
          <w:rFonts w:eastAsia="Times New Roman"/>
        </w:rPr>
        <w:t xml:space="preserve"> considering a previously published</w:t>
      </w:r>
      <w:r w:rsidR="00C10DAE">
        <w:rPr>
          <w:rFonts w:eastAsia="Times New Roman"/>
        </w:rPr>
        <w:t xml:space="preserve"> model</w:t>
      </w:r>
      <w:r w:rsidR="00416ABE">
        <w:rPr>
          <w:rFonts w:eastAsia="Times New Roman"/>
        </w:rPr>
        <w:t xml:space="preserve"> framework </w:t>
      </w:r>
      <w:r w:rsidR="00763BAF">
        <w:rPr>
          <w:rFonts w:eastAsia="Times New Roman"/>
        </w:rPr>
        <w:fldChar w:fldCharType="begin">
          <w:fldData xml:space="preserve">PEVuZE5vdGU+PENpdGU+PEF1dGhvcj5SYWpvbGk8L0F1dGhvcj48WWVhcj4yMDE1PC9ZZWFyPjxS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</w:fldData>
        </w:fldChar>
      </w:r>
      <w:r w:rsidR="00DC35D7">
        <w:rPr>
          <w:rFonts w:eastAsia="Times New Roman"/>
        </w:rPr>
        <w:instrText xml:space="preserve"> ADDIN EN.CITE </w:instrText>
      </w:r>
      <w:r w:rsidR="00DC35D7">
        <w:rPr>
          <w:rFonts w:eastAsia="Times New Roman"/>
        </w:rPr>
        <w:fldChar w:fldCharType="begin">
          <w:fldData xml:space="preserve">PEVuZE5vdGU+PENpdGU+PEF1dGhvcj5SYWpvbGk8L0F1dGhvcj48WWVhcj4yMDE1PC9ZZWFyPjxS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</w:fldData>
        </w:fldChar>
      </w:r>
      <w:r w:rsidR="00DC35D7">
        <w:rPr>
          <w:rFonts w:eastAsia="Times New Roman"/>
        </w:rPr>
        <w:instrText xml:space="preserve"> ADDIN EN.CITE.DATA </w:instrText>
      </w:r>
      <w:r w:rsidR="00DC35D7">
        <w:rPr>
          <w:rFonts w:eastAsia="Times New Roman"/>
        </w:rPr>
      </w:r>
      <w:r w:rsidR="00DC35D7">
        <w:rPr>
          <w:rFonts w:eastAsia="Times New Roman"/>
        </w:rPr>
        <w:fldChar w:fldCharType="end"/>
      </w:r>
      <w:r w:rsidR="00763BAF">
        <w:rPr>
          <w:rFonts w:eastAsia="Times New Roman"/>
        </w:rPr>
      </w:r>
      <w:r w:rsidR="00763BAF">
        <w:rPr>
          <w:rFonts w:eastAsia="Times New Roman"/>
        </w:rPr>
        <w:fldChar w:fldCharType="separate"/>
      </w:r>
      <w:r w:rsidR="004979C7">
        <w:rPr>
          <w:rFonts w:eastAsia="Times New Roman"/>
          <w:noProof/>
        </w:rPr>
        <w:t>[</w:t>
      </w:r>
      <w:hyperlink w:anchor="_ENREF_28" w:tooltip="Rajoli, 2015 #522" w:history="1">
        <w:r w:rsidR="005D42D8">
          <w:rPr>
            <w:rFonts w:eastAsia="Times New Roman"/>
            <w:noProof/>
          </w:rPr>
          <w:t>28</w:t>
        </w:r>
      </w:hyperlink>
      <w:r w:rsidR="004979C7">
        <w:rPr>
          <w:rFonts w:eastAsia="Times New Roman"/>
          <w:noProof/>
        </w:rPr>
        <w:t>]</w:t>
      </w:r>
      <w:r w:rsidR="00763BAF">
        <w:rPr>
          <w:rFonts w:eastAsia="Times New Roman"/>
        </w:rPr>
        <w:fldChar w:fldCharType="end"/>
      </w:r>
      <w:r w:rsidR="00CD1F5C">
        <w:rPr>
          <w:rFonts w:eastAsia="Times New Roman"/>
        </w:rPr>
        <w:t>. The PBPK model assume</w:t>
      </w:r>
      <w:r w:rsidR="00C10DAE">
        <w:rPr>
          <w:rFonts w:eastAsia="Times New Roman"/>
        </w:rPr>
        <w:t>d</w:t>
      </w:r>
      <w:r w:rsidR="00CD1F5C">
        <w:rPr>
          <w:rFonts w:eastAsia="Times New Roman"/>
        </w:rPr>
        <w:t xml:space="preserve"> 1) a well-stirred model i.e. the drug distribution across organs and tissues is instant and uniform 2) blood-flow limited first order kinetics to describe drug distribution </w:t>
      </w:r>
      <w:r w:rsidR="00CD1F5C" w:rsidRPr="009645BC">
        <w:rPr>
          <w:rFonts w:eastAsia="Times New Roman"/>
        </w:rPr>
        <w:fldChar w:fldCharType="begin"/>
      </w:r>
      <w:r w:rsidR="00DC35D7">
        <w:rPr>
          <w:rFonts w:eastAsia="Times New Roman"/>
        </w:rPr>
        <w:instrText xml:space="preserve"> ADDIN EN.CITE &lt;EndNote&gt;&lt;Cite&gt;&lt;Author&gt;Nestorov&lt;/Author&gt;&lt;Year&gt;2003&lt;/Year&gt;&lt;RecNum&gt;820&lt;/RecNum&gt;&lt;DisplayText&gt;[29]&lt;/DisplayText&gt;&lt;record&gt;&lt;rec-number&gt;820&lt;/rec-number&gt;&lt;foreign-keys&gt;&lt;key app="EN" db-id="sw0fsw99vzvt2we0wwdpe5zgr5t9xzzvfwex" timestamp="1483719676"&gt;820&lt;/key&gt;&lt;/foreign-keys&gt;&lt;ref-type name="Journal Article"&gt;17&lt;/ref-type&gt;&lt;contributors&gt;&lt;authors&gt;&lt;author&gt;Nestorov, Ivan&lt;/author&gt;&lt;/authors&gt;&lt;/contributors&gt;&lt;auth-address&gt;Pharmacokinetics and Drug Metabolism, Amgen Inc., 30-O-B, One Amgen Center Drive, Thousand Oaks, CA 91320-1789, USA. ivan.nestorov@amgen.com&lt;/auth-address&gt;&lt;titles&gt;&lt;title&gt;Whole Body Pharmacokinetic Models&lt;/title&gt;&lt;secondary-title&gt;Clin Pharmacokinet &lt;/secondary-title&gt;&lt;alt-title&gt;Clinical pharmacokinetics&lt;/alt-title&gt;&lt;/titles&gt;&lt;pages&gt;883-908&lt;/pages&gt;&lt;volume&gt;42&lt;/volume&gt;&lt;number&gt;10&lt;/number&gt;&lt;edition&gt;2003/07/30&lt;/edition&gt;&lt;keywords&gt;&lt;keyword&gt;Humans&lt;/keyword&gt;&lt;keyword&gt;*Models, Biological&lt;/keyword&gt;&lt;keyword&gt;*Pharmacokinetics&lt;/keyword&gt;&lt;/keywords&gt;&lt;dates&gt;&lt;year&gt;2003&lt;/year&gt;&lt;pub-dates&gt;&lt;date&gt;2003//&lt;/date&gt;&lt;/pub-dates&gt;&lt;/dates&gt;&lt;isbn&gt;1179-1926&lt;/isbn&gt;&lt;accession-num&gt;12885263&lt;/accession-num&gt;&lt;urls&gt;&lt;related-urls&gt;&lt;url&gt;http://dx.doi.org/10.2165/00003088-200342100-00002&lt;/url&gt;&lt;/related-urls&gt;&lt;/urls&gt;&lt;electronic-resource-num&gt;doi:10.2165/00003088-200342100-00002&lt;/electronic-resource-num&gt;&lt;/record&gt;&lt;/Cite&gt;&lt;/EndNote&gt;</w:instrText>
      </w:r>
      <w:r w:rsidR="00CD1F5C" w:rsidRPr="009645BC">
        <w:rPr>
          <w:rFonts w:eastAsia="Times New Roman"/>
        </w:rPr>
        <w:fldChar w:fldCharType="separate"/>
      </w:r>
      <w:r w:rsidR="004979C7">
        <w:rPr>
          <w:rFonts w:eastAsia="Times New Roman"/>
          <w:noProof/>
        </w:rPr>
        <w:t>[</w:t>
      </w:r>
      <w:hyperlink w:anchor="_ENREF_29" w:tooltip="Nestorov, 2003 #820" w:history="1">
        <w:r w:rsidR="005D42D8">
          <w:rPr>
            <w:rFonts w:eastAsia="Times New Roman"/>
            <w:noProof/>
          </w:rPr>
          <w:t>29</w:t>
        </w:r>
      </w:hyperlink>
      <w:r w:rsidR="004979C7">
        <w:rPr>
          <w:rFonts w:eastAsia="Times New Roman"/>
          <w:noProof/>
        </w:rPr>
        <w:t>]</w:t>
      </w:r>
      <w:r w:rsidR="00CD1F5C" w:rsidRPr="009645BC">
        <w:rPr>
          <w:rFonts w:eastAsia="Times New Roman"/>
        </w:rPr>
        <w:fldChar w:fldCharType="end"/>
      </w:r>
      <w:r w:rsidR="00CD1F5C">
        <w:rPr>
          <w:rFonts w:eastAsia="Times New Roman"/>
        </w:rPr>
        <w:t xml:space="preserve"> and 3) no drug reabsorption from colon.</w:t>
      </w:r>
      <w:r w:rsidR="008D73A2">
        <w:rPr>
          <w:rFonts w:eastAsia="Times New Roman"/>
        </w:rPr>
        <w:t xml:space="preserve"> This study is based on computational data generated by the </w:t>
      </w:r>
      <w:r w:rsidR="00983EC3">
        <w:rPr>
          <w:rFonts w:eastAsia="Times New Roman"/>
        </w:rPr>
        <w:t>model;</w:t>
      </w:r>
      <w:r w:rsidR="008D73A2">
        <w:rPr>
          <w:rFonts w:eastAsia="Times New Roman"/>
        </w:rPr>
        <w:t xml:space="preserve"> </w:t>
      </w:r>
      <w:r w:rsidR="00983EC3">
        <w:rPr>
          <w:rFonts w:eastAsia="Times New Roman"/>
        </w:rPr>
        <w:t>so,</w:t>
      </w:r>
      <w:r w:rsidR="008D73A2">
        <w:rPr>
          <w:rFonts w:eastAsia="Times New Roman"/>
        </w:rPr>
        <w:t xml:space="preserve"> no ethics approval was needed.</w:t>
      </w:r>
    </w:p>
    <w:p w14:paraId="443C32FB" w14:textId="261BF279" w:rsidR="00142EEB" w:rsidRPr="009645BC" w:rsidRDefault="00A104FF" w:rsidP="0079549D">
      <w:pPr>
        <w:pStyle w:val="Heading3"/>
        <w:jc w:val="left"/>
        <w:rPr>
          <w:rFonts w:cs="Times New Roman"/>
          <w:sz w:val="24"/>
          <w:szCs w:val="32"/>
        </w:rPr>
      </w:pPr>
      <w:r>
        <w:rPr>
          <w:rFonts w:cs="Times New Roman"/>
          <w:sz w:val="24"/>
          <w:szCs w:val="32"/>
        </w:rPr>
        <w:t>Anatomy and physiology</w:t>
      </w:r>
    </w:p>
    <w:p w14:paraId="20B928BA" w14:textId="45ADB87B" w:rsidR="00A104FF" w:rsidRDefault="00C10DAE" w:rsidP="0079549D">
      <w:pPr>
        <w:jc w:val="left"/>
      </w:pPr>
      <w:r>
        <w:t xml:space="preserve">Simulations were conducted in </w:t>
      </w:r>
      <w:r w:rsidR="0081356C">
        <w:t xml:space="preserve">females between the ages of </w:t>
      </w:r>
      <w:r w:rsidR="00A104FF">
        <w:t>18</w:t>
      </w:r>
      <w:r w:rsidR="0081356C">
        <w:t xml:space="preserve"> and </w:t>
      </w:r>
      <w:r w:rsidR="00A104FF">
        <w:t>60 years, weighing between 40-1</w:t>
      </w:r>
      <w:r w:rsidR="00DC1C84">
        <w:t>2</w:t>
      </w:r>
      <w:r w:rsidR="00A104FF">
        <w:t>0 kg (</w:t>
      </w:r>
      <w:r w:rsidR="008D451F">
        <w:t xml:space="preserve">76.4 ± 30.9 </w:t>
      </w:r>
      <w:r w:rsidR="00A104FF">
        <w:t xml:space="preserve">kg) having a </w:t>
      </w:r>
      <w:r w:rsidR="00DC1C84">
        <w:t>BMI</w:t>
      </w:r>
      <w:r w:rsidR="00A104FF">
        <w:t xml:space="preserve"> between 1</w:t>
      </w:r>
      <w:r w:rsidR="00DC1C84">
        <w:t>8</w:t>
      </w:r>
      <w:r w:rsidR="00A104FF">
        <w:t xml:space="preserve"> – </w:t>
      </w:r>
      <w:r w:rsidR="00DC1C84">
        <w:t>40</w:t>
      </w:r>
      <w:r w:rsidR="00A104FF">
        <w:t xml:space="preserve"> </w:t>
      </w:r>
      <w:r w:rsidR="00DC1C84">
        <w:t>kg/</w:t>
      </w:r>
      <w:r w:rsidR="00A104FF">
        <w:t>m</w:t>
      </w:r>
      <w:r w:rsidR="00DC1C84" w:rsidRPr="00DC1C84">
        <w:rPr>
          <w:vertAlign w:val="superscript"/>
        </w:rPr>
        <w:t>2</w:t>
      </w:r>
      <w:r w:rsidR="00A104FF">
        <w:t xml:space="preserve"> (</w:t>
      </w:r>
      <w:r w:rsidR="00DC1C84">
        <w:t>29.2 ± 12.51</w:t>
      </w:r>
      <w:r w:rsidR="00A104FF">
        <w:t xml:space="preserve"> m)</w:t>
      </w:r>
      <w:r w:rsidR="00BB0CFD">
        <w:t xml:space="preserve"> </w:t>
      </w:r>
      <w:r w:rsidR="00B36199">
        <w:fldChar w:fldCharType="begin"/>
      </w:r>
      <w:r w:rsidR="00DC35D7">
        <w:instrText xml:space="preserve"> ADDIN EN.CITE &lt;EndNote&gt;&lt;Cite&gt;&lt;Author&gt;Prevention&lt;/Author&gt;&lt;Year&gt;2016&lt;/Year&gt;&lt;RecNum&gt;1172&lt;/RecNum&gt;&lt;DisplayText&gt;[30]&lt;/DisplayText&gt;&lt;record&gt;&lt;rec-number&gt;1172&lt;/rec-number&gt;&lt;foreign-keys&gt;&lt;key app="EN" db-id="sw0fsw99vzvt2we0wwdpe5zgr5t9xzzvfwex" timestamp="1571303577"&gt;1172&lt;/key&gt;&lt;/foreign-keys&gt;&lt;ref-type name="Web Page"&gt;12&lt;/ref-type&gt;&lt;contributors&gt;&lt;authors&gt;&lt;author&gt;Centers for Disease Control and Prevention&lt;/author&gt;&lt;/authors&gt;&lt;/contributors&gt;&lt;titles&gt;&lt;title&gt;Anthropometric Reference Data for Children and Adults: United States, 2011–2014&lt;/title&gt;&lt;/titles&gt;&lt;volume&gt;2019&lt;/volume&gt;&lt;number&gt;17/10/2019&lt;/number&gt;&lt;dates&gt;&lt;year&gt;2016&lt;/year&gt;&lt;/dates&gt;&lt;urls&gt;&lt;related-urls&gt;&lt;url&gt;https://www.cdc.gov/nchs/data/series/sr_03/sr03_039.pdf&lt;/url&gt;&lt;/related-urls&gt;&lt;/urls&gt;&lt;/record&gt;&lt;/Cite&gt;&lt;/EndNote&gt;</w:instrText>
      </w:r>
      <w:r w:rsidR="00B36199">
        <w:fldChar w:fldCharType="separate"/>
      </w:r>
      <w:r w:rsidR="004979C7">
        <w:rPr>
          <w:noProof/>
        </w:rPr>
        <w:t>[</w:t>
      </w:r>
      <w:hyperlink w:anchor="_ENREF_30" w:tooltip="Prevention, 2016 #1172" w:history="1">
        <w:r w:rsidR="005D42D8">
          <w:rPr>
            <w:noProof/>
          </w:rPr>
          <w:t>30</w:t>
        </w:r>
      </w:hyperlink>
      <w:r w:rsidR="004979C7">
        <w:rPr>
          <w:noProof/>
        </w:rPr>
        <w:t>]</w:t>
      </w:r>
      <w:r w:rsidR="00B36199">
        <w:fldChar w:fldCharType="end"/>
      </w:r>
      <w:r w:rsidR="00A104FF">
        <w:t xml:space="preserve">. </w:t>
      </w:r>
      <w:r w:rsidR="00DC1C84">
        <w:t xml:space="preserve">Various anthropometric equations that </w:t>
      </w:r>
      <w:r>
        <w:t>relied</w:t>
      </w:r>
      <w:r w:rsidR="00DC1C84">
        <w:t xml:space="preserve"> on the characteristics of the individual (age, weight, BMI, height and </w:t>
      </w:r>
      <w:r w:rsidR="00BB0CFD">
        <w:t>body surface area</w:t>
      </w:r>
      <w:r w:rsidR="00DC1C84">
        <w:t xml:space="preserve">) were used to derive the anatomical components – organ weights and volumes and blood flow rates </w:t>
      </w:r>
      <w:r w:rsidR="00ED6DA2">
        <w:fldChar w:fldCharType="begin"/>
      </w:r>
      <w:r w:rsidR="00DC35D7">
        <w:instrText xml:space="preserve"> ADDIN EN.CITE &lt;EndNote&gt;&lt;Cite&gt;&lt;Author&gt;Bosgra&lt;/Author&gt;&lt;Year&gt;2012&lt;/Year&gt;&lt;RecNum&gt;8&lt;/RecNum&gt;&lt;DisplayText&gt;[31]&lt;/DisplayText&gt;&lt;record&gt;&lt;rec-number&gt;8&lt;/rec-number&gt;&lt;foreign-keys&gt;&lt;key app="EN" db-id="sw0fsw99vzvt2we0wwdpe5zgr5t9xzzvfwex" timestamp="0"&gt;8&lt;/key&gt;&lt;/foreign-keys&gt;&lt;ref-type name="Journal Article"&gt;17&lt;/ref-type&gt;&lt;contributors&gt;&lt;authors&gt;&lt;author&gt;Bosgra, Sieto&lt;/author&gt;&lt;author&gt;Eijkeren, Jan van &lt;/author&gt;&lt;author&gt;Bos, Peter&lt;/author&gt;&lt;author&gt;Zeilmaker, Marco&lt;/author&gt;&lt;author&gt;Slob, Wout&lt;/author&gt;&lt;/authors&gt;&lt;/contributors&gt;&lt;auth-address&gt;Institute for Risk Assessment Sciences (IRAS), Utrecht University, P.O. Box 80.178, NL 3508, Utrecht, The Netherlands.&lt;/auth-address&gt;&lt;titles&gt;&lt;title&gt;An improved model to predict physiologically based model parameters and their inter-individual variability from anthropometry&lt;/title&gt;&lt;secondary-title&gt;Crit Rev Toxicol&lt;/secondary-title&gt;&lt;alt-title&gt;Critical reviews in toxicology&lt;/alt-title&gt;&lt;/titles&gt;&lt;pages&gt;751-767&lt;/pages&gt;&lt;volume&gt;42&lt;/volume&gt;&lt;number&gt;9&lt;/number&gt;&lt;edition&gt;2012/09/08&lt;/edition&gt;&lt;keywords&gt;&lt;keyword&gt;Adipose Tissue/physiology&lt;/keyword&gt;&lt;keyword&gt;*Anthropometry&lt;/keyword&gt;&lt;keyword&gt;Cardiovascular Physiological Phenomena&lt;/keyword&gt;&lt;keyword&gt;Humans&lt;/keyword&gt;&lt;keyword&gt;*Models, Biological&lt;/keyword&gt;&lt;keyword&gt;Organ Size/physiology&lt;/keyword&gt;&lt;keyword&gt;Risk Assessment&lt;/keyword&gt;&lt;/keywords&gt;&lt;dates&gt;&lt;year&gt;2012&lt;/year&gt;&lt;pub-dates&gt;&lt;date&gt;Oct&lt;/date&gt;&lt;/pub-dates&gt;&lt;/dates&gt;&lt;isbn&gt;1547-6898 (Electronic)&amp;#xD;1040-8444 (Linking)&lt;/isbn&gt;&lt;accession-num&gt;22954170&lt;/accession-num&gt;&lt;urls&gt;&lt;related-urls&gt;&lt;url&gt;http://informahealthcare.com/doi/abs/10.3109/10408444.2012.709225&lt;/url&gt;&lt;/related-urls&gt;&lt;/urls&gt;&lt;electronic-resource-num&gt;doi:10.3109/10408444.2012.709225&lt;/electronic-resource-num&gt;&lt;/record&gt;&lt;/Cite&gt;&lt;/EndNote&gt;</w:instrText>
      </w:r>
      <w:r w:rsidR="00ED6DA2">
        <w:fldChar w:fldCharType="separate"/>
      </w:r>
      <w:r w:rsidR="004979C7">
        <w:rPr>
          <w:noProof/>
        </w:rPr>
        <w:t>[</w:t>
      </w:r>
      <w:hyperlink w:anchor="_ENREF_31" w:tooltip="Bosgra, 2012 #8" w:history="1">
        <w:r w:rsidR="005D42D8">
          <w:rPr>
            <w:noProof/>
          </w:rPr>
          <w:t>31</w:t>
        </w:r>
      </w:hyperlink>
      <w:r w:rsidR="004979C7">
        <w:rPr>
          <w:noProof/>
        </w:rPr>
        <w:t>]</w:t>
      </w:r>
      <w:r w:rsidR="00ED6DA2">
        <w:fldChar w:fldCharType="end"/>
      </w:r>
      <w:r w:rsidR="00C13BA7">
        <w:t xml:space="preserve">. </w:t>
      </w:r>
      <w:r w:rsidR="00DC1C84">
        <w:t>Mean and standard deviations were provided for each of these components and inbuilt function</w:t>
      </w:r>
      <w:r>
        <w:t>s of</w:t>
      </w:r>
      <w:r w:rsidR="00DC1C84">
        <w:t xml:space="preserve"> the model </w:t>
      </w:r>
      <w:r>
        <w:t xml:space="preserve">were used to </w:t>
      </w:r>
      <w:r w:rsidR="00DC1C84">
        <w:t xml:space="preserve">generate a random unique female individual for every </w:t>
      </w:r>
      <w:r w:rsidR="00807557">
        <w:t xml:space="preserve">simulation </w:t>
      </w:r>
      <w:r w:rsidR="00DC1C84">
        <w:t>thus generating a population over multiple simulations.</w:t>
      </w:r>
    </w:p>
    <w:p w14:paraId="601BDD1D" w14:textId="3630BF62" w:rsidR="006E6EC2" w:rsidRDefault="00C10DAE" w:rsidP="0079549D">
      <w:pPr>
        <w:jc w:val="left"/>
      </w:pPr>
      <w:r>
        <w:t>A c</w:t>
      </w:r>
      <w:r w:rsidR="006908C9">
        <w:t xml:space="preserve">ompartmental absorption and transit </w:t>
      </w:r>
      <w:r w:rsidR="007A3888">
        <w:t xml:space="preserve">(CAT) </w:t>
      </w:r>
      <w:r w:rsidR="006908C9">
        <w:t xml:space="preserve">model was used to describe effective absorption kinetics </w:t>
      </w:r>
      <w:r>
        <w:t xml:space="preserve">within </w:t>
      </w:r>
      <w:r w:rsidR="006908C9">
        <w:t xml:space="preserve">the oral </w:t>
      </w:r>
      <w:r>
        <w:t xml:space="preserve">TAF model used for qualification </w:t>
      </w:r>
      <w:r w:rsidR="007A3888">
        <w:fldChar w:fldCharType="begin"/>
      </w:r>
      <w:r w:rsidR="00DC35D7">
        <w:instrText xml:space="preserve"> ADDIN EN.CITE &lt;EndNote&gt;&lt;Cite&gt;&lt;Author&gt;Yu&lt;/Author&gt;&lt;Year&gt;1999&lt;/Year&gt;&lt;RecNum&gt;266&lt;/RecNum&gt;&lt;DisplayText&gt;[32]&lt;/DisplayText&gt;&lt;record&gt;&lt;rec-number&gt;266&lt;/rec-number&gt;&lt;foreign-keys&gt;&lt;key app="EN" db-id="sw0fsw99vzvt2we0wwdpe5zgr5t9xzzvfwex" timestamp="0"&gt;266&lt;/key&gt;&lt;/foreign-keys&gt;&lt;ref-type name="Journal Article"&gt;17&lt;/ref-type&gt;&lt;contributors&gt;&lt;authors&gt;&lt;author&gt;Yu, Lawrence X.&lt;/author&gt;&lt;author&gt;Amidon, Gordon L.&lt;/author&gt;&lt;/authors&gt;&lt;/contributors&gt;&lt;auth-address&gt;Glaxo Wellcome Inc., Five Moore Drive, Research Triangle Park, NC 27709, USA. lxy33016@glaxo.com&lt;/auth-address&gt;&lt;titles&gt;&lt;title&gt;A compartmental absorption and transit model for estimating oral drug absorption&lt;/title&gt;&lt;secondary-title&gt;Int J Pharm&lt;/secondary-title&gt;&lt;alt-title&gt;International journal of pharmaceutics&lt;/alt-title&gt;&lt;/titles&gt;&lt;pages&gt;119-125&lt;/pages&gt;&lt;volume&gt;186&lt;/volume&gt;&lt;number&gt;2&lt;/number&gt;&lt;edition&gt;1999/09/16&lt;/edition&gt;&lt;keywords&gt;&lt;keyword&gt;Drug absorption kinetics&lt;/keyword&gt;&lt;keyword&gt;Fraction of dose absorbed&lt;/keyword&gt;&lt;keyword&gt;Permeability&lt;/keyword&gt;&lt;keyword&gt;Compartmental modeling&lt;/keyword&gt;&lt;/keywords&gt;&lt;dates&gt;&lt;year&gt;1999&lt;/year&gt;&lt;pub-dates&gt;&lt;date&gt;9/20/&lt;/date&gt;&lt;/pub-dates&gt;&lt;/dates&gt;&lt;isbn&gt;0378-5173&lt;/isbn&gt;&lt;accession-num&gt;10486429&lt;/accession-num&gt;&lt;urls&gt;&lt;related-urls&gt;&lt;url&gt;http://www.sciencedirect.com/science/article/pii/S0378517399001477&lt;/url&gt;&lt;/related-urls&gt;&lt;/urls&gt;&lt;electronic-resource-num&gt;10.1016/S0378-5173(99)00147-7&lt;/electronic-resource-num&gt;&lt;/record&gt;&lt;/Cite&gt;&lt;/EndNote&gt;</w:instrText>
      </w:r>
      <w:r w:rsidR="007A3888">
        <w:fldChar w:fldCharType="separate"/>
      </w:r>
      <w:r w:rsidR="004979C7">
        <w:rPr>
          <w:noProof/>
        </w:rPr>
        <w:t>[</w:t>
      </w:r>
      <w:hyperlink w:anchor="_ENREF_32" w:tooltip="Yu, 1999 #266" w:history="1">
        <w:r w:rsidR="005D42D8">
          <w:rPr>
            <w:noProof/>
          </w:rPr>
          <w:t>32</w:t>
        </w:r>
      </w:hyperlink>
      <w:r w:rsidR="004979C7">
        <w:rPr>
          <w:noProof/>
        </w:rPr>
        <w:t>]</w:t>
      </w:r>
      <w:r w:rsidR="007A3888">
        <w:fldChar w:fldCharType="end"/>
      </w:r>
      <w:r w:rsidR="006908C9">
        <w:t>.</w:t>
      </w:r>
      <w:r w:rsidR="007A3888">
        <w:t xml:space="preserve"> The CAT model consist</w:t>
      </w:r>
      <w:r>
        <w:t>ed</w:t>
      </w:r>
      <w:r w:rsidR="007A3888">
        <w:t xml:space="preserve"> of seven compartments representing the stomach, various parts of the small intestine – duodenum, jejunum and ileum. An absorption rate equivalent to 6.24 h</w:t>
      </w:r>
      <w:r w:rsidR="007A3888" w:rsidRPr="007A3888">
        <w:rPr>
          <w:vertAlign w:val="superscript"/>
        </w:rPr>
        <w:t>-1</w:t>
      </w:r>
      <w:r w:rsidR="007A3888">
        <w:t xml:space="preserve"> derived from the two-compartmental population pharmacokinetic</w:t>
      </w:r>
      <w:r w:rsidR="00C06305">
        <w:t xml:space="preserve"> </w:t>
      </w:r>
      <w:r w:rsidR="007A3888">
        <w:t xml:space="preserve">model was used </w:t>
      </w:r>
      <w:r w:rsidR="00BC7111">
        <w:fldChar w:fldCharType="begin"/>
      </w:r>
      <w:r w:rsidR="00DC35D7">
        <w:instrText xml:space="preserve"> ADDIN EN.CITE &lt;EndNote&gt;&lt;Cite&gt;&lt;Author&gt;European Medicines Agency&lt;/Author&gt;&lt;Year&gt;2016&lt;/Year&gt;&lt;RecNum&gt;1105&lt;/RecNum&gt;&lt;DisplayText&gt;[33]&lt;/DisplayText&gt;&lt;record&gt;&lt;rec-number&gt;1105&lt;/rec-number&gt;&lt;foreign-keys&gt;&lt;key app="EN" db-id="sw0fsw99vzvt2we0wwdpe5zgr5t9xzzvfwex" timestamp="1562244744"&gt;1105&lt;/key&gt;&lt;/foreign-keys&gt;&lt;ref-type name="Report"&gt;27&lt;/ref-type&gt;&lt;contributors&gt;&lt;authors&gt;&lt;author&gt;European Medicines Agency,&lt;/author&gt;&lt;/authors&gt;&lt;/contributors&gt;&lt;titles&gt;&lt;title&gt;Assessment Report: Vemlidy&lt;/title&gt;&lt;/titles&gt;&lt;dates&gt;&lt;year&gt;2016&lt;/year&gt;&lt;/dates&gt;&lt;urls&gt;&lt;related-urls&gt;&lt;url&gt;https://www.ema.europa.eu/en/documents/assessment-report/vemlidy-epar-public-assessment-report_en.pdf&lt;/url&gt;&lt;/related-urls&gt;&lt;/urls&gt;&lt;access-date&gt;04/07/2019&lt;/access-date&gt;&lt;/record&gt;&lt;/Cite&gt;&lt;/EndNote&gt;</w:instrText>
      </w:r>
      <w:r w:rsidR="00BC7111">
        <w:fldChar w:fldCharType="separate"/>
      </w:r>
      <w:r w:rsidR="004979C7">
        <w:rPr>
          <w:noProof/>
        </w:rPr>
        <w:t>[</w:t>
      </w:r>
      <w:hyperlink w:anchor="_ENREF_33" w:tooltip="European Medicines Agency, 2016 #1105" w:history="1">
        <w:r w:rsidR="005D42D8">
          <w:rPr>
            <w:noProof/>
          </w:rPr>
          <w:t>33</w:t>
        </w:r>
      </w:hyperlink>
      <w:r w:rsidR="004979C7">
        <w:rPr>
          <w:noProof/>
        </w:rPr>
        <w:t>]</w:t>
      </w:r>
      <w:r w:rsidR="00BC7111">
        <w:fldChar w:fldCharType="end"/>
      </w:r>
      <w:r w:rsidR="007A3888">
        <w:t>. Th</w:t>
      </w:r>
      <w:r w:rsidR="0034371E">
        <w:t>e</w:t>
      </w:r>
      <w:r w:rsidR="007A3888">
        <w:t xml:space="preserve"> absorption model </w:t>
      </w:r>
      <w:r>
        <w:t>did</w:t>
      </w:r>
      <w:r w:rsidR="0034371E">
        <w:t xml:space="preserve"> not </w:t>
      </w:r>
      <w:r w:rsidR="007A3888">
        <w:t>account</w:t>
      </w:r>
      <w:r w:rsidR="0034371E">
        <w:t xml:space="preserve"> for drug solubility and assume</w:t>
      </w:r>
      <w:r>
        <w:t>d</w:t>
      </w:r>
      <w:r w:rsidR="0034371E">
        <w:t xml:space="preserve"> that</w:t>
      </w:r>
      <w:r w:rsidR="007A3888">
        <w:t xml:space="preserve"> </w:t>
      </w:r>
      <w:r w:rsidR="0034371E">
        <w:t>all drug is in solution, readily available for absorption.</w:t>
      </w:r>
      <w:r w:rsidR="00807557">
        <w:t xml:space="preserve"> </w:t>
      </w:r>
      <w:r w:rsidR="00C06305">
        <w:t xml:space="preserve">An apparent </w:t>
      </w:r>
      <w:r w:rsidR="00807557">
        <w:t xml:space="preserve">systemic </w:t>
      </w:r>
      <w:r w:rsidR="00C06305">
        <w:t xml:space="preserve">clearance of 149 L/h was used due to the unavailability of in vitro data </w:t>
      </w:r>
      <w:r w:rsidR="00BC7111">
        <w:fldChar w:fldCharType="begin"/>
      </w:r>
      <w:r w:rsidR="00DC35D7">
        <w:instrText xml:space="preserve"> ADDIN EN.CITE &lt;EndNote&gt;&lt;Cite&gt;&lt;Author&gt;European Medicines Agency&lt;/Author&gt;&lt;Year&gt;2016&lt;/Year&gt;&lt;RecNum&gt;1105&lt;/RecNum&gt;&lt;DisplayText&gt;[33]&lt;/DisplayText&gt;&lt;record&gt;&lt;rec-number&gt;1105&lt;/rec-number&gt;&lt;foreign-keys&gt;&lt;key app="EN" db-id="sw0fsw99vzvt2we0wwdpe5zgr5t9xzzvfwex" timestamp="1562244744"&gt;1105&lt;/key&gt;&lt;/foreign-keys&gt;&lt;ref-type name="Report"&gt;27&lt;/ref-type&gt;&lt;contributors&gt;&lt;authors&gt;&lt;author&gt;European Medicines Agency,&lt;/author&gt;&lt;/authors&gt;&lt;/contributors&gt;&lt;titles&gt;&lt;title&gt;Assessment Report: Vemlidy&lt;/title&gt;&lt;/titles&gt;&lt;dates&gt;&lt;year&gt;2016&lt;/year&gt;&lt;/dates&gt;&lt;urls&gt;&lt;related-urls&gt;&lt;url&gt;https://www.ema.europa.eu/en/documents/assessment-report/vemlidy-epar-public-assessment-report_en.pdf&lt;/url&gt;&lt;/related-urls&gt;&lt;/urls&gt;&lt;access-date&gt;04/07/2019&lt;/access-date&gt;&lt;/record&gt;&lt;/Cite&gt;&lt;/EndNote&gt;</w:instrText>
      </w:r>
      <w:r w:rsidR="00BC7111">
        <w:fldChar w:fldCharType="separate"/>
      </w:r>
      <w:r w:rsidR="004979C7">
        <w:rPr>
          <w:noProof/>
        </w:rPr>
        <w:t>[</w:t>
      </w:r>
      <w:hyperlink w:anchor="_ENREF_33" w:tooltip="European Medicines Agency, 2016 #1105" w:history="1">
        <w:r w:rsidR="005D42D8">
          <w:rPr>
            <w:noProof/>
          </w:rPr>
          <w:t>33</w:t>
        </w:r>
      </w:hyperlink>
      <w:r w:rsidR="004979C7">
        <w:rPr>
          <w:noProof/>
        </w:rPr>
        <w:t>]</w:t>
      </w:r>
      <w:r w:rsidR="00BC7111">
        <w:fldChar w:fldCharType="end"/>
      </w:r>
      <w:r w:rsidR="00C06305">
        <w:t>.</w:t>
      </w:r>
      <w:r w:rsidR="00474EEB">
        <w:t xml:space="preserve"> </w:t>
      </w:r>
      <w:r w:rsidR="007A3888">
        <w:t>Drug specific parameters used in this study are shown in Table 1.</w:t>
      </w:r>
    </w:p>
    <w:p w14:paraId="32318BF5" w14:textId="527D844D" w:rsidR="006E6EC2" w:rsidRPr="006E6EC2" w:rsidRDefault="009D168C" w:rsidP="0079549D">
      <w:pPr>
        <w:jc w:val="left"/>
      </w:pPr>
      <w:r>
        <w:t>First-order kinetics were used to describe d</w:t>
      </w:r>
      <w:r w:rsidR="00ED6DA2">
        <w:t xml:space="preserve">rug </w:t>
      </w:r>
      <w:r>
        <w:t xml:space="preserve">distribution across the multi-compartmental model </w:t>
      </w:r>
      <w:r w:rsidR="00C6451F">
        <w:fldChar w:fldCharType="begin"/>
      </w:r>
      <w:r w:rsidR="00DC35D7">
        <w:instrText xml:space="preserve"> ADDIN EN.CITE &lt;EndNote&gt;&lt;Cite&gt;&lt;Author&gt;Peters&lt;/Author&gt;&lt;Year&gt;2008&lt;/Year&gt;&lt;RecNum&gt;9&lt;/RecNum&gt;&lt;DisplayText&gt;[34]&lt;/DisplayText&gt;&lt;record&gt;&lt;rec-number&gt;9&lt;/rec-number&gt;&lt;foreign-keys&gt;&lt;key app="EN" db-id="sw0fsw99vzvt2we0wwdpe5zgr5t9xzzvfwex" timestamp="0"&gt;9&lt;/key&gt;&lt;/foreign-keys&gt;&lt;ref-type name="Journal Article"&gt;17&lt;/ref-type&gt;&lt;contributors&gt;&lt;authors&gt;&lt;author&gt;Peters, SheilaAnnie&lt;/author&gt;&lt;/authors&gt;&lt;/contributors&gt;&lt;auth-address&gt;Discovery DMPK and Bioanalytical Chemistry, Astrazeneca R&amp;amp;D, Molndal, Sweden. sheila.peters@astrazeneca.com&lt;/auth-address&gt;&lt;titles&gt;&lt;title&gt;Evaluation of a Generic Physiologically Based Pharmacokinetic Model for Lineshape Analysis&lt;/title&gt;&lt;secondary-title&gt;Clin Pharmacokinet &lt;/secondary-title&gt;&lt;alt-title&gt;Clin Pharmacokinet&lt;/alt-title&gt;&lt;/titles&gt;&lt;pages&gt;261-275&lt;/pages&gt;&lt;volume&gt;47&lt;/volume&gt;&lt;number&gt;4&lt;/number&gt;&lt;edition&gt;2008/03/14&lt;/edition&gt;&lt;keywords&gt;&lt;keyword&gt;Administration, Oral&lt;/keyword&gt;&lt;keyword&gt;Animals&lt;/keyword&gt;&lt;keyword&gt;Area Under Curve&lt;/keyword&gt;&lt;keyword&gt;Computer Simulation&lt;/keyword&gt;&lt;keyword&gt;Humans&lt;/keyword&gt;&lt;keyword&gt;*Models, Biological&lt;/keyword&gt;&lt;keyword&gt;Permeability&lt;/keyword&gt;&lt;keyword&gt;*Pharmacokinetics&lt;/keyword&gt;&lt;keyword&gt;Rats&lt;/keyword&gt;&lt;keyword&gt;Solubility&lt;/keyword&gt;&lt;keyword&gt;Tissue Distribution&lt;/keyword&gt;&lt;/keywords&gt;&lt;dates&gt;&lt;year&gt;2008&lt;/year&gt;&lt;pub-dates&gt;&lt;date&gt;2008/04/01&lt;/date&gt;&lt;/pub-dates&gt;&lt;/dates&gt;&lt;publisher&gt;Springer International Publishing&lt;/publisher&gt;&lt;isbn&gt;0312-5963&lt;/isbn&gt;&lt;accession-num&gt;18336055&lt;/accession-num&gt;&lt;urls&gt;&lt;related-urls&gt;&lt;url&gt;http://dx.doi.org/10.2165/00003088-200847040-00004&lt;/url&gt;&lt;/related-urls&gt;&lt;/urls&gt;&lt;electronic-resource-num&gt;doi:10.2165/00003088-200847040-00004&lt;/electronic-resource-num&gt;&lt;language&gt;English&lt;/language&gt;&lt;/record&gt;&lt;/Cite&gt;&lt;/EndNote&gt;</w:instrText>
      </w:r>
      <w:r w:rsidR="00C6451F">
        <w:fldChar w:fldCharType="separate"/>
      </w:r>
      <w:r w:rsidR="004979C7">
        <w:rPr>
          <w:noProof/>
        </w:rPr>
        <w:t>[</w:t>
      </w:r>
      <w:hyperlink w:anchor="_ENREF_34" w:tooltip="Peters, 2008 #9" w:history="1">
        <w:r w:rsidR="005D42D8">
          <w:rPr>
            <w:noProof/>
          </w:rPr>
          <w:t>34</w:t>
        </w:r>
      </w:hyperlink>
      <w:r w:rsidR="004979C7">
        <w:rPr>
          <w:noProof/>
        </w:rPr>
        <w:t>]</w:t>
      </w:r>
      <w:r w:rsidR="00C6451F">
        <w:fldChar w:fldCharType="end"/>
      </w:r>
      <w:r>
        <w:t>. The tissue to plasma partition coefficients</w:t>
      </w:r>
      <w:r w:rsidR="00ED6DA2">
        <w:t xml:space="preserve"> </w:t>
      </w:r>
      <w:r>
        <w:t xml:space="preserve">were computed by equations obtained from Poulin and Theil </w:t>
      </w:r>
      <w:r w:rsidR="00C6451F">
        <w:fldChar w:fldCharType="begin"/>
      </w:r>
      <w:r w:rsidR="00DC35D7">
        <w:instrText xml:space="preserve"> ADDIN EN.CITE &lt;EndNote&gt;&lt;Cite&gt;&lt;Author&gt;Poulin&lt;/Author&gt;&lt;Year&gt;2002&lt;/Year&gt;&lt;RecNum&gt;18&lt;/RecNum&gt;&lt;DisplayText&gt;[35]&lt;/DisplayText&gt;&lt;record&gt;&lt;rec-number&gt;18&lt;/rec-number&gt;&lt;foreign-keys&gt;&lt;key app="EN" db-id="sw0fsw99vzvt2we0wwdpe5zgr5t9xzzvfwex" timestamp="0"&gt;18&lt;/key&gt;&lt;/foreign-keys&gt;&lt;ref-type name="Journal Article"&gt;17&lt;/ref-type&gt;&lt;contributors&gt;&lt;authors&gt;&lt;author&gt;Poulin, P.&lt;/author&gt;&lt;author&gt;Theil, F. P.&lt;/author&gt;&lt;/authors&gt;&lt;/contributors&gt;&lt;auth-address&gt;Non-Clinical Development-Drug Safety, Pharmaceuticals Division, F. Hoffmann-La Roche Ltd., CH-4070 Basel, Switzerland. patrick.poulin@roche.com&lt;/auth-address&gt;&lt;titles&gt;&lt;title&gt;Prediction of pharmacokinetics prior to in vivo studies. 1. Mechanism-based prediction of volume of distribution&lt;/title&gt;&lt;secondary-title&gt;J Pharm Sci&lt;/secondary-title&gt;&lt;alt-title&gt;Journal of pharmaceutical sciences&lt;/alt-title&gt;&lt;/titles&gt;&lt;alt-periodical&gt;&lt;full-title&gt;Journal of Pharmaceutical Sciences&lt;/full-title&gt;&lt;/alt-periodical&gt;&lt;pages&gt;129-56&lt;/pages&gt;&lt;volume&gt;91&lt;/volume&gt;&lt;number&gt;1&lt;/number&gt;&lt;edition&gt;2002/01/10&lt;/edition&gt;&lt;keywords&gt;&lt;keyword&gt;Animals&lt;/keyword&gt;&lt;keyword&gt;Chemistry, Physical&lt;/keyword&gt;&lt;keyword&gt;Humans&lt;/keyword&gt;&lt;keyword&gt;*Models, Biological&lt;/keyword&gt;&lt;keyword&gt;*Models, Chemical&lt;/keyword&gt;&lt;keyword&gt;Pharmaceutical Preparations/*administration &amp;amp; dosage/*metabolism&lt;/keyword&gt;&lt;keyword&gt;*Pharmacokinetics&lt;/keyword&gt;&lt;keyword&gt;Physicochemical Phenomena&lt;/keyword&gt;&lt;keyword&gt;Rats&lt;/keyword&gt;&lt;keyword&gt;*Tissue Distribution&lt;/keyword&gt;&lt;/keywords&gt;&lt;dates&gt;&lt;year&gt;2002&lt;/year&gt;&lt;pub-dates&gt;&lt;date&gt;Jan&lt;/date&gt;&lt;/pub-dates&gt;&lt;/dates&gt;&lt;isbn&gt;0022-3549 (Print)&amp;#xD;0022-3549 (Linking)&lt;/isbn&gt;&lt;accession-num&gt;11782904&lt;/accession-num&gt;&lt;work-type&gt;Comparative Study&amp;#xD;Validation Studies&lt;/work-type&gt;&lt;urls&gt;&lt;related-urls&gt;&lt;url&gt;http://www.ncbi.nlm.nih.gov/pubmed/11782904&lt;/url&gt;&lt;/related-urls&gt;&lt;/urls&gt;&lt;electronic-resource-num&gt;https://doi.org/10.1002/jps.10005&lt;/electronic-resource-num&gt;&lt;language&gt;eng&lt;/language&gt;&lt;/record&gt;&lt;/Cite&gt;&lt;/EndNote&gt;</w:instrText>
      </w:r>
      <w:r w:rsidR="00C6451F">
        <w:fldChar w:fldCharType="separate"/>
      </w:r>
      <w:r w:rsidR="004979C7">
        <w:rPr>
          <w:noProof/>
        </w:rPr>
        <w:t>[</w:t>
      </w:r>
      <w:hyperlink w:anchor="_ENREF_35" w:tooltip="Poulin, 2002 #18" w:history="1">
        <w:r w:rsidR="005D42D8">
          <w:rPr>
            <w:noProof/>
          </w:rPr>
          <w:t>35</w:t>
        </w:r>
      </w:hyperlink>
      <w:r w:rsidR="004979C7">
        <w:rPr>
          <w:noProof/>
        </w:rPr>
        <w:t>]</w:t>
      </w:r>
      <w:r w:rsidR="00C6451F">
        <w:fldChar w:fldCharType="end"/>
      </w:r>
      <w:r w:rsidR="00ED6DA2">
        <w:t>.</w:t>
      </w:r>
      <w:r w:rsidR="007A6823">
        <w:t xml:space="preserve"> </w:t>
      </w:r>
      <w:r w:rsidR="00474EEB">
        <w:t>A subcutaneous (SC) compartment was added to th</w:t>
      </w:r>
      <w:r w:rsidR="00406F9A">
        <w:t>is previously published whole-body PBPK</w:t>
      </w:r>
      <w:r w:rsidR="00474EEB">
        <w:t xml:space="preserve"> model </w:t>
      </w:r>
      <w:r w:rsidR="00ED04C1">
        <w:fldChar w:fldCharType="begin"/>
      </w:r>
      <w:r w:rsidR="00DC35D7">
        <w:instrText xml:space="preserve"> ADDIN EN.CITE &lt;EndNote&gt;&lt;Cite&gt;&lt;Author&gt;Rajoli&lt;/Author&gt;&lt;Year&gt;2018&lt;/Year&gt;&lt;RecNum&gt;1109&lt;/RecNum&gt;&lt;DisplayText&gt;[36]&lt;/DisplayText&gt;&lt;record&gt;&lt;rec-number&gt;1109&lt;/rec-number&gt;&lt;foreign-keys&gt;&lt;key app="EN" db-id="sw0fsw99vzvt2we0wwdpe5zgr5t9xzzvfwex" timestamp="1562316283"&gt;1109&lt;/key&gt;&lt;/foreign-keys&gt;&lt;ref-type name="Journal Article"&gt;17&lt;/ref-type&gt;&lt;contributors&gt;&lt;authors&gt;&lt;author&gt;Rajoli, Rajith K R&lt;/author&gt;&lt;author&gt;Curley, Paul&lt;/author&gt;&lt;author&gt;Chiong, Justin&lt;/author&gt;&lt;author&gt;Back, David&lt;/author&gt;&lt;author&gt;Flexner, Charles&lt;/author&gt;&lt;author&gt;Owen, Andrew&lt;/author&gt;&lt;author&gt;Siccardi, Marco&lt;/author&gt;&lt;/authors&gt;&lt;/contributors&gt;&lt;auth-address&gt;Department of Molecular and Clinical Pharmacology, University of Liverpool, United Kingdom.&amp;#xD;Johns Hopkins University School of Medicine and Bloomberg School of Public Health, Baltimore, Maryland.&lt;/auth-address&gt;&lt;titles&gt;&lt;title&gt;Predicting Drug–Drug Interactions Between Rifampicin and Long-Acting Cabotegravir and Rilpivirine Using Physiologically Based Pharmacokinetic Modeling&lt;/title&gt;&lt;secondary-title&gt;The Journal of Infectious Diseases&lt;/secondary-title&gt;&lt;/titles&gt;&lt;pages&gt;1735-1742&lt;/pages&gt;&lt;volume&gt;219&lt;/volume&gt;&lt;number&gt;11&lt;/number&gt;&lt;edition&gt;2018/12/20&lt;/edition&gt;&lt;keywords&gt;&lt;keyword&gt;PBPK modeling&lt;/keyword&gt;&lt;keyword&gt;cabotegravir&lt;/keyword&gt;&lt;keyword&gt;drug-drug interaction&lt;/keyword&gt;&lt;keyword&gt;long-acting&lt;/keyword&gt;&lt;keyword&gt;rifampicin&lt;/keyword&gt;&lt;/keywords&gt;&lt;dates&gt;&lt;year&gt;2018&lt;/year&gt;&lt;pub-dates&gt;&lt;date&gt;May 5&lt;/date&gt;&lt;/pub-dates&gt;&lt;/dates&gt;&lt;isbn&gt;0022-1899&lt;/isbn&gt;&lt;accession-num&gt;30566691&lt;/accession-num&gt;&lt;urls&gt;&lt;related-urls&gt;&lt;url&gt;https://doi.org/10.1093/infdis/jiy726&lt;/url&gt;&lt;/related-urls&gt;&lt;/urls&gt;&lt;custom2&gt;PMC6500558&lt;/custom2&gt;&lt;electronic-resource-num&gt;10.1093/infdis/jiy726&lt;/electronic-resource-num&gt;&lt;access-date&gt;7/5/2019&lt;/access-date&gt;&lt;/record&gt;&lt;/Cite&gt;&lt;/EndNote&gt;</w:instrText>
      </w:r>
      <w:r w:rsidR="00ED04C1">
        <w:fldChar w:fldCharType="separate"/>
      </w:r>
      <w:r w:rsidR="004979C7">
        <w:rPr>
          <w:noProof/>
        </w:rPr>
        <w:t>[</w:t>
      </w:r>
      <w:hyperlink w:anchor="_ENREF_36" w:tooltip="Rajoli, 2018 #1109" w:history="1">
        <w:r w:rsidR="005D42D8">
          <w:rPr>
            <w:noProof/>
          </w:rPr>
          <w:t>36</w:t>
        </w:r>
      </w:hyperlink>
      <w:r w:rsidR="004979C7">
        <w:rPr>
          <w:noProof/>
        </w:rPr>
        <w:t>]</w:t>
      </w:r>
      <w:r w:rsidR="00ED04C1">
        <w:fldChar w:fldCharType="end"/>
      </w:r>
      <w:r w:rsidR="00406F9A">
        <w:t xml:space="preserve"> </w:t>
      </w:r>
      <w:r w:rsidR="00474EEB">
        <w:t>to describe</w:t>
      </w:r>
      <w:r w:rsidR="006E6EC2">
        <w:t xml:space="preserve"> </w:t>
      </w:r>
      <w:r w:rsidR="00474EEB">
        <w:t>zero-order TAF release from the implant</w:t>
      </w:r>
      <w:r w:rsidR="0020690D">
        <w:t>.</w:t>
      </w:r>
    </w:p>
    <w:p w14:paraId="3B16FD3C" w14:textId="462DA706" w:rsidR="00076D7C" w:rsidRDefault="00076D7C" w:rsidP="0079549D">
      <w:pPr>
        <w:pStyle w:val="Heading3"/>
        <w:jc w:val="left"/>
        <w:rPr>
          <w:sz w:val="24"/>
          <w:szCs w:val="32"/>
        </w:rPr>
      </w:pPr>
      <w:r w:rsidRPr="009645BC">
        <w:rPr>
          <w:sz w:val="24"/>
          <w:szCs w:val="32"/>
        </w:rPr>
        <w:lastRenderedPageBreak/>
        <w:t>Model qualification</w:t>
      </w:r>
    </w:p>
    <w:p w14:paraId="42081258" w14:textId="1B1398D9" w:rsidR="00A80BDA" w:rsidRDefault="00A80BDA" w:rsidP="0079549D">
      <w:pPr>
        <w:jc w:val="left"/>
      </w:pPr>
      <w:r>
        <w:t xml:space="preserve">The TAF PBPK model was qualified against available pharmacokinetic data </w:t>
      </w:r>
      <w:r w:rsidR="00C10DAE">
        <w:t>for</w:t>
      </w:r>
      <w:r>
        <w:t xml:space="preserve"> TAF, TFV and TFV-DP from various </w:t>
      </w:r>
      <w:r w:rsidR="001145ED">
        <w:t>clinical studies</w:t>
      </w:r>
      <w:r>
        <w:t xml:space="preserve"> </w:t>
      </w:r>
      <w:r w:rsidR="00BC7111">
        <w:fldChar w:fldCharType="begin">
          <w:fldData xml:space="preserve">PEVuZE5vdGU+PENpdGU+PEF1dGhvcj5DdXN0b2RpbzwvQXV0aG9yPjxZZWFyPjIwMTY8L1llYXI+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</w:fldData>
        </w:fldChar>
      </w:r>
      <w:r w:rsidR="00DC35D7">
        <w:instrText xml:space="preserve"> ADDIN EN.CITE </w:instrText>
      </w:r>
      <w:r w:rsidR="00DC35D7">
        <w:fldChar w:fldCharType="begin">
          <w:fldData xml:space="preserve">PEVuZE5vdGU+PENpdGU+PEF1dGhvcj5DdXN0b2RpbzwvQXV0aG9yPjxZZWFyPjIwMTY8L1llYXI+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</w:fldData>
        </w:fldChar>
      </w:r>
      <w:r w:rsidR="00DC35D7">
        <w:instrText xml:space="preserve"> ADDIN EN.CITE.DATA </w:instrText>
      </w:r>
      <w:r w:rsidR="00DC35D7">
        <w:fldChar w:fldCharType="end"/>
      </w:r>
      <w:r w:rsidR="00BC7111">
        <w:fldChar w:fldCharType="separate"/>
      </w:r>
      <w:r w:rsidR="004979C7">
        <w:rPr>
          <w:noProof/>
        </w:rPr>
        <w:t>[</w:t>
      </w:r>
      <w:hyperlink w:anchor="_ENREF_37" w:tooltip="Custodio, 2016 #1106" w:history="1">
        <w:r w:rsidR="005D42D8">
          <w:rPr>
            <w:noProof/>
          </w:rPr>
          <w:t>37-39</w:t>
        </w:r>
      </w:hyperlink>
      <w:r w:rsidR="004979C7">
        <w:rPr>
          <w:noProof/>
        </w:rPr>
        <w:t>]</w:t>
      </w:r>
      <w:r w:rsidR="00BC7111">
        <w:fldChar w:fldCharType="end"/>
      </w:r>
      <w:r>
        <w:t>. The models were assumed to be qualified if 1) the mean simulated pharmacokinetic parameters - area under the curve (AUC) and maximum concentration (</w:t>
      </w:r>
      <w:proofErr w:type="spellStart"/>
      <w:r>
        <w:t>C</w:t>
      </w:r>
      <w:r w:rsidRPr="00A80BDA">
        <w:rPr>
          <w:vertAlign w:val="subscript"/>
        </w:rPr>
        <w:t>max</w:t>
      </w:r>
      <w:proofErr w:type="spellEnd"/>
      <w:r>
        <w:t xml:space="preserve">) </w:t>
      </w:r>
      <w:r w:rsidR="00C10DAE">
        <w:t>we</w:t>
      </w:r>
      <w:r>
        <w:t xml:space="preserve">re within ± 50% from the mean observed values and 2) the simulated and the observed pharmacokinetic data points vs. time </w:t>
      </w:r>
      <w:r w:rsidR="00785663">
        <w:t>ha</w:t>
      </w:r>
      <w:r w:rsidR="00C10DAE">
        <w:t>d</w:t>
      </w:r>
      <w:r w:rsidR="00785663">
        <w:t xml:space="preserve"> an </w:t>
      </w:r>
      <w:r>
        <w:t>absolute average fold error (AAFE)</w:t>
      </w:r>
      <w:r w:rsidR="00785663">
        <w:t xml:space="preserve"> less than two</w:t>
      </w:r>
      <w:r>
        <w:t>.</w:t>
      </w:r>
      <w:r w:rsidR="00785663">
        <w:t xml:space="preserve"> A value of AAFE = 1</w:t>
      </w:r>
      <w:r w:rsidR="00C10DAE">
        <w:t xml:space="preserve"> is</w:t>
      </w:r>
      <w:r w:rsidR="00785663">
        <w:t xml:space="preserve"> represent</w:t>
      </w:r>
      <w:r w:rsidR="00C10DAE">
        <w:t>ative of</w:t>
      </w:r>
      <w:r w:rsidR="00785663">
        <w:t xml:space="preserve"> an exact match to the observed data. </w:t>
      </w:r>
    </w:p>
    <w:p w14:paraId="61FB180D" w14:textId="5D149D5F" w:rsidR="003C0CF1" w:rsidRDefault="00A93DF4" w:rsidP="0079549D">
      <w:pPr>
        <w:jc w:val="left"/>
      </w:pPr>
      <w:r>
        <w:t>The PBPK model was initially qualified against available oral data</w:t>
      </w:r>
      <w:r w:rsidR="00785663">
        <w:t xml:space="preserve"> </w:t>
      </w:r>
      <w:r w:rsidR="00C10DAE">
        <w:t>for</w:t>
      </w:r>
      <w:r w:rsidR="00785663">
        <w:t xml:space="preserve"> </w:t>
      </w:r>
      <w:r w:rsidR="00983EC3">
        <w:t xml:space="preserve">8 mg and </w:t>
      </w:r>
      <w:r w:rsidR="00785663">
        <w:t>25 mg TAF given once daily on day 1</w:t>
      </w:r>
      <w:r w:rsidR="00BC7111">
        <w:t xml:space="preserve"> </w:t>
      </w:r>
      <w:r w:rsidR="00ED04C1">
        <w:fldChar w:fldCharType="begin"/>
      </w:r>
      <w:r w:rsidR="004979C7">
        <w:instrText xml:space="preserve"> ADDIN EN.CITE &lt;EndNote&gt;&lt;Cite&gt;&lt;Author&gt;Custodio&lt;/Author&gt;&lt;Year&gt;2016&lt;/Year&gt;&lt;RecNum&gt;1106&lt;/RecNum&gt;&lt;DisplayText&gt;[37]&lt;/DisplayText&gt;&lt;record&gt;&lt;rec-number&gt;1106&lt;/rec-number&gt;&lt;foreign-keys&gt;&lt;key app="EN" db-id="ttztpw2sf9f2tjezsxmperv7vfpwesfv9xws"&gt;1106&lt;/key&gt;&lt;/foreign-keys&gt;&lt;ref-type name="Journal Article"&gt;17&lt;/ref-type&gt;&lt;contributors&gt;&lt;authors&gt;&lt;author&gt;Custodio, Joseph M.&lt;/author&gt;&lt;author&gt;Fordyce, Marshall&lt;/author&gt;&lt;author&gt;Garner, William&lt;/author&gt;&lt;author&gt;Vimal, Mona&lt;/author&gt;&lt;author&gt;Ling, Kah Hiing J.&lt;/author&gt;&lt;author&gt;Kearney, Brian P.&lt;/author&gt;&lt;author&gt;Ramanathan, Srinivasan&lt;/author&gt;&lt;/authors&gt;&lt;/contributors&gt;&lt;titles&gt;&lt;title&gt;Pharmacokinetics and Safety of Tenofovir Alafenamide in HIV-Uninfected Subjects with Severe Renal Impairment&lt;/title&gt;&lt;secondary-title&gt;Antimicrobial Agents and Chemotherapy&lt;/secondary-title&gt;&lt;/titles&gt;&lt;periodical&gt;&lt;full-title&gt;Antimicrobial Agents and Chemotherapy&lt;/full-title&gt;&lt;/periodical&gt;&lt;pages&gt;5135&lt;/pages&gt;&lt;volume&gt;60&lt;/volume&gt;&lt;number&gt;9&lt;/number&gt;&lt;dates&gt;&lt;year&gt;2016&lt;/year&gt;&lt;/dates&gt;&lt;urls&gt;&lt;related-urls&gt;&lt;url&gt;http://aac.asm.org/content/60/9/5135.abstract&lt;/url&gt;&lt;/related-urls&gt;&lt;/urls&gt;&lt;electronic-resource-num&gt;10.1128/AAC.00005-16&lt;/electronic-resource-num&gt;&lt;/record&gt;&lt;/Cite&gt;&lt;/EndNote&gt;</w:instrText>
      </w:r>
      <w:r w:rsidR="00ED04C1">
        <w:fldChar w:fldCharType="separate"/>
      </w:r>
      <w:r w:rsidR="004979C7">
        <w:rPr>
          <w:noProof/>
        </w:rPr>
        <w:t>[</w:t>
      </w:r>
      <w:hyperlink w:anchor="_ENREF_37" w:tooltip="Custodio, 2016 #1106" w:history="1">
        <w:r w:rsidR="005D42D8">
          <w:rPr>
            <w:noProof/>
          </w:rPr>
          <w:t>37</w:t>
        </w:r>
      </w:hyperlink>
      <w:r w:rsidR="004979C7">
        <w:rPr>
          <w:noProof/>
        </w:rPr>
        <w:t>]</w:t>
      </w:r>
      <w:r w:rsidR="00ED04C1">
        <w:fldChar w:fldCharType="end"/>
      </w:r>
      <w:r w:rsidR="00785663">
        <w:t xml:space="preserve"> and day 14</w:t>
      </w:r>
      <w:r w:rsidR="00BC7111">
        <w:t xml:space="preserve"> </w:t>
      </w:r>
      <w:r w:rsidR="00ED04C1">
        <w:fldChar w:fldCharType="begin"/>
      </w:r>
      <w:r w:rsidR="00DC35D7">
        <w:instrText xml:space="preserve"> ADDIN EN.CITE &lt;EndNote&gt;&lt;Cite&gt;&lt;Author&gt;Begley&lt;/Author&gt;&lt;Year&gt;2018&lt;/Year&gt;&lt;RecNum&gt;1107&lt;/RecNum&gt;&lt;DisplayText&gt;[38]&lt;/DisplayText&gt;&lt;record&gt;&lt;rec-number&gt;1107&lt;/rec-number&gt;&lt;foreign-keys&gt;&lt;key app="EN" db-id="sw0fsw99vzvt2we0wwdpe5zgr5t9xzzvfwex" timestamp="1562250069"&gt;1107&lt;/key&gt;&lt;/foreign-keys&gt;&lt;ref-type name="Journal Article"&gt;17&lt;/ref-type&gt;&lt;contributors&gt;&lt;authors&gt;&lt;author&gt;Begley, Rebecca&lt;/author&gt;&lt;author&gt;Das, Moupali&lt;/author&gt;&lt;author&gt;Zhong, Lijie&lt;/author&gt;&lt;author&gt;Ling, John&lt;/author&gt;&lt;author&gt;Kearney, Brian P.&lt;/author&gt;&lt;author&gt;Custodio, Joseph M.&lt;/author&gt;&lt;/authors&gt;&lt;/contributors&gt;&lt;auth-address&gt;Gilead Sciences, Inc., Foster City, CA.&lt;/auth-address&gt;&lt;titles&gt;&lt;title&gt;Pharmacokinetics of Tenofovir Alafenamide When Coadministered With Other HIV Antiretrovirals&lt;/title&gt;&lt;secondary-title&gt;JAIDS Journal of Acquired Immune Deficiency Syndromes&lt;/secondary-title&gt;&lt;/titles&gt;&lt;pages&gt;465-472&lt;/pages&gt;&lt;volume&gt;78&lt;/volume&gt;&lt;number&gt;4&lt;/number&gt;&lt;edition&gt;2018/04/13&lt;/edition&gt;&lt;keywords&gt;&lt;keyword&gt;antiretroviral therapy&lt;/keyword&gt;&lt;keyword&gt;pharmacokinetics&lt;/keyword&gt;&lt;keyword&gt;drug–drug interaction&lt;/keyword&gt;&lt;keyword&gt;TAF&lt;/keyword&gt;&lt;/keywords&gt;&lt;dates&gt;&lt;year&gt;2018&lt;/year&gt;&lt;pub-dates&gt;&lt;date&gt;Aug 1&lt;/date&gt;&lt;/pub-dates&gt;&lt;/dates&gt;&lt;isbn&gt;1525-4135&lt;/isbn&gt;&lt;accession-num&gt;00126334-201807000-00015&lt;/accession-num&gt;&lt;urls&gt;&lt;related-urls&gt;&lt;url&gt;https://journals.lww.com/jaids/Fulltext/2018/07000/Pharmacokinetics_of_Tenofovir_Alafenamide_When.15.aspx&lt;/url&gt;&lt;/related-urls&gt;&lt;/urls&gt;&lt;electronic-resource-num&gt;10.1097/qai.0000000000001699&lt;/electronic-resource-num&gt;&lt;/record&gt;&lt;/Cite&gt;&lt;/EndNote&gt;</w:instrText>
      </w:r>
      <w:r w:rsidR="00ED04C1">
        <w:fldChar w:fldCharType="separate"/>
      </w:r>
      <w:r w:rsidR="004979C7">
        <w:rPr>
          <w:noProof/>
        </w:rPr>
        <w:t>[</w:t>
      </w:r>
      <w:hyperlink w:anchor="_ENREF_38" w:tooltip="Begley, 2018 #1107" w:history="1">
        <w:r w:rsidR="005D42D8">
          <w:rPr>
            <w:noProof/>
          </w:rPr>
          <w:t>38</w:t>
        </w:r>
      </w:hyperlink>
      <w:r w:rsidR="004979C7">
        <w:rPr>
          <w:noProof/>
        </w:rPr>
        <w:t>]</w:t>
      </w:r>
      <w:r w:rsidR="00ED04C1">
        <w:fldChar w:fldCharType="end"/>
      </w:r>
      <w:r w:rsidR="00785663">
        <w:t xml:space="preserve">. Once the TAF model was qualified, using the </w:t>
      </w:r>
      <w:r w:rsidR="00ED04C1">
        <w:t xml:space="preserve">observed </w:t>
      </w:r>
      <w:r w:rsidR="00785663">
        <w:t>TAF plasma concentration and the pharmacokinetic curves of TFV</w:t>
      </w:r>
      <w:r w:rsidR="00BC7111">
        <w:t xml:space="preserve"> on day 1 and day 14 </w:t>
      </w:r>
      <w:r w:rsidR="00ED04C1">
        <w:fldChar w:fldCharType="begin">
          <w:fldData xml:space="preserve">PEVuZE5vdGU+PENpdGU+PEF1dGhvcj5CZWdsZXk8L0F1dGhvcj48WWVhcj4yMDE4PC9ZZWFyPjxS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</w:fldData>
        </w:fldChar>
      </w:r>
      <w:r w:rsidR="00DC35D7">
        <w:instrText xml:space="preserve"> ADDIN EN.CITE </w:instrText>
      </w:r>
      <w:r w:rsidR="00DC35D7">
        <w:fldChar w:fldCharType="begin">
          <w:fldData xml:space="preserve">PEVuZE5vdGU+PENpdGU+PEF1dGhvcj5CZWdsZXk8L0F1dGhvcj48WWVhcj4yMDE4PC9ZZWFyPjxS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</w:fldData>
        </w:fldChar>
      </w:r>
      <w:r w:rsidR="00DC35D7">
        <w:instrText xml:space="preserve"> ADDIN EN.CITE.DATA </w:instrText>
      </w:r>
      <w:r w:rsidR="00DC35D7">
        <w:fldChar w:fldCharType="end"/>
      </w:r>
      <w:r w:rsidR="00ED04C1">
        <w:fldChar w:fldCharType="separate"/>
      </w:r>
      <w:r w:rsidR="004979C7">
        <w:rPr>
          <w:noProof/>
        </w:rPr>
        <w:t>[</w:t>
      </w:r>
      <w:hyperlink w:anchor="_ENREF_37" w:tooltip="Custodio, 2016 #1106" w:history="1">
        <w:r w:rsidR="005D42D8">
          <w:rPr>
            <w:noProof/>
          </w:rPr>
          <w:t>37</w:t>
        </w:r>
      </w:hyperlink>
      <w:r w:rsidR="004979C7">
        <w:rPr>
          <w:noProof/>
        </w:rPr>
        <w:t xml:space="preserve">, </w:t>
      </w:r>
      <w:hyperlink w:anchor="_ENREF_38" w:tooltip="Begley, 2018 #1107" w:history="1">
        <w:r w:rsidR="005D42D8">
          <w:rPr>
            <w:noProof/>
          </w:rPr>
          <w:t>38</w:t>
        </w:r>
      </w:hyperlink>
      <w:r w:rsidR="004979C7">
        <w:rPr>
          <w:noProof/>
        </w:rPr>
        <w:t>]</w:t>
      </w:r>
      <w:r w:rsidR="00ED04C1">
        <w:fldChar w:fldCharType="end"/>
      </w:r>
      <w:r w:rsidR="00785663">
        <w:t xml:space="preserve"> and TFV-DP</w:t>
      </w:r>
      <w:r w:rsidR="00BC7111">
        <w:t xml:space="preserve"> on day 1 </w:t>
      </w:r>
      <w:r w:rsidR="00ED04C1">
        <w:fldChar w:fldCharType="begin">
          <w:fldData xml:space="preserve">PEVuZE5vdGU+PENpdGU+PEF1dGhvcj5Db3R0cmVsbDwvQXV0aG9yPjxZZWFyPjIwMTc8L1llYXI+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</w:fldData>
        </w:fldChar>
      </w:r>
      <w:r w:rsidR="00DC35D7">
        <w:instrText xml:space="preserve"> ADDIN EN.CITE </w:instrText>
      </w:r>
      <w:r w:rsidR="00DC35D7">
        <w:fldChar w:fldCharType="begin">
          <w:fldData xml:space="preserve">PEVuZE5vdGU+PENpdGU+PEF1dGhvcj5Db3R0cmVsbDwvQXV0aG9yPjxZZWFyPjIwMTc8L1llYXI+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</w:fldData>
        </w:fldChar>
      </w:r>
      <w:r w:rsidR="00DC35D7">
        <w:instrText xml:space="preserve"> ADDIN EN.CITE.DATA </w:instrText>
      </w:r>
      <w:r w:rsidR="00DC35D7">
        <w:fldChar w:fldCharType="end"/>
      </w:r>
      <w:r w:rsidR="00ED04C1">
        <w:fldChar w:fldCharType="separate"/>
      </w:r>
      <w:r w:rsidR="004979C7">
        <w:rPr>
          <w:noProof/>
        </w:rPr>
        <w:t>[</w:t>
      </w:r>
      <w:hyperlink w:anchor="_ENREF_39" w:tooltip="Cottrell, 2017 #1108" w:history="1">
        <w:r w:rsidR="005D42D8">
          <w:rPr>
            <w:noProof/>
          </w:rPr>
          <w:t>39</w:t>
        </w:r>
      </w:hyperlink>
      <w:r w:rsidR="004979C7">
        <w:rPr>
          <w:noProof/>
        </w:rPr>
        <w:t>]</w:t>
      </w:r>
      <w:r w:rsidR="00ED04C1">
        <w:fldChar w:fldCharType="end"/>
      </w:r>
      <w:r w:rsidR="00785663">
        <w:t xml:space="preserve">, </w:t>
      </w:r>
      <w:r w:rsidR="00C54036">
        <w:t xml:space="preserve">the </w:t>
      </w:r>
      <w:r w:rsidR="00785663">
        <w:t>rate of change of TAF to TFV/TFV-DP (K</w:t>
      </w:r>
      <w:r w:rsidR="00785663" w:rsidRPr="00785663">
        <w:rPr>
          <w:vertAlign w:val="subscript"/>
        </w:rPr>
        <w:t>in</w:t>
      </w:r>
      <w:r w:rsidR="00785663" w:rsidRPr="00785663">
        <w:t>)</w:t>
      </w:r>
      <w:r w:rsidR="00785663">
        <w:t xml:space="preserve"> and </w:t>
      </w:r>
      <w:r w:rsidR="00ED04C1">
        <w:t xml:space="preserve">the </w:t>
      </w:r>
      <w:r w:rsidR="00785663">
        <w:t>rate of elimination of TFV/TFV-DP (</w:t>
      </w:r>
      <w:proofErr w:type="spellStart"/>
      <w:r w:rsidR="00785663">
        <w:t>K</w:t>
      </w:r>
      <w:r w:rsidR="00785663" w:rsidRPr="00785663">
        <w:rPr>
          <w:vertAlign w:val="subscript"/>
        </w:rPr>
        <w:t>out</w:t>
      </w:r>
      <w:proofErr w:type="spellEnd"/>
      <w:r w:rsidR="00785663" w:rsidRPr="00785663">
        <w:t>)</w:t>
      </w:r>
      <w:r w:rsidR="00785663">
        <w:t xml:space="preserve"> </w:t>
      </w:r>
      <w:r w:rsidR="00536BA6">
        <w:t xml:space="preserve">(as shown in Figure 1) </w:t>
      </w:r>
      <w:r w:rsidR="00785663">
        <w:t>were estimated</w:t>
      </w:r>
      <w:r w:rsidR="00536BA6">
        <w:t xml:space="preserve"> by trial and error </w:t>
      </w:r>
      <w:r w:rsidR="009C4B2A">
        <w:t>(Equation 1)</w:t>
      </w:r>
      <w:r w:rsidR="00C54036">
        <w:t xml:space="preserve"> using 25 mg TAF</w:t>
      </w:r>
      <w:r w:rsidR="00536BA6">
        <w:t>.</w:t>
      </w:r>
      <w:r w:rsidR="00C54036">
        <w:t xml:space="preserve"> </w:t>
      </w:r>
      <w:r w:rsidR="006412AC">
        <w:t xml:space="preserve">In this model, TFV-DP concentrations refer to concentration in peripheral blood mononuclear cells (PBMCs). </w:t>
      </w:r>
      <w:r w:rsidR="00C54036">
        <w:t>The estimated K</w:t>
      </w:r>
      <w:r w:rsidR="00C54036" w:rsidRPr="00C54036">
        <w:rPr>
          <w:vertAlign w:val="subscript"/>
        </w:rPr>
        <w:t>in</w:t>
      </w:r>
      <w:r w:rsidR="00C54036">
        <w:t xml:space="preserve"> and </w:t>
      </w:r>
      <w:proofErr w:type="spellStart"/>
      <w:r w:rsidR="00C54036">
        <w:t>K</w:t>
      </w:r>
      <w:r w:rsidR="00C54036" w:rsidRPr="00C54036">
        <w:rPr>
          <w:vertAlign w:val="subscript"/>
        </w:rPr>
        <w:t>out</w:t>
      </w:r>
      <w:proofErr w:type="spellEnd"/>
      <w:r w:rsidR="00C54036">
        <w:t xml:space="preserve"> were</w:t>
      </w:r>
      <w:r w:rsidR="00C10DAE">
        <w:t xml:space="preserve"> then</w:t>
      </w:r>
      <w:r w:rsidR="00C54036">
        <w:t xml:space="preserve"> used to further validate available TFV and TFV-DP pharmacokinetics for </w:t>
      </w:r>
      <w:r w:rsidR="00334CEA">
        <w:t xml:space="preserve">multiple </w:t>
      </w:r>
      <w:r w:rsidR="00C54036">
        <w:t>5 mg, 8 mg</w:t>
      </w:r>
      <w:r w:rsidR="008E4BE7">
        <w:t xml:space="preserve">, </w:t>
      </w:r>
      <w:r w:rsidR="00C54036">
        <w:t>10 mg</w:t>
      </w:r>
      <w:r w:rsidR="008E4BE7">
        <w:t>, 25 mg and 40 mg</w:t>
      </w:r>
      <w:r w:rsidR="00C54036">
        <w:t xml:space="preserve"> TAF</w:t>
      </w:r>
      <w:r w:rsidR="00536BA6">
        <w:t xml:space="preserve"> </w:t>
      </w:r>
      <w:r w:rsidR="00C54036">
        <w:t>doses.</w:t>
      </w:r>
    </w:p>
    <w:p w14:paraId="7FB45B10" w14:textId="535CB716" w:rsidR="003C0CF1" w:rsidRPr="003C0CF1" w:rsidRDefault="00C70EA7" w:rsidP="0079549D">
      <w:pPr>
        <w:jc w:val="left"/>
      </w:pPr>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A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ut</m:t>
            </m:r>
          </m:sub>
        </m:sSub>
        <m:r>
          <w:rPr>
            <w:rFonts w:ascii="Cambria Math" w:hAnsi="Cambria Math"/>
          </w:rPr>
          <m:t>×C</m:t>
        </m:r>
      </m:oMath>
      <w:r w:rsidR="00ED04C1">
        <w:rPr>
          <w:rFonts w:eastAsiaTheme="minorEastAsia"/>
        </w:rPr>
        <w:tab/>
      </w:r>
      <w:r w:rsidR="00ED04C1">
        <w:rPr>
          <w:rFonts w:eastAsiaTheme="minorEastAsia"/>
        </w:rPr>
        <w:tab/>
      </w:r>
      <w:r w:rsidR="00ED04C1">
        <w:rPr>
          <w:rFonts w:eastAsiaTheme="minorEastAsia"/>
        </w:rPr>
        <w:tab/>
        <w:t>(1)</w:t>
      </w:r>
    </w:p>
    <w:p w14:paraId="3DE44186" w14:textId="0C64A994" w:rsidR="003C0CF1" w:rsidRDefault="003C0CF1" w:rsidP="0079549D">
      <w:pPr>
        <w:ind w:firstLine="0"/>
        <w:jc w:val="left"/>
      </w:pPr>
      <w:r>
        <w:t xml:space="preserve">Where C is the </w:t>
      </w:r>
      <w:r w:rsidR="00ED04C1">
        <w:t xml:space="preserve">plasma </w:t>
      </w:r>
      <w:r>
        <w:t xml:space="preserve">concentration of TFV or </w:t>
      </w:r>
      <w:r w:rsidR="00ED04C1">
        <w:t xml:space="preserve">intracellular </w:t>
      </w:r>
      <w:r>
        <w:t>TFV-DP and C</w:t>
      </w:r>
      <w:r w:rsidRPr="003C0CF1">
        <w:rPr>
          <w:vertAlign w:val="subscript"/>
        </w:rPr>
        <w:t>TAF</w:t>
      </w:r>
      <w:r>
        <w:t xml:space="preserve"> is the plasma concentration of TAF</w:t>
      </w:r>
      <w:r w:rsidR="00ED04C1">
        <w:t xml:space="preserve"> at time t</w:t>
      </w:r>
      <w:r w:rsidR="008D451F">
        <w:t>.</w:t>
      </w:r>
    </w:p>
    <w:p w14:paraId="61F77B25" w14:textId="3541AB5E" w:rsidR="00785663" w:rsidRDefault="00536BA6" w:rsidP="0079549D">
      <w:pPr>
        <w:ind w:firstLine="0"/>
        <w:jc w:val="left"/>
      </w:pPr>
      <w:r>
        <w:t>The estimated values of K</w:t>
      </w:r>
      <w:r w:rsidRPr="004F5C15">
        <w:rPr>
          <w:vertAlign w:val="subscript"/>
        </w:rPr>
        <w:t>in</w:t>
      </w:r>
      <w:r>
        <w:t xml:space="preserve"> and </w:t>
      </w:r>
      <w:proofErr w:type="spellStart"/>
      <w:r>
        <w:t>K</w:t>
      </w:r>
      <w:r w:rsidRPr="004F5C15">
        <w:rPr>
          <w:vertAlign w:val="subscript"/>
        </w:rPr>
        <w:t>out</w:t>
      </w:r>
      <w:proofErr w:type="spellEnd"/>
      <w:r>
        <w:t xml:space="preserve"> were 0.035 ± 0.007 </w:t>
      </w:r>
      <w:r w:rsidR="00BC7111">
        <w:t>h</w:t>
      </w:r>
      <w:r w:rsidR="00BC7111" w:rsidRPr="00BC7111">
        <w:rPr>
          <w:vertAlign w:val="superscript"/>
        </w:rPr>
        <w:t>-1</w:t>
      </w:r>
      <w:r w:rsidR="00BC7111">
        <w:t xml:space="preserve"> </w:t>
      </w:r>
      <w:r>
        <w:t xml:space="preserve">and 0.03 ± 0.006 </w:t>
      </w:r>
      <w:r w:rsidR="00BC7111">
        <w:t>h</w:t>
      </w:r>
      <w:r w:rsidR="00BC7111" w:rsidRPr="00BC7111">
        <w:rPr>
          <w:vertAlign w:val="superscript"/>
        </w:rPr>
        <w:t>-1</w:t>
      </w:r>
      <w:r w:rsidR="00BC7111">
        <w:rPr>
          <w:vertAlign w:val="superscript"/>
        </w:rPr>
        <w:t xml:space="preserve"> </w:t>
      </w:r>
      <w:r>
        <w:t xml:space="preserve">for TFV </w:t>
      </w:r>
      <w:r w:rsidR="00EF7A25">
        <w:t xml:space="preserve">plasma concentration </w:t>
      </w:r>
      <w:r>
        <w:t xml:space="preserve">and 0.465 ± 0.05 </w:t>
      </w:r>
      <w:r w:rsidR="00BC7111">
        <w:t>h</w:t>
      </w:r>
      <w:r w:rsidR="00BC7111" w:rsidRPr="00BC7111">
        <w:rPr>
          <w:vertAlign w:val="superscript"/>
        </w:rPr>
        <w:t>-1</w:t>
      </w:r>
      <w:r w:rsidR="00BC7111">
        <w:rPr>
          <w:vertAlign w:val="superscript"/>
        </w:rPr>
        <w:t xml:space="preserve"> </w:t>
      </w:r>
      <w:r>
        <w:t xml:space="preserve">and 0.011 ± 0.001 </w:t>
      </w:r>
      <w:r w:rsidR="00BC7111">
        <w:t>h</w:t>
      </w:r>
      <w:r w:rsidR="00BC7111" w:rsidRPr="00BC7111">
        <w:rPr>
          <w:vertAlign w:val="superscript"/>
        </w:rPr>
        <w:t>-1</w:t>
      </w:r>
      <w:r w:rsidR="00BC7111">
        <w:rPr>
          <w:vertAlign w:val="superscript"/>
        </w:rPr>
        <w:t xml:space="preserve"> </w:t>
      </w:r>
      <w:r>
        <w:t xml:space="preserve">for TFV-DP </w:t>
      </w:r>
      <w:r w:rsidR="00EF7A25">
        <w:t xml:space="preserve">intracellular concentration </w:t>
      </w:r>
      <w:r>
        <w:t>respectively.</w:t>
      </w:r>
      <w:r w:rsidR="00785663">
        <w:t xml:space="preserve"> </w:t>
      </w:r>
    </w:p>
    <w:p w14:paraId="4326CBEE" w14:textId="6D64DC32" w:rsidR="00785663" w:rsidRDefault="00785663" w:rsidP="0079549D">
      <w:pPr>
        <w:jc w:val="left"/>
      </w:pPr>
      <w:r w:rsidRPr="00785663">
        <w:rPr>
          <w:noProof/>
          <w:lang w:eastAsia="en-GB"/>
        </w:rPr>
        <w:drawing>
          <wp:inline distT="0" distB="0" distL="0" distR="0" wp14:anchorId="08C54D6A" wp14:editId="2A9C149B">
            <wp:extent cx="5731510" cy="3994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99415"/>
                    </a:xfrm>
                    <a:prstGeom prst="rect">
                      <a:avLst/>
                    </a:prstGeom>
                    <a:noFill/>
                    <a:ln>
                      <a:noFill/>
                    </a:ln>
                  </pic:spPr>
                </pic:pic>
              </a:graphicData>
            </a:graphic>
          </wp:inline>
        </w:drawing>
      </w:r>
    </w:p>
    <w:p w14:paraId="44EF162F" w14:textId="17962CDD" w:rsidR="00C26582" w:rsidRPr="00ED04C1" w:rsidRDefault="00ED04C1" w:rsidP="0079549D">
      <w:pPr>
        <w:ind w:firstLine="0"/>
        <w:jc w:val="left"/>
      </w:pPr>
      <w:r w:rsidRPr="00ED04C1">
        <w:rPr>
          <w:b/>
          <w:bCs/>
        </w:rPr>
        <w:t>Figure 1</w:t>
      </w:r>
      <w:r>
        <w:rPr>
          <w:b/>
          <w:bCs/>
        </w:rPr>
        <w:t xml:space="preserve"> </w:t>
      </w:r>
      <w:r>
        <w:t>Diagrammatic representation of TFV/TFV-DP concentration dependent on K</w:t>
      </w:r>
      <w:r w:rsidRPr="00ED04C1">
        <w:rPr>
          <w:vertAlign w:val="subscript"/>
        </w:rPr>
        <w:t>in</w:t>
      </w:r>
      <w:r>
        <w:t xml:space="preserve">, </w:t>
      </w:r>
      <w:proofErr w:type="spellStart"/>
      <w:r>
        <w:t>K</w:t>
      </w:r>
      <w:r w:rsidRPr="00ED04C1">
        <w:rPr>
          <w:vertAlign w:val="subscript"/>
        </w:rPr>
        <w:t>out</w:t>
      </w:r>
      <w:proofErr w:type="spellEnd"/>
      <w:r>
        <w:t xml:space="preserve"> and TAF plasma concentration</w:t>
      </w:r>
    </w:p>
    <w:p w14:paraId="7C330FF6" w14:textId="77777777" w:rsidR="0063060C" w:rsidRPr="00EE5D9E" w:rsidRDefault="0063060C" w:rsidP="0079549D">
      <w:pPr>
        <w:pStyle w:val="Heading3"/>
        <w:numPr>
          <w:ilvl w:val="0"/>
          <w:numId w:val="0"/>
        </w:numPr>
        <w:ind w:left="360"/>
        <w:jc w:val="left"/>
        <w:rPr>
          <w:sz w:val="24"/>
          <w:szCs w:val="32"/>
        </w:rPr>
      </w:pPr>
      <w:r>
        <w:rPr>
          <w:sz w:val="24"/>
          <w:szCs w:val="32"/>
        </w:rPr>
        <w:t>2.3 Model prediction</w:t>
      </w:r>
    </w:p>
    <w:p w14:paraId="44881E36" w14:textId="141B6D1C" w:rsidR="001814B0" w:rsidRDefault="00406F9A" w:rsidP="0079549D">
      <w:pPr>
        <w:jc w:val="left"/>
        <w:rPr>
          <w:rFonts w:cs="Arial"/>
          <w:b/>
          <w:sz w:val="32"/>
          <w:szCs w:val="32"/>
        </w:rPr>
      </w:pPr>
      <w:r>
        <w:t xml:space="preserve">The qualified PBPK model was used for dose prediction of implants through the subcutaneous route of administration. </w:t>
      </w:r>
      <w:r w:rsidR="00BF1F60">
        <w:t xml:space="preserve">A range of zero-order release rates were </w:t>
      </w:r>
      <w:r w:rsidR="00AB27DA">
        <w:t>simulated</w:t>
      </w:r>
      <w:r w:rsidR="00AC7143">
        <w:t xml:space="preserve"> from </w:t>
      </w:r>
      <w:r w:rsidR="00D94AC5">
        <w:t>1.0</w:t>
      </w:r>
      <w:r w:rsidR="00AC7143">
        <w:t xml:space="preserve"> – 1.6 mg/day</w:t>
      </w:r>
      <w:r w:rsidR="00AB27DA">
        <w:t>,</w:t>
      </w:r>
      <w:r w:rsidR="00BF1F60">
        <w:t xml:space="preserve"> and the minimum </w:t>
      </w:r>
      <w:r w:rsidR="00BF1F60">
        <w:lastRenderedPageBreak/>
        <w:t xml:space="preserve">amount required per day was identified such that </w:t>
      </w:r>
      <w:r w:rsidR="00AC7143">
        <w:t xml:space="preserve">the </w:t>
      </w:r>
      <w:r w:rsidR="00AB27DA">
        <w:t xml:space="preserve">TFV-DP intracellular concentration </w:t>
      </w:r>
      <w:r w:rsidR="006412AC">
        <w:t xml:space="preserve">in PBMCs </w:t>
      </w:r>
      <w:r w:rsidR="001145ED">
        <w:t>were above</w:t>
      </w:r>
      <w:r w:rsidR="00AB27DA">
        <w:t xml:space="preserve"> the target concentration of 48 </w:t>
      </w:r>
      <w:proofErr w:type="spellStart"/>
      <w:r w:rsidR="00AB27DA">
        <w:t>fmol</w:t>
      </w:r>
      <w:proofErr w:type="spellEnd"/>
      <w:r w:rsidR="00AB27DA">
        <w:t>/10</w:t>
      </w:r>
      <w:r w:rsidR="00AB27DA" w:rsidRPr="00AB27DA">
        <w:rPr>
          <w:vertAlign w:val="superscript"/>
        </w:rPr>
        <w:t>6</w:t>
      </w:r>
      <w:r w:rsidR="00AB27DA">
        <w:t xml:space="preserve"> cells </w:t>
      </w:r>
      <w:r w:rsidR="001145ED">
        <w:t xml:space="preserve">for the entire dose interval </w:t>
      </w:r>
      <w:r w:rsidR="001F5863">
        <w:fldChar w:fldCharType="begin">
          <w:fldData xml:space="preserve">PEVuZE5vdGU+PENpdGU+PEF1dGhvcj5HdW5hd2FyZGFuYTwvQXV0aG9yPjxZZWFyPjIwMTU8L1ll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</w:fldData>
        </w:fldChar>
      </w:r>
      <w:r w:rsidR="005D42D8">
        <w:instrText xml:space="preserve"> ADDIN EN.CITE </w:instrText>
      </w:r>
      <w:r w:rsidR="005D42D8">
        <w:fldChar w:fldCharType="begin">
          <w:fldData xml:space="preserve">PEVuZE5vdGU+PENpdGU+PEF1dGhvcj5HdW5hd2FyZGFuYTwvQXV0aG9yPjxZZWFyPjIwMTU8L1ll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</w:fldData>
        </w:fldChar>
      </w:r>
      <w:r w:rsidR="005D42D8">
        <w:instrText xml:space="preserve"> ADDIN EN.CITE.DATA </w:instrText>
      </w:r>
      <w:r w:rsidR="005D42D8">
        <w:fldChar w:fldCharType="end"/>
      </w:r>
      <w:r w:rsidR="001F5863">
        <w:fldChar w:fldCharType="separate"/>
      </w:r>
      <w:r w:rsidR="005D42D8">
        <w:rPr>
          <w:noProof/>
        </w:rPr>
        <w:t>[</w:t>
      </w:r>
      <w:hyperlink w:anchor="_ENREF_6" w:tooltip="Grant, 2010 #1187" w:history="1">
        <w:r w:rsidR="005D42D8">
          <w:rPr>
            <w:noProof/>
          </w:rPr>
          <w:t>6</w:t>
        </w:r>
      </w:hyperlink>
      <w:r w:rsidR="005D42D8">
        <w:rPr>
          <w:noProof/>
        </w:rPr>
        <w:t xml:space="preserve">, </w:t>
      </w:r>
      <w:hyperlink w:anchor="_ENREF_21" w:tooltip="Gunawardana, 2015 #1064" w:history="1">
        <w:r w:rsidR="005D42D8">
          <w:rPr>
            <w:noProof/>
          </w:rPr>
          <w:t>21</w:t>
        </w:r>
      </w:hyperlink>
      <w:r w:rsidR="005D42D8">
        <w:rPr>
          <w:noProof/>
        </w:rPr>
        <w:t>]</w:t>
      </w:r>
      <w:r w:rsidR="001F5863">
        <w:fldChar w:fldCharType="end"/>
      </w:r>
      <w:r w:rsidR="00AB27DA">
        <w:t>.</w:t>
      </w:r>
      <w:r w:rsidR="00E52BB5">
        <w:t xml:space="preserve"> Additionally, </w:t>
      </w:r>
      <w:r w:rsidR="009127DA">
        <w:t>TFV-DP concentrations in</w:t>
      </w:r>
      <w:r w:rsidR="00E52BB5">
        <w:t xml:space="preserve"> cervical</w:t>
      </w:r>
      <w:r w:rsidR="009127DA">
        <w:t xml:space="preserve"> and rectal tissue were also </w:t>
      </w:r>
      <w:r w:rsidR="001145ED">
        <w:t>simulated</w:t>
      </w:r>
      <w:r w:rsidR="009127DA">
        <w:t xml:space="preserve">. An average ratio of 0.031 and 0.02 for TFV-DP </w:t>
      </w:r>
      <w:r w:rsidR="00E52BB5">
        <w:t>cervical</w:t>
      </w:r>
      <w:r w:rsidR="009127DA">
        <w:t>/TFV-DP PBMC and TFV-DP rectal/TFV-DP PBMC respectively</w:t>
      </w:r>
      <w:r w:rsidR="008A3405">
        <w:t>, as described in clinical studies</w:t>
      </w:r>
      <w:r w:rsidR="00050D93">
        <w:t xml:space="preserve"> </w:t>
      </w:r>
      <w:r w:rsidR="00763BAF">
        <w:fldChar w:fldCharType="begin">
          <w:fldData xml:space="preserve">PEVuZE5vdGU+PENpdGU+PEF1dGhvcj5Db3R0cmVsbDwvQXV0aG9yPjxZZWFyPjIwMTc8L1llYXI+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</w:fldData>
        </w:fldChar>
      </w:r>
      <w:r w:rsidR="00DC35D7">
        <w:instrText xml:space="preserve"> ADDIN EN.CITE </w:instrText>
      </w:r>
      <w:r w:rsidR="00DC35D7">
        <w:fldChar w:fldCharType="begin">
          <w:fldData xml:space="preserve">PEVuZE5vdGU+PENpdGU+PEF1dGhvcj5Db3R0cmVsbDwvQXV0aG9yPjxZZWFyPjIwMTc8L1llYXI+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</w:fldData>
        </w:fldChar>
      </w:r>
      <w:r w:rsidR="00DC35D7">
        <w:instrText xml:space="preserve"> ADDIN EN.CITE.DATA </w:instrText>
      </w:r>
      <w:r w:rsidR="00DC35D7">
        <w:fldChar w:fldCharType="end"/>
      </w:r>
      <w:r w:rsidR="00763BAF">
        <w:fldChar w:fldCharType="separate"/>
      </w:r>
      <w:r w:rsidR="004979C7">
        <w:rPr>
          <w:noProof/>
        </w:rPr>
        <w:t>[</w:t>
      </w:r>
      <w:hyperlink w:anchor="_ENREF_39" w:tooltip="Cottrell, 2017 #1108" w:history="1">
        <w:r w:rsidR="005D42D8">
          <w:rPr>
            <w:noProof/>
          </w:rPr>
          <w:t>39</w:t>
        </w:r>
      </w:hyperlink>
      <w:r w:rsidR="004979C7">
        <w:rPr>
          <w:noProof/>
        </w:rPr>
        <w:t>]</w:t>
      </w:r>
      <w:r w:rsidR="00763BAF">
        <w:fldChar w:fldCharType="end"/>
      </w:r>
      <w:r w:rsidR="008A3405">
        <w:t>,</w:t>
      </w:r>
      <w:r w:rsidR="009127DA">
        <w:t xml:space="preserve"> were </w:t>
      </w:r>
      <w:r w:rsidR="00E52BB5">
        <w:t xml:space="preserve">applied </w:t>
      </w:r>
      <w:r w:rsidR="008A3405">
        <w:t>(see Supplementary Section)</w:t>
      </w:r>
      <w:r w:rsidR="00EF7A25">
        <w:t>.</w:t>
      </w:r>
      <w:r w:rsidR="009127DA">
        <w:t xml:space="preserve"> </w:t>
      </w:r>
      <w:r w:rsidR="001814B0">
        <w:rPr>
          <w:sz w:val="32"/>
          <w:szCs w:val="32"/>
        </w:rPr>
        <w:br w:type="page"/>
      </w:r>
    </w:p>
    <w:p w14:paraId="1B315055" w14:textId="55A56107" w:rsidR="009A5608" w:rsidRDefault="00F02381" w:rsidP="0079549D">
      <w:pPr>
        <w:pStyle w:val="Heading2"/>
        <w:numPr>
          <w:ilvl w:val="0"/>
          <w:numId w:val="4"/>
        </w:numPr>
        <w:jc w:val="left"/>
        <w:rPr>
          <w:sz w:val="32"/>
          <w:szCs w:val="32"/>
        </w:rPr>
      </w:pPr>
      <w:r w:rsidRPr="009645BC">
        <w:rPr>
          <w:sz w:val="32"/>
          <w:szCs w:val="32"/>
        </w:rPr>
        <w:lastRenderedPageBreak/>
        <w:t>Results</w:t>
      </w:r>
    </w:p>
    <w:p w14:paraId="75FF1E67" w14:textId="08914012" w:rsidR="0066246A" w:rsidRDefault="0066246A" w:rsidP="0079549D">
      <w:pPr>
        <w:pStyle w:val="Heading4"/>
        <w:jc w:val="left"/>
      </w:pPr>
      <w:r>
        <w:t xml:space="preserve">3.1 Model </w:t>
      </w:r>
      <w:r w:rsidR="00B43EE2">
        <w:t>qualification</w:t>
      </w:r>
    </w:p>
    <w:p w14:paraId="49CD7E59" w14:textId="4E9CAA16" w:rsidR="00C26582" w:rsidRDefault="00C26582" w:rsidP="0079549D">
      <w:pPr>
        <w:jc w:val="left"/>
      </w:pPr>
      <w:r>
        <w:t xml:space="preserve">The comparison of observed and predicted pharmacokinetic parameters and the tables comparing the AUC, </w:t>
      </w:r>
      <w:proofErr w:type="spellStart"/>
      <w:r>
        <w:t>C</w:t>
      </w:r>
      <w:r w:rsidRPr="00C26582">
        <w:rPr>
          <w:vertAlign w:val="subscript"/>
        </w:rPr>
        <w:t>max</w:t>
      </w:r>
      <w:proofErr w:type="spellEnd"/>
      <w:r>
        <w:t xml:space="preserve"> of TAF, TFV and TFV-DP for </w:t>
      </w:r>
      <w:r w:rsidR="00060FD7">
        <w:t xml:space="preserve">different </w:t>
      </w:r>
      <w:r>
        <w:t>dosing regimen</w:t>
      </w:r>
      <w:r w:rsidR="00060FD7">
        <w:t>s</w:t>
      </w:r>
      <w:r>
        <w:t xml:space="preserve"> are shown in the </w:t>
      </w:r>
      <w:r w:rsidR="00AF5CFC">
        <w:t>S</w:t>
      </w:r>
      <w:r>
        <w:t xml:space="preserve">upplementary </w:t>
      </w:r>
      <w:r w:rsidR="00AF5CFC" w:rsidRPr="00EF7A25">
        <w:t>Section (</w:t>
      </w:r>
      <w:r w:rsidR="00EF7A25" w:rsidRPr="00EF7A25">
        <w:t>Supplementary</w:t>
      </w:r>
      <w:r w:rsidR="00EF7A25">
        <w:t xml:space="preserve"> figure 1</w:t>
      </w:r>
      <w:r w:rsidR="00AF5CFC">
        <w:t>)</w:t>
      </w:r>
      <w:r>
        <w:t xml:space="preserve">. The simulated pharmacokinetic parameters are in the agreeable two-fold limit from the mean observed values except for the TFV </w:t>
      </w:r>
      <w:proofErr w:type="spellStart"/>
      <w:r>
        <w:t>C</w:t>
      </w:r>
      <w:r w:rsidRPr="00C26582">
        <w:rPr>
          <w:vertAlign w:val="subscript"/>
        </w:rPr>
        <w:t>max</w:t>
      </w:r>
      <w:proofErr w:type="spellEnd"/>
      <w:r>
        <w:t xml:space="preserve"> of single 10 mg TAF oral dose which exceeds the limit by 6%.</w:t>
      </w:r>
      <w:r w:rsidR="00D272D5">
        <w:t xml:space="preserve"> T</w:t>
      </w:r>
      <w:r w:rsidR="00690AC3">
        <w:t>he difference in the simulated pharmacokinetic parameters</w:t>
      </w:r>
      <w:r w:rsidR="00D272D5">
        <w:t xml:space="preserve"> – AUC and </w:t>
      </w:r>
      <w:proofErr w:type="spellStart"/>
      <w:r w:rsidR="00D272D5">
        <w:t>C</w:t>
      </w:r>
      <w:r w:rsidR="00D272D5" w:rsidRPr="00D272D5">
        <w:rPr>
          <w:vertAlign w:val="subscript"/>
        </w:rPr>
        <w:t>max</w:t>
      </w:r>
      <w:proofErr w:type="spellEnd"/>
      <w:r w:rsidR="00690AC3">
        <w:t xml:space="preserve"> </w:t>
      </w:r>
      <w:r w:rsidR="00D272D5">
        <w:t xml:space="preserve">of plasma TAF and TFV </w:t>
      </w:r>
      <w:r w:rsidR="0066246A">
        <w:t xml:space="preserve">on day 14 </w:t>
      </w:r>
      <w:r w:rsidR="00690AC3">
        <w:t xml:space="preserve">for 8 mg and 25 mg </w:t>
      </w:r>
      <w:r w:rsidR="0066246A">
        <w:t xml:space="preserve">OD </w:t>
      </w:r>
      <w:r w:rsidR="00690AC3">
        <w:t xml:space="preserve">TAF </w:t>
      </w:r>
      <w:r w:rsidR="0066246A">
        <w:t>was less than 50% from the observed mean</w:t>
      </w:r>
      <w:r w:rsidR="00D272D5">
        <w:t xml:space="preserve"> however the difference between observed and simulated for single oral doses of 5 mg and 10 mg </w:t>
      </w:r>
      <w:r w:rsidR="007D242C">
        <w:t xml:space="preserve">AUC </w:t>
      </w:r>
      <w:r w:rsidR="00D272D5">
        <w:t xml:space="preserve">was between 10 and </w:t>
      </w:r>
      <w:r w:rsidR="007D242C">
        <w:t>5</w:t>
      </w:r>
      <w:r w:rsidR="00D272D5">
        <w:t xml:space="preserve">0% </w:t>
      </w:r>
      <w:r w:rsidR="007D242C">
        <w:t xml:space="preserve">and </w:t>
      </w:r>
      <w:proofErr w:type="spellStart"/>
      <w:r w:rsidR="007D242C">
        <w:t>C</w:t>
      </w:r>
      <w:r w:rsidR="007D242C" w:rsidRPr="007D242C">
        <w:rPr>
          <w:vertAlign w:val="subscript"/>
        </w:rPr>
        <w:t>max</w:t>
      </w:r>
      <w:proofErr w:type="spellEnd"/>
      <w:r w:rsidR="007D242C">
        <w:t xml:space="preserve"> between 90 and 107% </w:t>
      </w:r>
      <w:r w:rsidR="00D272D5">
        <w:t>for plasma TFV</w:t>
      </w:r>
      <w:r w:rsidR="007D242C">
        <w:t>.</w:t>
      </w:r>
      <w:r w:rsidR="00D272D5">
        <w:t xml:space="preserve"> </w:t>
      </w:r>
      <w:r w:rsidR="00E32413">
        <w:t>T</w:t>
      </w:r>
      <w:r w:rsidR="007D242C">
        <w:t xml:space="preserve">he difference in the intracellular TFV-DP AUC and </w:t>
      </w:r>
      <w:proofErr w:type="spellStart"/>
      <w:r w:rsidR="007D242C">
        <w:t>C</w:t>
      </w:r>
      <w:r w:rsidR="007D242C" w:rsidRPr="007D242C">
        <w:rPr>
          <w:vertAlign w:val="subscript"/>
        </w:rPr>
        <w:t>max</w:t>
      </w:r>
      <w:proofErr w:type="spellEnd"/>
      <w:r w:rsidR="007D242C">
        <w:t xml:space="preserve"> for the single TAF doses of 5 mg and 10 mg was between 10 to 35%. </w:t>
      </w:r>
    </w:p>
    <w:p w14:paraId="435D76FA" w14:textId="3B9D930C" w:rsidR="000A31C3" w:rsidRDefault="000A31C3" w:rsidP="0079549D">
      <w:pPr>
        <w:pStyle w:val="Heading4"/>
        <w:jc w:val="left"/>
      </w:pPr>
      <w:r>
        <w:t>3.2 Model prediction</w:t>
      </w:r>
    </w:p>
    <w:p w14:paraId="52E4CE9E" w14:textId="4BB67AA5" w:rsidR="00BC0CC6" w:rsidRPr="000A31C3" w:rsidRDefault="0066246A" w:rsidP="006412AC">
      <w:pPr>
        <w:jc w:val="left"/>
      </w:pPr>
      <w:r>
        <w:t>Pharmacokinetics of TAF, TFV and TFV-DP for various release amounts per day from the implant are presented in Table 2</w:t>
      </w:r>
      <w:r w:rsidR="00A6529C">
        <w:t xml:space="preserve"> and</w:t>
      </w:r>
      <w:r>
        <w:t xml:space="preserve"> </w:t>
      </w:r>
      <w:r w:rsidR="00A6529C">
        <w:t xml:space="preserve">the intracellular TFV-DP concentrations in cervical and rectal tissues for various release rates are reported in Table 3. </w:t>
      </w:r>
      <w:r w:rsidR="00146A2B">
        <w:t>The model indicate</w:t>
      </w:r>
      <w:r w:rsidR="00C10DAE">
        <w:t>d</w:t>
      </w:r>
      <w:r w:rsidR="00146A2B">
        <w:t xml:space="preserve"> that a minimum release of 1.4 mg TAF per day is necessary to </w:t>
      </w:r>
      <w:r w:rsidR="00487F89">
        <w:t xml:space="preserve">achieve </w:t>
      </w:r>
      <w:r w:rsidR="00146A2B">
        <w:t xml:space="preserve">TFV-DP intracellular concentration </w:t>
      </w:r>
      <w:r w:rsidR="00487F89">
        <w:t xml:space="preserve">above </w:t>
      </w:r>
      <w:r w:rsidR="00146A2B">
        <w:t xml:space="preserve">the target concentration of 48 </w:t>
      </w:r>
      <w:proofErr w:type="spellStart"/>
      <w:r w:rsidR="00146A2B">
        <w:t>fmol</w:t>
      </w:r>
      <w:proofErr w:type="spellEnd"/>
      <w:r w:rsidR="00146A2B">
        <w:t>/10</w:t>
      </w:r>
      <w:r w:rsidR="00146A2B" w:rsidRPr="00146A2B">
        <w:rPr>
          <w:vertAlign w:val="superscript"/>
        </w:rPr>
        <w:t>6</w:t>
      </w:r>
      <w:r w:rsidR="00146A2B">
        <w:t xml:space="preserve"> cells. The simulated TAF implant plasma concentrations </w:t>
      </w:r>
      <w:r w:rsidR="00911C86">
        <w:t xml:space="preserve">were predicted to </w:t>
      </w:r>
      <w:r w:rsidR="00146A2B">
        <w:t>reach a steady level within half a day (assuming constant uninterrupted release from the implant)</w:t>
      </w:r>
      <w:r w:rsidR="00911C86">
        <w:t>. H</w:t>
      </w:r>
      <w:r w:rsidR="00146A2B">
        <w:t>owever</w:t>
      </w:r>
      <w:r w:rsidR="00911C86">
        <w:t>,</w:t>
      </w:r>
      <w:r w:rsidR="00146A2B">
        <w:t xml:space="preserve"> TFV and TFV-DP concentrations</w:t>
      </w:r>
      <w:r w:rsidR="00A779D4">
        <w:t xml:space="preserve"> require</w:t>
      </w:r>
      <w:r w:rsidR="00911C86">
        <w:t>d</w:t>
      </w:r>
      <w:r w:rsidR="00A779D4">
        <w:t xml:space="preserve"> a longer interval of time </w:t>
      </w:r>
      <w:r w:rsidR="008D451F">
        <w:t xml:space="preserve">(up to 14 days) </w:t>
      </w:r>
      <w:r w:rsidR="00146A2B">
        <w:t>as shown in</w:t>
      </w:r>
      <w:r w:rsidR="00A779D4">
        <w:t xml:space="preserve"> Figure 1-</w:t>
      </w:r>
      <w:r w:rsidR="00146A2B">
        <w:t>2.</w:t>
      </w:r>
      <w:r w:rsidR="00BC0CC6">
        <w:br w:type="page"/>
      </w:r>
    </w:p>
    <w:p w14:paraId="1686526E" w14:textId="063AC833" w:rsidR="00995887" w:rsidRDefault="00995887" w:rsidP="0079549D">
      <w:pPr>
        <w:pStyle w:val="Heading2"/>
        <w:numPr>
          <w:ilvl w:val="0"/>
          <w:numId w:val="4"/>
        </w:numPr>
        <w:jc w:val="left"/>
        <w:rPr>
          <w:sz w:val="32"/>
          <w:szCs w:val="32"/>
        </w:rPr>
      </w:pPr>
      <w:r w:rsidRPr="009645BC">
        <w:rPr>
          <w:sz w:val="32"/>
          <w:szCs w:val="32"/>
        </w:rPr>
        <w:lastRenderedPageBreak/>
        <w:t>Discussion</w:t>
      </w:r>
    </w:p>
    <w:p w14:paraId="61DC9986" w14:textId="09B19C36" w:rsidR="001E5ACE" w:rsidRDefault="00FA2A7A" w:rsidP="0079549D">
      <w:pPr>
        <w:jc w:val="left"/>
      </w:pPr>
      <w:r>
        <w:t xml:space="preserve">This study </w:t>
      </w:r>
      <w:r w:rsidR="00CC491B">
        <w:t xml:space="preserve">developed a PBPK model for TAF </w:t>
      </w:r>
      <w:r>
        <w:t>to</w:t>
      </w:r>
      <w:r w:rsidR="00CC491B">
        <w:t xml:space="preserve"> inform the minimum dose required for a subcutaneous implant </w:t>
      </w:r>
      <w:r w:rsidR="008F6986">
        <w:t>to achieve protection against HIV infection in healthy adult women.</w:t>
      </w:r>
      <w:r w:rsidR="00CC491B">
        <w:t xml:space="preserve"> </w:t>
      </w:r>
      <w:r w:rsidR="00663230">
        <w:t xml:space="preserve">The PBPK model was qualified </w:t>
      </w:r>
      <w:r w:rsidR="00AB2399">
        <w:t xml:space="preserve">against </w:t>
      </w:r>
      <w:r w:rsidR="00663230">
        <w:t>TAF oral formulation</w:t>
      </w:r>
      <w:r w:rsidR="00AB2399">
        <w:t xml:space="preserve">s and the model simulations </w:t>
      </w:r>
      <w:proofErr w:type="gramStart"/>
      <w:r w:rsidR="00911C86">
        <w:t xml:space="preserve">were </w:t>
      </w:r>
      <w:r w:rsidR="00AB2399">
        <w:t>in agreement</w:t>
      </w:r>
      <w:proofErr w:type="gramEnd"/>
      <w:r w:rsidR="00AB2399">
        <w:t xml:space="preserve"> with the </w:t>
      </w:r>
      <w:r w:rsidR="00631E11">
        <w:t xml:space="preserve">clinically </w:t>
      </w:r>
      <w:r w:rsidR="00AB2399">
        <w:t>observed pharmacokinetic data. The observed data considered for this study comprised of both single</w:t>
      </w:r>
      <w:r w:rsidR="00911C86">
        <w:t>-</w:t>
      </w:r>
      <w:r w:rsidR="00AB2399">
        <w:t xml:space="preserve"> and multiple</w:t>
      </w:r>
      <w:r w:rsidR="00911C86">
        <w:t>-</w:t>
      </w:r>
      <w:r w:rsidR="00AB2399">
        <w:t xml:space="preserve">dose studies </w:t>
      </w:r>
      <w:r w:rsidR="00DC693F">
        <w:t xml:space="preserve">of TAF </w:t>
      </w:r>
      <w:r w:rsidR="00AB2399">
        <w:t xml:space="preserve">in a healthy population. Qualification against both </w:t>
      </w:r>
      <w:r w:rsidR="00DC693F">
        <w:t>single</w:t>
      </w:r>
      <w:r w:rsidR="00911C86">
        <w:t>-</w:t>
      </w:r>
      <w:r w:rsidR="00DC693F">
        <w:t xml:space="preserve"> and multiple</w:t>
      </w:r>
      <w:r w:rsidR="00911C86">
        <w:t>-</w:t>
      </w:r>
      <w:r w:rsidR="008D451F">
        <w:t xml:space="preserve">dose </w:t>
      </w:r>
      <w:r w:rsidR="00AB2399">
        <w:t>scenarios improve</w:t>
      </w:r>
      <w:r w:rsidR="00911C86">
        <w:t>d</w:t>
      </w:r>
      <w:r w:rsidR="00AB2399">
        <w:t xml:space="preserve"> the </w:t>
      </w:r>
      <w:r w:rsidR="00DC693F">
        <w:t xml:space="preserve">performance and </w:t>
      </w:r>
      <w:r w:rsidR="00AB2399">
        <w:t xml:space="preserve">confidence </w:t>
      </w:r>
      <w:r w:rsidR="00D441CA">
        <w:t xml:space="preserve">of </w:t>
      </w:r>
      <w:r w:rsidR="00DC693F">
        <w:t xml:space="preserve">the </w:t>
      </w:r>
      <w:r w:rsidR="00D441CA">
        <w:t xml:space="preserve">TAF </w:t>
      </w:r>
      <w:r w:rsidR="00DC693F">
        <w:t xml:space="preserve">PBPK </w:t>
      </w:r>
      <w:r w:rsidR="00D441CA">
        <w:t xml:space="preserve">model for </w:t>
      </w:r>
      <w:r w:rsidR="00AB2399">
        <w:t xml:space="preserve">long-term </w:t>
      </w:r>
      <w:r w:rsidR="00D441CA">
        <w:t>simulations.</w:t>
      </w:r>
      <w:r w:rsidR="00DC693F">
        <w:t xml:space="preserve"> </w:t>
      </w:r>
      <w:r w:rsidR="00D272D5">
        <w:t>This study focuse</w:t>
      </w:r>
      <w:r w:rsidR="008D451F">
        <w:t>d</w:t>
      </w:r>
      <w:r w:rsidR="00D272D5">
        <w:t xml:space="preserve"> on the use of TAF </w:t>
      </w:r>
      <w:r w:rsidR="008D451F">
        <w:t xml:space="preserve">as a single agent </w:t>
      </w:r>
      <w:r w:rsidR="00D272D5">
        <w:t>and therefore clinical s</w:t>
      </w:r>
      <w:r w:rsidR="00DC693F">
        <w:t xml:space="preserve">tudies </w:t>
      </w:r>
      <w:r w:rsidR="00631E11">
        <w:t xml:space="preserve">during which no other concomitant </w:t>
      </w:r>
      <w:r w:rsidR="00911C86">
        <w:t xml:space="preserve">drugs </w:t>
      </w:r>
      <w:r w:rsidR="00DC693F">
        <w:t xml:space="preserve">were </w:t>
      </w:r>
      <w:r w:rsidR="008D451F">
        <w:t xml:space="preserve">administered were </w:t>
      </w:r>
      <w:r w:rsidR="00DC693F">
        <w:t>considered for model qualification</w:t>
      </w:r>
      <w:r w:rsidR="00911C86">
        <w:t>, but</w:t>
      </w:r>
      <w:r w:rsidR="00DC693F">
        <w:t xml:space="preserve"> co-administration with other </w:t>
      </w:r>
      <w:r w:rsidR="00911C86">
        <w:t>drugs</w:t>
      </w:r>
      <w:r w:rsidR="00631E11">
        <w:t xml:space="preserve"> </w:t>
      </w:r>
      <w:r w:rsidR="00DC693F">
        <w:t xml:space="preserve">may affect TAF pharmacokinetics. </w:t>
      </w:r>
      <w:r w:rsidR="00D272D5">
        <w:t xml:space="preserve">The model qualification resulted </w:t>
      </w:r>
      <w:r w:rsidR="00911C86">
        <w:t xml:space="preserve">in </w:t>
      </w:r>
      <w:r w:rsidR="00D272D5">
        <w:t xml:space="preserve">simulations well within 2-fold </w:t>
      </w:r>
      <w:r w:rsidR="00911C86">
        <w:t xml:space="preserve">of </w:t>
      </w:r>
      <w:r w:rsidR="00D272D5">
        <w:t xml:space="preserve">the mean observed values. </w:t>
      </w:r>
      <w:r w:rsidR="00050D93">
        <w:t>T</w:t>
      </w:r>
      <w:r w:rsidR="000D6CBB">
        <w:t xml:space="preserve">he difference in the </w:t>
      </w:r>
      <w:proofErr w:type="spellStart"/>
      <w:r w:rsidR="000D6CBB">
        <w:t>C</w:t>
      </w:r>
      <w:r w:rsidR="000D6CBB" w:rsidRPr="000D6CBB">
        <w:rPr>
          <w:vertAlign w:val="subscript"/>
        </w:rPr>
        <w:t>max</w:t>
      </w:r>
      <w:proofErr w:type="spellEnd"/>
      <w:r w:rsidR="000D6CBB">
        <w:t xml:space="preserve"> </w:t>
      </w:r>
      <w:r w:rsidR="00165AAA">
        <w:t xml:space="preserve">of plasma TFV for both </w:t>
      </w:r>
      <w:r w:rsidR="00050D93">
        <w:t xml:space="preserve">– 5 mg and 10 mg </w:t>
      </w:r>
      <w:r w:rsidR="00165AAA">
        <w:t xml:space="preserve">doses </w:t>
      </w:r>
      <w:r w:rsidR="000D6CBB">
        <w:t>were on the higher side (98-107%)</w:t>
      </w:r>
      <w:r w:rsidR="00050D93">
        <w:t xml:space="preserve"> which </w:t>
      </w:r>
      <w:r w:rsidR="00911C86">
        <w:t xml:space="preserve">may </w:t>
      </w:r>
      <w:r w:rsidR="00050D93">
        <w:t xml:space="preserve">be </w:t>
      </w:r>
      <w:r w:rsidR="000D6CBB">
        <w:t xml:space="preserve">due to the low values of </w:t>
      </w:r>
      <w:proofErr w:type="spellStart"/>
      <w:r w:rsidR="000D6CBB">
        <w:t>C</w:t>
      </w:r>
      <w:r w:rsidR="000D6CBB" w:rsidRPr="000D6CBB">
        <w:rPr>
          <w:vertAlign w:val="subscript"/>
        </w:rPr>
        <w:t>max</w:t>
      </w:r>
      <w:proofErr w:type="spellEnd"/>
      <w:r w:rsidR="000D6CBB">
        <w:t xml:space="preserve"> for these doses (0.8 and 1.5 ng/ml for 5 mg and 10 mg respectively). However, since the simulated AUC and </w:t>
      </w:r>
      <w:proofErr w:type="spellStart"/>
      <w:r w:rsidR="000D6CBB">
        <w:t>C</w:t>
      </w:r>
      <w:r w:rsidR="000D6CBB" w:rsidRPr="000D6CBB">
        <w:rPr>
          <w:vertAlign w:val="subscript"/>
        </w:rPr>
        <w:t>max</w:t>
      </w:r>
      <w:proofErr w:type="spellEnd"/>
      <w:r w:rsidR="000D6CBB">
        <w:t xml:space="preserve"> values </w:t>
      </w:r>
      <w:r w:rsidR="00165AAA">
        <w:t xml:space="preserve">of plasma TAF and TFV </w:t>
      </w:r>
      <w:r w:rsidR="000D6CBB">
        <w:t xml:space="preserve">for multiple doses of 8 mg and 25 mg were within 50% from the mean observed values, the model was considered qualified </w:t>
      </w:r>
      <w:r w:rsidR="00E92A6E">
        <w:t>and the</w:t>
      </w:r>
      <w:r w:rsidR="000D6CBB">
        <w:t xml:space="preserve"> long-term performance was better than for </w:t>
      </w:r>
      <w:r w:rsidR="00165AAA">
        <w:t xml:space="preserve">a </w:t>
      </w:r>
      <w:r w:rsidR="000D6CBB">
        <w:t xml:space="preserve">single dose. </w:t>
      </w:r>
      <w:r w:rsidR="00EF7A25">
        <w:t xml:space="preserve">The simulated TFV-DP intracellular concentration </w:t>
      </w:r>
      <w:r w:rsidR="00772A37">
        <w:t xml:space="preserve">in healthy individuals </w:t>
      </w:r>
      <w:r w:rsidR="00EF7A25">
        <w:t>was also</w:t>
      </w:r>
      <w:r w:rsidR="00772A37">
        <w:t xml:space="preserve"> compared</w:t>
      </w:r>
      <w:r w:rsidR="00EF7A25">
        <w:t xml:space="preserve"> with observed </w:t>
      </w:r>
      <w:r w:rsidR="00772A37">
        <w:t xml:space="preserve">data and the mean values were within the two-fold limit </w:t>
      </w:r>
      <w:r w:rsidR="00EF7A25">
        <w:t>(data not shown)</w:t>
      </w:r>
      <w:r w:rsidR="00772A37">
        <w:t xml:space="preserve"> </w:t>
      </w:r>
      <w:r w:rsidR="007979E2">
        <w:fldChar w:fldCharType="begin"/>
      </w:r>
      <w:r w:rsidR="00DC35D7">
        <w:instrText xml:space="preserve"> ADDIN EN.CITE &lt;EndNote&gt;&lt;Cite&gt;&lt;Author&gt;Jenna Yager&lt;/Author&gt;&lt;Year&gt;2019&lt;/Year&gt;&lt;RecNum&gt;1127&lt;/RecNum&gt;&lt;DisplayText&gt;[40]&lt;/DisplayText&gt;&lt;record&gt;&lt;rec-number&gt;1127&lt;/rec-number&gt;&lt;foreign-keys&gt;&lt;key app="EN" db-id="sw0fsw99vzvt2we0wwdpe5zgr5t9xzzvfwex" timestamp="1565190434"&gt;1127&lt;/key&gt;&lt;/foreign-keys&gt;&lt;ref-type name="Conference Proceedings"&gt;10&lt;/ref-type&gt;&lt;contributors&gt;&lt;authors&gt;&lt;author&gt;Jenna Yager, Kristina Brooks, Jose Castillo-Manchilla, Mary Morrow, Mustafa Ibrahim, Cricket Mchugh, Lane Bushman, Jennifer Kiser, Samantha Mawhinney, Peter Anderson&lt;/author&gt;&lt;/authors&gt;&lt;/contributors&gt;&lt;titles&gt;&lt;title&gt;Tenofovir-diphosphate in PBMC following increasing TAF vs. TDF dosing under directly observed therapy&lt;/title&gt;&lt;secondary-title&gt;20th International Workshop on Clinical Pharmacology of HIV, Hepatitis &amp;amp; Other Antiviral Drugs&lt;/secondary-title&gt;&lt;/titles&gt;&lt;dates&gt;&lt;year&gt;2019&lt;/year&gt;&lt;/dates&gt;&lt;pub-location&gt;Noordwijk&lt;/pub-location&gt;&lt;urls&gt;&lt;related-urls&gt;&lt;url&gt;http://regist2.virology-education.com/presentations/2019/20AntiviralPK/30_Yager.pdf&lt;/url&gt;&lt;/related-urls&gt;&lt;/urls&gt;&lt;/record&gt;&lt;/Cite&gt;&lt;/EndNote&gt;</w:instrText>
      </w:r>
      <w:r w:rsidR="007979E2">
        <w:fldChar w:fldCharType="separate"/>
      </w:r>
      <w:r w:rsidR="004979C7">
        <w:rPr>
          <w:noProof/>
        </w:rPr>
        <w:t>[</w:t>
      </w:r>
      <w:hyperlink w:anchor="_ENREF_40" w:tooltip="Jenna Yager, 2019 #1127" w:history="1">
        <w:r w:rsidR="005D42D8">
          <w:rPr>
            <w:noProof/>
          </w:rPr>
          <w:t>40</w:t>
        </w:r>
      </w:hyperlink>
      <w:r w:rsidR="004979C7">
        <w:rPr>
          <w:noProof/>
        </w:rPr>
        <w:t>]</w:t>
      </w:r>
      <w:r w:rsidR="007979E2">
        <w:fldChar w:fldCharType="end"/>
      </w:r>
      <w:r w:rsidR="00EF7A25">
        <w:t>.</w:t>
      </w:r>
    </w:p>
    <w:p w14:paraId="322017F6" w14:textId="5A83ABCD" w:rsidR="006638A0" w:rsidRDefault="00050D93" w:rsidP="0079549D">
      <w:pPr>
        <w:jc w:val="left"/>
      </w:pPr>
      <w:r>
        <w:t>S</w:t>
      </w:r>
      <w:r w:rsidR="005B5CA5">
        <w:t xml:space="preserve">tudies </w:t>
      </w:r>
      <w:r w:rsidR="00911C86">
        <w:t xml:space="preserve">have </w:t>
      </w:r>
      <w:r w:rsidR="005B5CA5">
        <w:t>indicate</w:t>
      </w:r>
      <w:r w:rsidR="00911C86">
        <w:t>d that</w:t>
      </w:r>
      <w:r w:rsidR="005B5CA5">
        <w:t xml:space="preserve"> a 90% effective concentration (EC</w:t>
      </w:r>
      <w:r w:rsidR="005B5CA5" w:rsidRPr="005B5CA5">
        <w:rPr>
          <w:vertAlign w:val="subscript"/>
        </w:rPr>
        <w:t>90</w:t>
      </w:r>
      <w:r w:rsidR="005B5CA5">
        <w:t xml:space="preserve">) for TFV-DP </w:t>
      </w:r>
      <w:r w:rsidR="00911C86">
        <w:t xml:space="preserve">is </w:t>
      </w:r>
      <w:r w:rsidR="005B5CA5">
        <w:t xml:space="preserve">between 26 to 48 </w:t>
      </w:r>
      <w:proofErr w:type="spellStart"/>
      <w:r w:rsidR="005B5CA5">
        <w:t>fmol</w:t>
      </w:r>
      <w:proofErr w:type="spellEnd"/>
      <w:r w:rsidR="005B5CA5">
        <w:t>/10</w:t>
      </w:r>
      <w:r w:rsidR="005B5CA5" w:rsidRPr="005B5CA5">
        <w:rPr>
          <w:vertAlign w:val="superscript"/>
        </w:rPr>
        <w:t>6</w:t>
      </w:r>
      <w:r w:rsidR="005B5CA5">
        <w:t xml:space="preserve"> cells, and </w:t>
      </w:r>
      <w:r>
        <w:t xml:space="preserve">therefore </w:t>
      </w:r>
      <w:r w:rsidR="005B5CA5">
        <w:t xml:space="preserve">48 </w:t>
      </w:r>
      <w:proofErr w:type="spellStart"/>
      <w:r w:rsidR="005B5CA5">
        <w:t>fmol</w:t>
      </w:r>
      <w:proofErr w:type="spellEnd"/>
      <w:r w:rsidR="005B5CA5">
        <w:t>/10</w:t>
      </w:r>
      <w:r w:rsidR="005B5CA5" w:rsidRPr="005B5CA5">
        <w:rPr>
          <w:vertAlign w:val="superscript"/>
        </w:rPr>
        <w:t>6</w:t>
      </w:r>
      <w:r w:rsidR="005B5CA5">
        <w:t xml:space="preserve"> cells was considered as the</w:t>
      </w:r>
      <w:r w:rsidR="008F6986">
        <w:t xml:space="preserve"> conservative</w:t>
      </w:r>
      <w:r w:rsidR="005B5CA5">
        <w:t xml:space="preserve"> target concentration </w:t>
      </w:r>
      <w:r w:rsidR="009F6580">
        <w:fldChar w:fldCharType="begin">
          <w:fldData xml:space="preserve">PEVuZE5vdGU+PENpdGU+PEF1dGhvcj5HdW5hd2FyZGFuYTwvQXV0aG9yPjxZZWFyPjIwMTU8L1ll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</w:fldData>
        </w:fldChar>
      </w:r>
      <w:r w:rsidR="005D42D8">
        <w:instrText xml:space="preserve"> ADDIN EN.CITE </w:instrText>
      </w:r>
      <w:r w:rsidR="005D42D8">
        <w:fldChar w:fldCharType="begin">
          <w:fldData xml:space="preserve">PEVuZE5vdGU+PENpdGU+PEF1dGhvcj5HdW5hd2FyZGFuYTwvQXV0aG9yPjxZZWFyPjIwMTU8L1ll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</w:fldData>
        </w:fldChar>
      </w:r>
      <w:r w:rsidR="005D42D8">
        <w:instrText xml:space="preserve"> ADDIN EN.CITE.DATA </w:instrText>
      </w:r>
      <w:r w:rsidR="005D42D8">
        <w:fldChar w:fldCharType="end"/>
      </w:r>
      <w:r w:rsidR="009F6580">
        <w:fldChar w:fldCharType="separate"/>
      </w:r>
      <w:r w:rsidR="005D42D8">
        <w:rPr>
          <w:noProof/>
        </w:rPr>
        <w:t>[</w:t>
      </w:r>
      <w:hyperlink w:anchor="_ENREF_6" w:tooltip="Grant, 2010 #1187" w:history="1">
        <w:r w:rsidR="005D42D8">
          <w:rPr>
            <w:noProof/>
          </w:rPr>
          <w:t>6</w:t>
        </w:r>
      </w:hyperlink>
      <w:r w:rsidR="005D42D8">
        <w:rPr>
          <w:noProof/>
        </w:rPr>
        <w:t xml:space="preserve">, </w:t>
      </w:r>
      <w:hyperlink w:anchor="_ENREF_21" w:tooltip="Gunawardana, 2015 #1064" w:history="1">
        <w:r w:rsidR="005D42D8">
          <w:rPr>
            <w:noProof/>
          </w:rPr>
          <w:t>21</w:t>
        </w:r>
      </w:hyperlink>
      <w:r w:rsidR="005D42D8">
        <w:rPr>
          <w:noProof/>
        </w:rPr>
        <w:t>]</w:t>
      </w:r>
      <w:r w:rsidR="009F6580">
        <w:fldChar w:fldCharType="end"/>
      </w:r>
      <w:r w:rsidR="00E92A6E">
        <w:t xml:space="preserve">, </w:t>
      </w:r>
      <w:r>
        <w:t xml:space="preserve">since </w:t>
      </w:r>
      <w:r w:rsidR="00E92A6E">
        <w:t>n</w:t>
      </w:r>
      <w:r w:rsidR="00E92A6E" w:rsidRPr="00E92A6E">
        <w:t xml:space="preserve">o standardised target concentration for prophylactic use of </w:t>
      </w:r>
      <w:r>
        <w:t>TAF</w:t>
      </w:r>
      <w:r w:rsidR="00E92A6E" w:rsidRPr="00E92A6E">
        <w:t xml:space="preserve"> ha</w:t>
      </w:r>
      <w:r>
        <w:t>s</w:t>
      </w:r>
      <w:r w:rsidR="00E92A6E" w:rsidRPr="00E92A6E">
        <w:t xml:space="preserve"> been identified</w:t>
      </w:r>
      <w:r w:rsidR="00E92A6E">
        <w:t xml:space="preserve">. </w:t>
      </w:r>
      <w:r w:rsidR="005B5CA5">
        <w:t xml:space="preserve">For the model predictions, </w:t>
      </w:r>
      <w:r w:rsidR="00911C86">
        <w:t xml:space="preserve">simulations </w:t>
      </w:r>
      <w:r w:rsidR="005B5CA5">
        <w:t xml:space="preserve">starting with 0.1 mg/day </w:t>
      </w:r>
      <w:r w:rsidR="00911C86">
        <w:t xml:space="preserve">were </w:t>
      </w:r>
      <w:r w:rsidR="005B5CA5">
        <w:t xml:space="preserve">gradually increased to identify the minimal </w:t>
      </w:r>
      <w:r w:rsidR="00E92A6E">
        <w:t xml:space="preserve">release from the implant </w:t>
      </w:r>
      <w:r w:rsidR="005B5CA5">
        <w:t xml:space="preserve">per day </w:t>
      </w:r>
      <w:r w:rsidR="00E92A6E">
        <w:t xml:space="preserve">to achieve </w:t>
      </w:r>
      <w:r w:rsidR="005B5CA5">
        <w:t xml:space="preserve">TFV-DP </w:t>
      </w:r>
      <w:r w:rsidR="002062EE">
        <w:t>concentration</w:t>
      </w:r>
      <w:r w:rsidR="005B5CA5">
        <w:t xml:space="preserve"> </w:t>
      </w:r>
      <w:r w:rsidR="00E92A6E">
        <w:t>above</w:t>
      </w:r>
      <w:r w:rsidR="002062EE">
        <w:t xml:space="preserve"> </w:t>
      </w:r>
      <w:r w:rsidR="005B5CA5">
        <w:t xml:space="preserve">the </w:t>
      </w:r>
      <w:r w:rsidR="002062EE">
        <w:t>target</w:t>
      </w:r>
      <w:r w:rsidR="005B5CA5">
        <w:t xml:space="preserve"> </w:t>
      </w:r>
      <w:r w:rsidR="002062EE">
        <w:t>concentration</w:t>
      </w:r>
      <w:r w:rsidR="00911C86">
        <w:t>.</w:t>
      </w:r>
      <w:r w:rsidR="002062EE">
        <w:t xml:space="preserve"> </w:t>
      </w:r>
      <w:r w:rsidR="00911C86">
        <w:t>O</w:t>
      </w:r>
      <w:r w:rsidR="002062EE">
        <w:t xml:space="preserve">nly </w:t>
      </w:r>
      <w:r w:rsidR="00911C86">
        <w:t>data for simulations conducted with release over 1.0 mg/day are presented in</w:t>
      </w:r>
      <w:r w:rsidR="002062EE">
        <w:t xml:space="preserve"> Table 2.</w:t>
      </w:r>
      <w:r w:rsidR="005B5CA5">
        <w:t xml:space="preserve"> </w:t>
      </w:r>
      <w:bookmarkStart w:id="10" w:name="_Hlk38907739"/>
      <w:r w:rsidR="00362EBB">
        <w:t>A</w:t>
      </w:r>
      <w:r w:rsidR="002062EE">
        <w:t xml:space="preserve"> declining trend in the plasma concentration – time curve is observed </w:t>
      </w:r>
      <w:r w:rsidR="00362EBB">
        <w:t xml:space="preserve">for conventional implants </w:t>
      </w:r>
      <w:r w:rsidR="002062EE">
        <w:t>due to the physical degradation and the declining amount of drug and the surface area of the implant</w:t>
      </w:r>
      <w:r w:rsidR="00930D3C">
        <w:t>. However</w:t>
      </w:r>
      <w:r w:rsidR="002062EE">
        <w:t xml:space="preserve">, the PBPK model assumes </w:t>
      </w:r>
      <w:r w:rsidR="00763BAF">
        <w:t>100% bioavailability from the subcutaneous environment</w:t>
      </w:r>
      <w:r w:rsidR="00362EBB">
        <w:t xml:space="preserve"> and </w:t>
      </w:r>
      <w:r w:rsidR="00763BAF">
        <w:t xml:space="preserve">a </w:t>
      </w:r>
      <w:r w:rsidR="00E92A6E">
        <w:t>co</w:t>
      </w:r>
      <w:r w:rsidR="00013759">
        <w:t>n</w:t>
      </w:r>
      <w:r w:rsidR="00E92A6E">
        <w:t>stant drug release from the implant w</w:t>
      </w:r>
      <w:r w:rsidR="002062EE">
        <w:t xml:space="preserve">ith no physical changes </w:t>
      </w:r>
      <w:r w:rsidR="00763BAF">
        <w:t xml:space="preserve">(no degradation of the implant) </w:t>
      </w:r>
      <w:r w:rsidR="002062EE">
        <w:t>and</w:t>
      </w:r>
      <w:bookmarkEnd w:id="10"/>
      <w:r w:rsidR="002062EE">
        <w:t xml:space="preserve"> therefore Figures 2 and 3 show a steady curve at the end of the 4-week period without a decline in TAF plasma concentration</w:t>
      </w:r>
      <w:r w:rsidR="008A2156">
        <w:t>s</w:t>
      </w:r>
      <w:r w:rsidR="002062EE">
        <w:t>.</w:t>
      </w:r>
      <w:r w:rsidR="00EE5F1A">
        <w:t xml:space="preserve"> </w:t>
      </w:r>
      <w:r w:rsidR="008A2156">
        <w:t>F</w:t>
      </w:r>
      <w:r w:rsidR="00EE5F1A">
        <w:t>igure 2 and 3</w:t>
      </w:r>
      <w:r w:rsidR="008A2156">
        <w:t xml:space="preserve"> show that</w:t>
      </w:r>
      <w:r w:rsidR="00EE5F1A">
        <w:t xml:space="preserve"> longer time</w:t>
      </w:r>
      <w:r w:rsidR="008A2156">
        <w:t xml:space="preserve">scales are likely to be </w:t>
      </w:r>
      <w:r w:rsidR="00EE5F1A">
        <w:t xml:space="preserve">needed to reach steady </w:t>
      </w:r>
      <w:r w:rsidR="00EE5F1A">
        <w:lastRenderedPageBreak/>
        <w:t>concentration for TFV-DP</w:t>
      </w:r>
      <w:r w:rsidR="00763BAF">
        <w:t xml:space="preserve"> compared to </w:t>
      </w:r>
      <w:r w:rsidR="00EE5F1A">
        <w:t>TFV</w:t>
      </w:r>
      <w:r w:rsidR="00763BAF">
        <w:t xml:space="preserve"> and </w:t>
      </w:r>
      <w:r w:rsidR="00EE5F1A">
        <w:t xml:space="preserve">TAF. </w:t>
      </w:r>
      <w:r w:rsidR="00643C8A">
        <w:t xml:space="preserve">The mean </w:t>
      </w:r>
      <w:r w:rsidR="00E92A6E">
        <w:t xml:space="preserve">simulated </w:t>
      </w:r>
      <w:r w:rsidR="00643C8A">
        <w:t xml:space="preserve">intracellular TFV-DP concentrations for 1.4 mg/day are over the target concentration of 48 </w:t>
      </w:r>
      <w:proofErr w:type="spellStart"/>
      <w:r w:rsidR="00643C8A">
        <w:t>fmol</w:t>
      </w:r>
      <w:proofErr w:type="spellEnd"/>
      <w:r w:rsidR="00643C8A">
        <w:t>/10</w:t>
      </w:r>
      <w:r w:rsidR="00643C8A" w:rsidRPr="00643C8A">
        <w:rPr>
          <w:vertAlign w:val="superscript"/>
        </w:rPr>
        <w:t>6</w:t>
      </w:r>
      <w:r w:rsidR="00643C8A">
        <w:t xml:space="preserve"> cells (Figure </w:t>
      </w:r>
      <w:r w:rsidR="00EA4EFD">
        <w:t>2</w:t>
      </w:r>
      <w:r w:rsidR="00643C8A">
        <w:t>)</w:t>
      </w:r>
      <w:r w:rsidR="008A2156">
        <w:t>.</w:t>
      </w:r>
      <w:r w:rsidR="00EE5F1A">
        <w:t xml:space="preserve"> </w:t>
      </w:r>
      <w:r w:rsidR="008A2156">
        <w:t>H</w:t>
      </w:r>
      <w:r w:rsidR="00EE5F1A">
        <w:t>owever</w:t>
      </w:r>
      <w:r w:rsidR="008A2156">
        <w:t>,</w:t>
      </w:r>
      <w:r w:rsidR="00EE5F1A">
        <w:t xml:space="preserve"> the implant </w:t>
      </w:r>
      <w:r w:rsidR="008A2156">
        <w:t xml:space="preserve">is predicted to need </w:t>
      </w:r>
      <w:r w:rsidR="00EE5F1A">
        <w:t>at least 14 days to reach that level of protection</w:t>
      </w:r>
      <w:r w:rsidR="00643C8A">
        <w:t xml:space="preserve"> </w:t>
      </w:r>
      <w:r w:rsidR="007A5E10">
        <w:t>if this is experimentally confirmed</w:t>
      </w:r>
      <w:r w:rsidR="008A2156">
        <w:t>. This may</w:t>
      </w:r>
      <w:r w:rsidR="007A5E10">
        <w:t xml:space="preserve"> warrant additional oral doses to compensate </w:t>
      </w:r>
      <w:r w:rsidR="008A2156">
        <w:t xml:space="preserve">for </w:t>
      </w:r>
      <w:r w:rsidR="007A5E10">
        <w:t xml:space="preserve">the low TFV-DP levels </w:t>
      </w:r>
      <w:r w:rsidR="008A2156">
        <w:t>immediately following implantation</w:t>
      </w:r>
      <w:r w:rsidR="00EE5F1A">
        <w:t>. T</w:t>
      </w:r>
      <w:r w:rsidR="00643C8A">
        <w:t xml:space="preserve">he </w:t>
      </w:r>
      <w:r w:rsidR="00A779D4">
        <w:t>variability observed in the simulated pharmacokinetics</w:t>
      </w:r>
      <w:r w:rsidR="008A2156">
        <w:t xml:space="preserve"> mean </w:t>
      </w:r>
      <w:r w:rsidR="00A779D4">
        <w:t>that potentially</w:t>
      </w:r>
      <w:r w:rsidR="00EF7A25">
        <w:t xml:space="preserve"> a</w:t>
      </w:r>
      <w:r w:rsidR="00A779D4">
        <w:t xml:space="preserve"> </w:t>
      </w:r>
      <w:r w:rsidR="00643C8A">
        <w:t xml:space="preserve">higher dose per day (&gt;1.6 mg per day) </w:t>
      </w:r>
      <w:r w:rsidR="00A779D4">
        <w:t xml:space="preserve">might be necessary to </w:t>
      </w:r>
      <w:r w:rsidR="007152EA">
        <w:t xml:space="preserve">protect </w:t>
      </w:r>
      <w:r w:rsidR="008A2156">
        <w:t xml:space="preserve">all individuals </w:t>
      </w:r>
      <w:r w:rsidR="00EF7A25">
        <w:t>(</w:t>
      </w:r>
      <w:r w:rsidR="007152EA">
        <w:t>TFV-DP levels &gt;</w:t>
      </w:r>
      <w:r w:rsidR="007152EA" w:rsidRPr="00A779D4">
        <w:t xml:space="preserve">48 </w:t>
      </w:r>
      <w:proofErr w:type="spellStart"/>
      <w:r w:rsidR="007152EA" w:rsidRPr="00A779D4">
        <w:t>fmol</w:t>
      </w:r>
      <w:proofErr w:type="spellEnd"/>
      <w:r w:rsidR="007152EA" w:rsidRPr="00A779D4">
        <w:t>/10</w:t>
      </w:r>
      <w:r w:rsidR="007152EA" w:rsidRPr="008C5FB8">
        <w:rPr>
          <w:vertAlign w:val="superscript"/>
        </w:rPr>
        <w:t>6</w:t>
      </w:r>
      <w:r w:rsidR="007152EA" w:rsidRPr="00A779D4">
        <w:t xml:space="preserve"> cells</w:t>
      </w:r>
      <w:r w:rsidR="007152EA">
        <w:t>)</w:t>
      </w:r>
      <w:r w:rsidR="00643C8A">
        <w:t xml:space="preserve">. </w:t>
      </w:r>
      <w:r w:rsidR="007A5E10">
        <w:t xml:space="preserve">A minimum dose of 1.4 mg/day would result in 42 mg monthly, 126 mg quarterly and 252 mg every 6 months. Recent efforts of a biodegradable implant containing up to 115 mg TAF demonstrated a </w:t>
      </w:r>
      <w:r w:rsidR="00076885">
        <w:t>tuneable</w:t>
      </w:r>
      <w:r w:rsidR="007A5E10">
        <w:t xml:space="preserve"> release rate between approximately 0.2 and 0</w:t>
      </w:r>
      <w:r w:rsidR="007A5E10" w:rsidRPr="004C161F">
        <w:t>.</w:t>
      </w:r>
      <w:r w:rsidR="007A5E10">
        <w:t xml:space="preserve">9 mg/day and a sustained zero-order release of TAF at approximately 0.3 mg/day for over 6-months </w:t>
      </w:r>
      <w:r w:rsidR="007A5E10" w:rsidRPr="004C161F">
        <w:rPr>
          <w:i/>
        </w:rPr>
        <w:t>in-vitro</w:t>
      </w:r>
      <w:r w:rsidR="00076885">
        <w:rPr>
          <w:iCs/>
        </w:rPr>
        <w:t xml:space="preserve"> </w:t>
      </w:r>
      <w:r w:rsidR="00B36199">
        <w:rPr>
          <w:iCs/>
        </w:rPr>
        <w:fldChar w:fldCharType="begin"/>
      </w:r>
      <w:r w:rsidR="00421D3A">
        <w:rPr>
          <w:iCs/>
        </w:rPr>
        <w:instrText xml:space="preserve"> ADDIN EN.CITE &lt;EndNote&gt;&lt;Cite&gt;&lt;Author&gt;Johnson&lt;/Author&gt;&lt;Year&gt;2019&lt;/Year&gt;&lt;RecNum&gt;1173&lt;/RecNum&gt;&lt;DisplayText&gt;[19]&lt;/DisplayText&gt;&lt;record&gt;&lt;rec-number&gt;1173&lt;/rec-number&gt;&lt;foreign-keys&gt;&lt;key app="EN" db-id="ttztpw2sf9f2tjezsxmperv7vfpwesfv9xws"&gt;1173&lt;/key&gt;&lt;/foreign-keys&gt;&lt;ref-type name="Journal Article"&gt;17&lt;/ref-type&gt;&lt;contributors&gt;&lt;authors&gt;&lt;author&gt;Johnson, Leah M.&lt;/author&gt;&lt;author&gt;Krovi, Sai Archana&lt;/author&gt;&lt;author&gt;Li, Linying&lt;/author&gt;&lt;author&gt;Girouard, Natalie&lt;/author&gt;&lt;author&gt;Demkovich, Zach R.&lt;/author&gt;&lt;author&gt;Myers, Daniel&lt;/author&gt;&lt;author&gt;Creelman, Ben&lt;/author&gt;&lt;author&gt;van der Straten, Ariane&lt;/author&gt;&lt;/authors&gt;&lt;/contributors&gt;&lt;titles&gt;&lt;title&gt;Characterization of a Reservoir-Style Implant for Sustained Release of Tenofovir Alafenamide (TAF) for HIV Pre-Exposure Prophylaxis (PrEP)&lt;/title&gt;&lt;secondary-title&gt;Pharmaceutics&lt;/secondary-title&gt;&lt;/titles&gt;&lt;periodical&gt;&lt;full-title&gt;Pharmaceutics&lt;/full-title&gt;&lt;/periodical&gt;&lt;pages&gt;315&lt;/pages&gt;&lt;volume&gt;11&lt;/volume&gt;&lt;number&gt;7&lt;/number&gt;&lt;dates&gt;&lt;year&gt;2019&lt;/year&gt;&lt;/dates&gt;&lt;isbn&gt;1999-4923&lt;/isbn&gt;&lt;accession-num&gt;doi:10.3390/pharmaceutics11070315&lt;/accession-num&gt;&lt;urls&gt;&lt;related-urls&gt;&lt;url&gt;https://www.mdpi.com/1999-4923/11/7/315&lt;/url&gt;&lt;/related-urls&gt;&lt;/urls&gt;&lt;/record&gt;&lt;/Cite&gt;&lt;/EndNote&gt;</w:instrText>
      </w:r>
      <w:r w:rsidR="00B36199">
        <w:rPr>
          <w:iCs/>
        </w:rPr>
        <w:fldChar w:fldCharType="separate"/>
      </w:r>
      <w:r w:rsidR="00421D3A">
        <w:rPr>
          <w:iCs/>
          <w:noProof/>
        </w:rPr>
        <w:t>[</w:t>
      </w:r>
      <w:hyperlink w:anchor="_ENREF_19" w:tooltip="Johnson, 2019 #1192" w:history="1">
        <w:r w:rsidR="005D42D8">
          <w:rPr>
            <w:iCs/>
            <w:noProof/>
          </w:rPr>
          <w:t>19</w:t>
        </w:r>
      </w:hyperlink>
      <w:r w:rsidR="00421D3A">
        <w:rPr>
          <w:iCs/>
          <w:noProof/>
        </w:rPr>
        <w:t>]</w:t>
      </w:r>
      <w:r w:rsidR="00B36199">
        <w:rPr>
          <w:iCs/>
        </w:rPr>
        <w:fldChar w:fldCharType="end"/>
      </w:r>
      <w:r w:rsidR="007A5E10" w:rsidRPr="00076885">
        <w:rPr>
          <w:iCs/>
        </w:rPr>
        <w:t>.</w:t>
      </w:r>
      <w:r w:rsidR="007A5E10">
        <w:t xml:space="preserve"> Multiple implants may thus be needed to achieve protection for a target duration of 6-months to 1 year</w:t>
      </w:r>
      <w:r w:rsidR="00AC1A23">
        <w:t xml:space="preserve"> in humans</w:t>
      </w:r>
      <w:r w:rsidR="007A5E10">
        <w:t xml:space="preserve">. Notably, a recent study among reproductive aged women in sub-Saharan Africa suggested </w:t>
      </w:r>
      <w:r w:rsidR="00AC1A23">
        <w:t>that multiple implant</w:t>
      </w:r>
      <w:r w:rsidR="0086491C">
        <w:t xml:space="preserve">s </w:t>
      </w:r>
      <w:r w:rsidR="00AC1A23">
        <w:t>was acceptable for PrEP</w:t>
      </w:r>
      <w:r w:rsidR="009B09BC">
        <w:t>, provid</w:t>
      </w:r>
      <w:r w:rsidR="0086491C">
        <w:t>ed</w:t>
      </w:r>
      <w:r w:rsidR="009B09BC">
        <w:t xml:space="preserve"> that</w:t>
      </w:r>
      <w:r w:rsidR="0086491C">
        <w:t xml:space="preserve"> an increased number of rods</w:t>
      </w:r>
      <w:r w:rsidR="009B09BC">
        <w:t xml:space="preserve"> afforded a longer duration of protection</w:t>
      </w:r>
      <w:r w:rsidR="00AC1A23">
        <w:t xml:space="preserve"> </w:t>
      </w:r>
      <w:r w:rsidR="00B36199">
        <w:fldChar w:fldCharType="begin"/>
      </w:r>
      <w:r w:rsidR="00DC35D7">
        <w:instrText xml:space="preserve"> ADDIN EN.CITE &lt;EndNote&gt;&lt;Cite ExcludeAuth="1"&gt;&lt;Author&gt;Emily A. Krogstad&lt;/Author&gt;&lt;Year&gt;2019&lt;/Year&gt;&lt;RecNum&gt;1174&lt;/RecNum&gt;&lt;DisplayText&gt;[41]&lt;/DisplayText&gt;&lt;record&gt;&lt;rec-number&gt;1174&lt;/rec-number&gt;&lt;foreign-keys&gt;&lt;key app="EN" db-id="sw0fsw99vzvt2we0wwdpe5zgr5t9xzzvfwex" timestamp="1571304222"&gt;1174&lt;/key&gt;&lt;/foreign-keys&gt;&lt;ref-type name="Journal Article"&gt;17&lt;/ref-type&gt;&lt;contributors&gt;&lt;authors&gt;&lt;author&gt;Emily A. Krogstad, &lt;/author&gt;&lt;author&gt;Elizabeth T. Montgomery, &lt;/author&gt;&lt;author&gt;Millicent Atujuna, &lt;/author&gt;&lt;author&gt;Alexandra M. Minnis, &lt;/author&gt;&lt;author&gt;Shannon O&amp;apos;Rourke, &lt;/author&gt;&lt;author&gt;Khatija Ahmed, &lt;/author&gt;&lt;author&gt;Linda-Gail Bekker, &lt;/author&gt;&lt;author&gt;Ariane van der Straten&lt;/author&gt;&lt;/authors&gt;&lt;/contributors&gt;&lt;auth-address&gt;1 Desmond Tutu HIV Centre, University of Cape Town, Cape Town, South Africa.&amp;#xD;2 RTI International, Women&amp;apos;s Global Health Imperative, San Francisco, California.&amp;#xD;3 RTI International, Women&amp;apos;s Global Health Imperative, Los Angeles, California.&amp;#xD;4 Setshaba Research Center, Soshanguve, South Africa.&amp;#xD;5 Center for AIDS Prevention Studies, University of California-San Francisco, San Francisco, California.&lt;/auth-address&gt;&lt;titles&gt;&lt;title&gt;Design of an Implant for Long-Acting HIV Pre-Exposure Prophylaxis: Input from South African Health Care Providers&lt;/title&gt;&lt;secondary-title&gt;AIDS Patient Care and STDs&lt;/secondary-title&gt;&lt;/titles&gt;&lt;pages&gt;157-166&lt;/pages&gt;&lt;volume&gt;33&lt;/volume&gt;&lt;number&gt;4&lt;/number&gt;&lt;edition&gt;2019/04/02&lt;/edition&gt;&lt;keywords&gt;&lt;keyword&gt;HIV pre-exposure prophylaxis,contraceptive,implant,health care providers,product development,South Africa&lt;/keyword&gt;&lt;/keywords&gt;&lt;dates&gt;&lt;year&gt;2019&lt;/year&gt;&lt;pub-dates&gt;&lt;date&gt;Apr&lt;/date&gt;&lt;/pub-dates&gt;&lt;/dates&gt;&lt;isbn&gt;1557-7449 (Electronic)&amp;#xD;1087-2914 (Linking)&lt;/isbn&gt;&lt;accession-num&gt;30932697&lt;/accession-num&gt;&lt;urls&gt;&lt;related-urls&gt;&lt;url&gt;https://www.liebertpub.com/doi/abs/10.1089/apc.2018.0177&lt;/url&gt;&lt;/related-urls&gt;&lt;/urls&gt;&lt;custom2&gt;PMC6459268&lt;/custom2&gt;&lt;electronic-resource-num&gt;10.1089/apc.2018.0177&lt;/electronic-resource-num&gt;&lt;/record&gt;&lt;/Cite&gt;&lt;/EndNote&gt;</w:instrText>
      </w:r>
      <w:r w:rsidR="00B36199">
        <w:fldChar w:fldCharType="separate"/>
      </w:r>
      <w:r w:rsidR="004979C7">
        <w:rPr>
          <w:noProof/>
        </w:rPr>
        <w:t>[</w:t>
      </w:r>
      <w:hyperlink w:anchor="_ENREF_41" w:tooltip="Emily A. Krogstad, 2019 #1174" w:history="1">
        <w:r w:rsidR="005D42D8">
          <w:rPr>
            <w:noProof/>
          </w:rPr>
          <w:t>41</w:t>
        </w:r>
      </w:hyperlink>
      <w:r w:rsidR="004979C7">
        <w:rPr>
          <w:noProof/>
        </w:rPr>
        <w:t>]</w:t>
      </w:r>
      <w:r w:rsidR="00B36199">
        <w:fldChar w:fldCharType="end"/>
      </w:r>
      <w:r w:rsidR="007A5E10">
        <w:t>.</w:t>
      </w:r>
    </w:p>
    <w:p w14:paraId="0B39FD52" w14:textId="328BCE8D" w:rsidR="008961C3" w:rsidRDefault="008961C3" w:rsidP="0079549D">
      <w:pPr>
        <w:jc w:val="left"/>
        <w:rPr>
          <w:rFonts w:eastAsia="Times New Roman" w:cs="Arial"/>
          <w:b/>
          <w:sz w:val="32"/>
          <w:szCs w:val="32"/>
        </w:rPr>
      </w:pPr>
      <w:r>
        <w:t>Although the</w:t>
      </w:r>
      <w:r w:rsidR="00EE5F1A">
        <w:t xml:space="preserve"> </w:t>
      </w:r>
      <w:r w:rsidR="008A2156">
        <w:t xml:space="preserve">presented </w:t>
      </w:r>
      <w:r w:rsidR="00EE5F1A">
        <w:t xml:space="preserve">PBPK model was successfully qualified against available data and minimum daily implant dose was identified, </w:t>
      </w:r>
      <w:r w:rsidR="008A2156">
        <w:t xml:space="preserve">there are some important </w:t>
      </w:r>
      <w:r w:rsidR="00EE5F1A">
        <w:t xml:space="preserve">limitations. </w:t>
      </w:r>
      <w:r w:rsidR="008A2156">
        <w:t>The e</w:t>
      </w:r>
      <w:r w:rsidR="009F6580">
        <w:t xml:space="preserve">ffect of transporters </w:t>
      </w:r>
      <w:r w:rsidR="008A2156">
        <w:t xml:space="preserve">such as </w:t>
      </w:r>
      <w:r w:rsidR="009F6580">
        <w:t>P-</w:t>
      </w:r>
      <w:proofErr w:type="spellStart"/>
      <w:r w:rsidR="009F6580">
        <w:t>gp</w:t>
      </w:r>
      <w:proofErr w:type="spellEnd"/>
      <w:r w:rsidR="009F6580">
        <w:t xml:space="preserve">, </w:t>
      </w:r>
      <w:r w:rsidR="008A2156">
        <w:t xml:space="preserve">have </w:t>
      </w:r>
      <w:r w:rsidR="009F6580">
        <w:t xml:space="preserve">not been </w:t>
      </w:r>
      <w:r w:rsidR="008A2156">
        <w:t xml:space="preserve">directly </w:t>
      </w:r>
      <w:r w:rsidR="009F6580">
        <w:t xml:space="preserve">accounted for due to </w:t>
      </w:r>
      <w:r w:rsidR="008A2156">
        <w:t>current data limitations</w:t>
      </w:r>
      <w:r w:rsidR="009F6580">
        <w:t xml:space="preserve">, </w:t>
      </w:r>
      <w:r w:rsidR="008A2156">
        <w:t xml:space="preserve">and this may affect </w:t>
      </w:r>
      <w:r w:rsidR="006638A0">
        <w:t>TAF</w:t>
      </w:r>
      <w:r w:rsidR="009F6580">
        <w:t xml:space="preserve"> pharmacokinetic</w:t>
      </w:r>
      <w:r w:rsidR="006638A0">
        <w:t>s</w:t>
      </w:r>
      <w:r w:rsidR="009F6580">
        <w:t xml:space="preserve"> </w:t>
      </w:r>
      <w:r w:rsidR="006E6EC2">
        <w:fldChar w:fldCharType="begin"/>
      </w:r>
      <w:r w:rsidR="00DC35D7">
        <w:instrText xml:space="preserve"> ADDIN EN.CITE &lt;EndNote&gt;&lt;Cite&gt;&lt;Author&gt;Custodio&lt;/Author&gt;&lt;Year&gt;2016&lt;/Year&gt;&lt;RecNum&gt;1112&lt;/RecNum&gt;&lt;DisplayText&gt;[42]&lt;/DisplayText&gt;&lt;record&gt;&lt;rec-number&gt;1112&lt;/rec-number&gt;&lt;foreign-keys&gt;&lt;key app="EN" db-id="sw0fsw99vzvt2we0wwdpe5zgr5t9xzzvfwex" timestamp="1563807183"&gt;1112&lt;/key&gt;&lt;/foreign-keys&gt;&lt;ref-type name="Journal Article"&gt;17&lt;/ref-type&gt;&lt;contributors&gt;&lt;authors&gt;&lt;author&gt;Custodio, Joseph M.&lt;/author&gt;&lt;author&gt;Fordyce, Marshall&lt;/author&gt;&lt;author&gt;Garner, William&lt;/author&gt;&lt;author&gt;Vimal, Mona&lt;/author&gt;&lt;author&gt;Ling, Kah Hiing J.&lt;/author&gt;&lt;author&gt;Kearney, Brian P.&lt;/author&gt;&lt;author&gt;Ramanathan, Srinivasan&lt;/author&gt;&lt;/authors&gt;&lt;/contributors&gt;&lt;auth-address&gt;Gilead Sciences, Inc., Foster City, California, USA jcustodio@gilead.com.&amp;#xD;Gilead Sciences, Inc., Foster City, California, USA.&lt;/auth-address&gt;&lt;titles&gt;&lt;title&gt;Pharmacokinetics and Safety of Tenofovir Alafenamide in HIV-Uninfected Subjects with Severe Renal Impairment&lt;/title&gt;&lt;secondary-title&gt;Antimicrobial Agents and Chemotherapy&lt;/secondary-title&gt;&lt;/titles&gt;&lt;periodical&gt;&lt;full-title&gt;Antimicrobial Agents and Chemotherapy&lt;/full-title&gt;&lt;/periodical&gt;&lt;pages&gt;5135-5140&lt;/pages&gt;&lt;volume&gt;60&lt;/volume&gt;&lt;number&gt;9&lt;/number&gt;&lt;edition&gt;2016/05/25&lt;/edition&gt;&lt;keywords&gt;&lt;keyword&gt;Adenine/*analogs &amp;amp; derivatives/blood/pharmacokinetics&lt;/keyword&gt;&lt;keyword&gt;Aged&lt;/keyword&gt;&lt;keyword&gt;Anti-HIV Agents/*blood/pharmacokinetics&lt;/keyword&gt;&lt;keyword&gt;Area Under Curve&lt;/keyword&gt;&lt;keyword&gt;Case-Control Studies&lt;/keyword&gt;&lt;keyword&gt;Female&lt;/keyword&gt;&lt;keyword&gt;Glomerular Filtration Rate&lt;/keyword&gt;&lt;keyword&gt;HIV Infections&lt;/keyword&gt;&lt;keyword&gt;Humans&lt;/keyword&gt;&lt;keyword&gt;Male&lt;/keyword&gt;&lt;keyword&gt;Middle Aged&lt;/keyword&gt;&lt;keyword&gt;Renal Insufficiency, Chronic/*blood/physiopathology&lt;/keyword&gt;&lt;/keywords&gt;&lt;dates&gt;&lt;year&gt;2016&lt;/year&gt;&lt;pub-dates&gt;&lt;date&gt;Sep&lt;/date&gt;&lt;/pub-dates&gt;&lt;/dates&gt;&lt;isbn&gt;1098-6596 (Electronic)&amp;#xD;0066-4804 (Linking)&lt;/isbn&gt;&lt;accession-num&gt;27216057&lt;/accession-num&gt;&lt;urls&gt;&lt;related-urls&gt;&lt;url&gt;https://aac.asm.org/content/aac/60/9/5135.full.pdf&lt;/url&gt;&lt;/related-urls&gt;&lt;/urls&gt;&lt;custom2&gt;PMC4997827&lt;/custom2&gt;&lt;electronic-resource-num&gt;10.1128/aac.00005-16&lt;/electronic-resource-num&gt;&lt;/record&gt;&lt;/Cite&gt;&lt;/EndNote&gt;</w:instrText>
      </w:r>
      <w:r w:rsidR="006E6EC2">
        <w:fldChar w:fldCharType="separate"/>
      </w:r>
      <w:r w:rsidR="004979C7">
        <w:rPr>
          <w:noProof/>
        </w:rPr>
        <w:t>[</w:t>
      </w:r>
      <w:hyperlink w:anchor="_ENREF_42" w:tooltip="Custodio, 2016 #1112" w:history="1">
        <w:r w:rsidR="005D42D8">
          <w:rPr>
            <w:noProof/>
          </w:rPr>
          <w:t>42</w:t>
        </w:r>
      </w:hyperlink>
      <w:r w:rsidR="004979C7">
        <w:rPr>
          <w:noProof/>
        </w:rPr>
        <w:t>]</w:t>
      </w:r>
      <w:r w:rsidR="006E6EC2">
        <w:fldChar w:fldCharType="end"/>
      </w:r>
      <w:r w:rsidR="009F6580">
        <w:t xml:space="preserve">. </w:t>
      </w:r>
      <w:r w:rsidR="008A2156">
        <w:t>Also, t</w:t>
      </w:r>
      <w:r w:rsidR="009F6580">
        <w:t xml:space="preserve">here is evidence of granuloma formation for </w:t>
      </w:r>
      <w:r w:rsidR="008A2156">
        <w:t xml:space="preserve">injectable </w:t>
      </w:r>
      <w:r w:rsidR="009F6580">
        <w:t xml:space="preserve">formulations </w:t>
      </w:r>
      <w:r w:rsidR="009F6580">
        <w:fldChar w:fldCharType="begin"/>
      </w:r>
      <w:r w:rsidR="00DC35D7">
        <w:instrText xml:space="preserve"> ADDIN EN.CITE &lt;EndNote&gt;&lt;Cite&gt;&lt;Author&gt;Darville&lt;/Author&gt;&lt;Year&gt;2014&lt;/Year&gt;&lt;RecNum&gt;488&lt;/RecNum&gt;&lt;DisplayText&gt;[43]&lt;/DisplayText&gt;&lt;record&gt;&lt;rec-number&gt;488&lt;/rec-number&gt;&lt;foreign-keys&gt;&lt;key app="EN" db-id="sw0fsw99vzvt2we0wwdpe5zgr5t9xzzvfwex" timestamp="1453035132"&gt;488&lt;/key&gt;&lt;/foreign-keys&gt;&lt;ref-type name="Journal Article"&gt;17&lt;/ref-type&gt;&lt;contributors&gt;&lt;authors&gt;&lt;author&gt;Darville, Nicolas&lt;/author&gt;&lt;author&gt;van Heerden, Marjolein&lt;/author&gt;&lt;author&gt;Vynckier, An&lt;/author&gt;&lt;author&gt;De Meulder, Marc&lt;/author&gt;&lt;author&gt;Sterkens, Patrick&lt;/author&gt;&lt;author&gt;Annaert, Pieter&lt;/author&gt;&lt;author&gt;Van den Mooter, Guy&lt;/author&gt;&lt;/authors&gt;&lt;/contributors&gt;&lt;auth-address&gt;Drug Delivery and Disposition, Department of Pharmaceutical and Pharmacological Sciences, KU Leuven, Leuven 3000, Belgium.&amp;#xD;Drug Safety Sciences, Janssen Research &amp;amp; Development, a division of Janssen Pharmaceutica NV.&amp;#xD;Drug Delivery and Disposition, Department of Pharmaceutical and Pharmacological Sciences, KU Leuven, Leuven 3000, Belgium. Electronic address: Guy.VandenMooter@pharm.kuleuven.be.&lt;/auth-address&gt;&lt;titles&gt;&lt;title&gt;Intramuscular Administration of Paliperidone Palmitate Extended-Release Injectable Microsuspension Induces a Subclinical Inflammatory Reaction Modulating the Pharmacokinetics in Rats&lt;/title&gt;&lt;secondary-title&gt;J Pharm Sci &lt;/secondary-title&gt;&lt;/titles&gt;&lt;pages&gt;2072-2087&lt;/pages&gt;&lt;volume&gt;103&lt;/volume&gt;&lt;number&gt;7&lt;/number&gt;&lt;edition&gt;2014/05/23&lt;/edition&gt;&lt;keywords&gt;&lt;keyword&gt;prodrugs&lt;/keyword&gt;&lt;keyword&gt;nanoparticles&lt;/keyword&gt;&lt;keyword&gt;muscle&lt;/keyword&gt;&lt;keyword&gt;disposition&lt;/keyword&gt;&lt;keyword&gt;biocompatibility&lt;/keyword&gt;&lt;keyword&gt;pharmacokinetics&lt;/keyword&gt;&lt;keyword&gt;paliperidone palmitate&lt;/keyword&gt;&lt;keyword&gt;sustained release&lt;/keyword&gt;&lt;keyword&gt;histopathology&lt;/keyword&gt;&lt;keyword&gt;inflammation&lt;/keyword&gt;&lt;/keywords&gt;&lt;dates&gt;&lt;year&gt;2014&lt;/year&gt;&lt;pub-dates&gt;&lt;date&gt;Jul&lt;/date&gt;&lt;/pub-dates&gt;&lt;/dates&gt;&lt;isbn&gt;1520-6017&lt;/isbn&gt;&lt;accession-num&gt;24845884&lt;/accession-num&gt;&lt;urls&gt;&lt;related-urls&gt;&lt;url&gt;http://dx.doi.org/10.1002/jps.24014&lt;/url&gt;&lt;/related-urls&gt;&lt;/urls&gt;&lt;electronic-resource-num&gt;10.1002/jps.24014&lt;/electronic-resource-num&gt;&lt;/record&gt;&lt;/Cite&gt;&lt;/EndNote&gt;</w:instrText>
      </w:r>
      <w:r w:rsidR="009F6580">
        <w:fldChar w:fldCharType="separate"/>
      </w:r>
      <w:r w:rsidR="004979C7">
        <w:rPr>
          <w:noProof/>
        </w:rPr>
        <w:t>[</w:t>
      </w:r>
      <w:hyperlink w:anchor="_ENREF_43" w:tooltip="Darville, 2014 #488" w:history="1">
        <w:r w:rsidR="005D42D8">
          <w:rPr>
            <w:noProof/>
          </w:rPr>
          <w:t>43</w:t>
        </w:r>
      </w:hyperlink>
      <w:r w:rsidR="004979C7">
        <w:rPr>
          <w:noProof/>
        </w:rPr>
        <w:t>]</w:t>
      </w:r>
      <w:r w:rsidR="009F6580">
        <w:fldChar w:fldCharType="end"/>
      </w:r>
      <w:r w:rsidR="009F6580">
        <w:t xml:space="preserve"> that can change the pharmacokinetics</w:t>
      </w:r>
      <w:r w:rsidR="008A2156">
        <w:t>,</w:t>
      </w:r>
      <w:r w:rsidR="009F6580">
        <w:t xml:space="preserve"> and </w:t>
      </w:r>
      <w:r w:rsidR="008A2156">
        <w:t xml:space="preserve">this may also occur for </w:t>
      </w:r>
      <w:r w:rsidR="009F6580">
        <w:t>subcutaneous implant</w:t>
      </w:r>
      <w:r w:rsidR="0086491C">
        <w:t>s when the normal foreign body response results in a thick fibrous capsule formed around the implant</w:t>
      </w:r>
      <w:r w:rsidR="00013759">
        <w:t xml:space="preserve"> </w:t>
      </w:r>
      <w:r w:rsidR="00763BAF">
        <w:fldChar w:fldCharType="begin"/>
      </w:r>
      <w:r w:rsidR="00DC35D7">
        <w:instrText xml:space="preserve"> ADDIN EN.CITE &lt;EndNote&gt;&lt;Cite&gt;&lt;Author&gt;Darville&lt;/Author&gt;&lt;Year&gt;2014&lt;/Year&gt;&lt;RecNum&gt;488&lt;/RecNum&gt;&lt;DisplayText&gt;[43]&lt;/DisplayText&gt;&lt;record&gt;&lt;rec-number&gt;488&lt;/rec-number&gt;&lt;foreign-keys&gt;&lt;key app="EN" db-id="sw0fsw99vzvt2we0wwdpe5zgr5t9xzzvfwex" timestamp="1453035132"&gt;488&lt;/key&gt;&lt;/foreign-keys&gt;&lt;ref-type name="Journal Article"&gt;17&lt;/ref-type&gt;&lt;contributors&gt;&lt;authors&gt;&lt;author&gt;Darville, Nicolas&lt;/author&gt;&lt;author&gt;van Heerden, Marjolein&lt;/author&gt;&lt;author&gt;Vynckier, An&lt;/author&gt;&lt;author&gt;De Meulder, Marc&lt;/author&gt;&lt;author&gt;Sterkens, Patrick&lt;/author&gt;&lt;author&gt;Annaert, Pieter&lt;/author&gt;&lt;author&gt;Van den Mooter, Guy&lt;/author&gt;&lt;/authors&gt;&lt;/contributors&gt;&lt;auth-address&gt;Drug Delivery and Disposition, Department of Pharmaceutical and Pharmacological Sciences, KU Leuven, Leuven 3000, Belgium.&amp;#xD;Drug Safety Sciences, Janssen Research &amp;amp; Development, a division of Janssen Pharmaceutica NV.&amp;#xD;Drug Delivery and Disposition, Department of Pharmaceutical and Pharmacological Sciences, KU Leuven, Leuven 3000, Belgium. Electronic address: Guy.VandenMooter@pharm.kuleuven.be.&lt;/auth-address&gt;&lt;titles&gt;&lt;title&gt;Intramuscular Administration of Paliperidone Palmitate Extended-Release Injectable Microsuspension Induces a Subclinical Inflammatory Reaction Modulating the Pharmacokinetics in Rats&lt;/title&gt;&lt;secondary-title&gt;J Pharm Sci &lt;/secondary-title&gt;&lt;/titles&gt;&lt;pages&gt;2072-2087&lt;/pages&gt;&lt;volume&gt;103&lt;/volume&gt;&lt;number&gt;7&lt;/number&gt;&lt;edition&gt;2014/05/23&lt;/edition&gt;&lt;keywords&gt;&lt;keyword&gt;prodrugs&lt;/keyword&gt;&lt;keyword&gt;nanoparticles&lt;/keyword&gt;&lt;keyword&gt;muscle&lt;/keyword&gt;&lt;keyword&gt;disposition&lt;/keyword&gt;&lt;keyword&gt;biocompatibility&lt;/keyword&gt;&lt;keyword&gt;pharmacokinetics&lt;/keyword&gt;&lt;keyword&gt;paliperidone palmitate&lt;/keyword&gt;&lt;keyword&gt;sustained release&lt;/keyword&gt;&lt;keyword&gt;histopathology&lt;/keyword&gt;&lt;keyword&gt;inflammation&lt;/keyword&gt;&lt;/keywords&gt;&lt;dates&gt;&lt;year&gt;2014&lt;/year&gt;&lt;pub-dates&gt;&lt;date&gt;Jul&lt;/date&gt;&lt;/pub-dates&gt;&lt;/dates&gt;&lt;isbn&gt;1520-6017&lt;/isbn&gt;&lt;accession-num&gt;24845884&lt;/accession-num&gt;&lt;urls&gt;&lt;related-urls&gt;&lt;url&gt;http://dx.doi.org/10.1002/jps.24014&lt;/url&gt;&lt;/related-urls&gt;&lt;/urls&gt;&lt;electronic-resource-num&gt;10.1002/jps.24014&lt;/electronic-resource-num&gt;&lt;/record&gt;&lt;/Cite&gt;&lt;/EndNote&gt;</w:instrText>
      </w:r>
      <w:r w:rsidR="00763BAF">
        <w:fldChar w:fldCharType="separate"/>
      </w:r>
      <w:r w:rsidR="004979C7">
        <w:rPr>
          <w:noProof/>
        </w:rPr>
        <w:t>[</w:t>
      </w:r>
      <w:hyperlink w:anchor="_ENREF_43" w:tooltip="Darville, 2014 #488" w:history="1">
        <w:r w:rsidR="005D42D8">
          <w:rPr>
            <w:noProof/>
          </w:rPr>
          <w:t>43</w:t>
        </w:r>
      </w:hyperlink>
      <w:r w:rsidR="004979C7">
        <w:rPr>
          <w:noProof/>
        </w:rPr>
        <w:t>]</w:t>
      </w:r>
      <w:r w:rsidR="00763BAF">
        <w:fldChar w:fldCharType="end"/>
      </w:r>
      <w:r w:rsidR="009F6580">
        <w:t xml:space="preserve">. </w:t>
      </w:r>
      <w:r w:rsidR="009B09BC">
        <w:t>The</w:t>
      </w:r>
      <w:r w:rsidR="00C02355">
        <w:t xml:space="preserve"> model does not account for potential </w:t>
      </w:r>
      <w:r w:rsidR="00C64AE5">
        <w:t>toxicity</w:t>
      </w:r>
      <w:r w:rsidR="00823BC1">
        <w:t xml:space="preserve"> of TAF d</w:t>
      </w:r>
      <w:r w:rsidR="00C02355">
        <w:t xml:space="preserve">elivered </w:t>
      </w:r>
      <w:r w:rsidR="00823BC1">
        <w:t>subcutaneously.</w:t>
      </w:r>
      <w:r w:rsidR="009B09BC">
        <w:t xml:space="preserve"> </w:t>
      </w:r>
      <w:r w:rsidR="009E0912">
        <w:t>L</w:t>
      </w:r>
      <w:r w:rsidR="00862658">
        <w:t xml:space="preserve">ocal reactivity was noted with TAF implants releasing from 0.15 mg/day to 1.8 mg/day in different animal species </w:t>
      </w:r>
      <w:r w:rsidR="00B03CB9">
        <w:fldChar w:fldCharType="begin">
          <w:fldData xml:space="preserve">PEVuZE5vdGU+PENpdGU+PEF1dGhvcj5HYXR0byBHPC9BdXRob3I+PFllYXI+MjAxOTwvWWVhcj48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</w:fldData>
        </w:fldChar>
      </w:r>
      <w:r w:rsidR="00DC35D7">
        <w:instrText xml:space="preserve"> ADDIN EN.CITE </w:instrText>
      </w:r>
      <w:r w:rsidR="00DC35D7">
        <w:fldChar w:fldCharType="begin">
          <w:fldData xml:space="preserve">PEVuZE5vdGU+PENpdGU+PEF1dGhvcj5HYXR0byBHPC9BdXRob3I+PFllYXI+MjAxOTwvWWVhcj48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</w:fldData>
        </w:fldChar>
      </w:r>
      <w:r w:rsidR="00DC35D7">
        <w:instrText xml:space="preserve"> ADDIN EN.CITE.DATA </w:instrText>
      </w:r>
      <w:r w:rsidR="00DC35D7">
        <w:fldChar w:fldCharType="end"/>
      </w:r>
      <w:r w:rsidR="00B03CB9">
        <w:fldChar w:fldCharType="separate"/>
      </w:r>
      <w:r w:rsidR="004979C7">
        <w:rPr>
          <w:noProof/>
        </w:rPr>
        <w:t>[</w:t>
      </w:r>
      <w:hyperlink w:anchor="_ENREF_20" w:tooltip="Chua, 2018 #1193" w:history="1">
        <w:r w:rsidR="005D42D8">
          <w:rPr>
            <w:noProof/>
          </w:rPr>
          <w:t>20</w:t>
        </w:r>
      </w:hyperlink>
      <w:r w:rsidR="004979C7">
        <w:rPr>
          <w:noProof/>
        </w:rPr>
        <w:t xml:space="preserve">, </w:t>
      </w:r>
      <w:hyperlink w:anchor="_ENREF_44" w:tooltip="Gatto G, 2019 #1196" w:history="1">
        <w:r w:rsidR="005D42D8">
          <w:rPr>
            <w:noProof/>
          </w:rPr>
          <w:t>44</w:t>
        </w:r>
      </w:hyperlink>
      <w:r w:rsidR="004979C7">
        <w:rPr>
          <w:noProof/>
        </w:rPr>
        <w:t xml:space="preserve">, </w:t>
      </w:r>
      <w:hyperlink w:anchor="_ENREF_45" w:tooltip="Gunawardana Manjula, 2018 #1197" w:history="1">
        <w:r w:rsidR="005D42D8">
          <w:rPr>
            <w:noProof/>
          </w:rPr>
          <w:t>45</w:t>
        </w:r>
      </w:hyperlink>
      <w:r w:rsidR="004979C7">
        <w:rPr>
          <w:noProof/>
        </w:rPr>
        <w:t>]</w:t>
      </w:r>
      <w:r w:rsidR="00B03CB9">
        <w:fldChar w:fldCharType="end"/>
      </w:r>
      <w:r w:rsidR="001631C4">
        <w:t>,</w:t>
      </w:r>
      <w:r w:rsidR="009E0912">
        <w:t xml:space="preserve"> and with doses greater than 1.0 mg/day </w:t>
      </w:r>
      <w:r w:rsidR="006D092E">
        <w:t xml:space="preserve">specifically </w:t>
      </w:r>
      <w:r w:rsidR="009E0912">
        <w:t>in Beagles</w:t>
      </w:r>
      <w:r w:rsidR="001631C4">
        <w:t xml:space="preserve"> </w:t>
      </w:r>
      <w:r w:rsidR="00B03CB9">
        <w:fldChar w:fldCharType="begin"/>
      </w:r>
      <w:r w:rsidR="00DC35D7">
        <w:instrText xml:space="preserve"> ADDIN EN.CITE &lt;EndNote&gt;&lt;Cite&gt;&lt;Author&gt;Gunawardana Manjula&lt;/Author&gt;&lt;Year&gt;2018&lt;/Year&gt;&lt;RecNum&gt;1197&lt;/RecNum&gt;&lt;DisplayText&gt;[45]&lt;/DisplayText&gt;&lt;record&gt;&lt;rec-number&gt;1197&lt;/rec-number&gt;&lt;foreign-keys&gt;&lt;key app="EN" db-id="sw0fsw99vzvt2we0wwdpe5zgr5t9xzzvfwex" timestamp="1579620559"&gt;1197&lt;/key&gt;&lt;/foreign-keys&gt;&lt;ref-type name="Conference Proceedings"&gt;10&lt;/ref-type&gt;&lt;contributors&gt;&lt;authors&gt;&lt;author&gt;Gunawardana Manjula, &lt;/author&gt;&lt;author&gt;Remedios-Chan Mariana, &lt;/author&gt;&lt;author&gt;Sanchez Debbie, &lt;/author&gt;&lt;author&gt;Moss John A, &lt;/author&gt;&lt;author&gt;Webster Paul, &lt;/author&gt;&lt;author&gt;Buser Chris, &lt;/author&gt;&lt;author&gt;Weinberger Dana, &lt;/author&gt;&lt;author&gt;Chatterji Udayan, &lt;/author&gt;&lt;author&gt;Gandarilla Angel, &lt;/author&gt;&lt;author&gt;Kuo Joseph, &lt;/author&gt;&lt;author&gt;Gallay Philippe A, &lt;/author&gt;&lt;author&gt;Motamedi Massoud, &lt;/author&gt;&lt;author&gt;Vincent Kathleen L, &lt;/author&gt;&lt;author&gt;Marzinke Mark A, &lt;/author&gt;&lt;author&gt;Hendrix Craig W, &lt;/author&gt;&lt;author&gt;Baum Marc M&lt;/author&gt;&lt;/authors&gt;&lt;/contributors&gt;&lt;titles&gt;&lt;title&gt;Multispecies, In Vivo Evaluation of Subdermal Implants Delivering Tenofovir Alafenamide: Of Mice, Dogs and Sheep&lt;/title&gt;&lt;secondary-title&gt;HIV Research for Prevention Meeting&lt;/secondary-title&gt;&lt;/titles&gt;&lt;dates&gt;&lt;year&gt;2018&lt;/year&gt;&lt;/dates&gt;&lt;pub-location&gt;Madrid, Spain, October 21-25&lt;/pub-location&gt;&lt;urls&gt;&lt;/urls&gt;&lt;/record&gt;&lt;/Cite&gt;&lt;/EndNote&gt;</w:instrText>
      </w:r>
      <w:r w:rsidR="00B03CB9">
        <w:fldChar w:fldCharType="separate"/>
      </w:r>
      <w:r w:rsidR="004979C7">
        <w:rPr>
          <w:noProof/>
        </w:rPr>
        <w:t>[</w:t>
      </w:r>
      <w:hyperlink w:anchor="_ENREF_45" w:tooltip="Gunawardana Manjula, 2018 #1197" w:history="1">
        <w:r w:rsidR="005D42D8">
          <w:rPr>
            <w:noProof/>
          </w:rPr>
          <w:t>45</w:t>
        </w:r>
      </w:hyperlink>
      <w:r w:rsidR="004979C7">
        <w:rPr>
          <w:noProof/>
        </w:rPr>
        <w:t>]</w:t>
      </w:r>
      <w:r w:rsidR="00B03CB9">
        <w:fldChar w:fldCharType="end"/>
      </w:r>
      <w:r w:rsidR="009E0912">
        <w:t>.</w:t>
      </w:r>
      <w:r w:rsidR="00862658">
        <w:t xml:space="preserve"> </w:t>
      </w:r>
      <w:r w:rsidR="004C2C20">
        <w:t xml:space="preserve">Recently, </w:t>
      </w:r>
      <w:proofErr w:type="spellStart"/>
      <w:r w:rsidR="00EB146E">
        <w:t>Su</w:t>
      </w:r>
      <w:proofErr w:type="spellEnd"/>
      <w:r w:rsidR="00EB146E">
        <w:t xml:space="preserve"> et al</w:t>
      </w:r>
      <w:r w:rsidR="001631C4">
        <w:t>.</w:t>
      </w:r>
      <w:r w:rsidR="00EB146E">
        <w:t xml:space="preserve"> </w:t>
      </w:r>
      <w:r w:rsidR="004C2C20">
        <w:t>reported</w:t>
      </w:r>
      <w:r w:rsidR="0073756C">
        <w:t xml:space="preserve"> </w:t>
      </w:r>
      <w:r w:rsidR="009E0912">
        <w:t xml:space="preserve">marked inflammation with </w:t>
      </w:r>
      <w:r w:rsidR="00223AC6">
        <w:t>their TAF implant in New Zealand White (NZW) rabbits and rhesus macaques</w:t>
      </w:r>
      <w:r w:rsidR="00CF03F8">
        <w:t xml:space="preserve"> </w:t>
      </w:r>
      <w:r w:rsidR="009E0912">
        <w:t xml:space="preserve">with doses from 0.13 mg/day up to 0.78 mg/day after </w:t>
      </w:r>
      <w:r w:rsidR="00CF03F8">
        <w:t>4</w:t>
      </w:r>
      <w:r w:rsidR="006D092E">
        <w:t>-</w:t>
      </w:r>
      <w:r w:rsidR="00CF03F8">
        <w:t xml:space="preserve"> and 12</w:t>
      </w:r>
      <w:r w:rsidR="006D092E">
        <w:t>-</w:t>
      </w:r>
      <w:r w:rsidR="00CF03F8">
        <w:t>week</w:t>
      </w:r>
      <w:r w:rsidR="006D092E">
        <w:t xml:space="preserve"> durations</w:t>
      </w:r>
      <w:r w:rsidR="001631C4">
        <w:t xml:space="preserve"> </w:t>
      </w:r>
      <w:r w:rsidR="00B03CB9">
        <w:fldChar w:fldCharType="begin">
          <w:fldData xml:space="preserve">PEVuZE5vdGU+PENpdGU+PEF1dGhvcj5TdTwvQXV0aG9yPjxZZWFyPjIwMTk8L1llYXI+PFJlY051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</w:fldData>
        </w:fldChar>
      </w:r>
      <w:r w:rsidR="00DC35D7">
        <w:instrText xml:space="preserve"> ADDIN EN.CITE </w:instrText>
      </w:r>
      <w:r w:rsidR="00DC35D7">
        <w:fldChar w:fldCharType="begin">
          <w:fldData xml:space="preserve">PEVuZE5vdGU+PENpdGU+PEF1dGhvcj5TdTwvQXV0aG9yPjxZZWFyPjIwMTk8L1llYXI+PFJlY051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</w:fldData>
        </w:fldChar>
      </w:r>
      <w:r w:rsidR="00DC35D7">
        <w:instrText xml:space="preserve"> ADDIN EN.CITE.DATA </w:instrText>
      </w:r>
      <w:r w:rsidR="00DC35D7">
        <w:fldChar w:fldCharType="end"/>
      </w:r>
      <w:r w:rsidR="00B03CB9">
        <w:fldChar w:fldCharType="separate"/>
      </w:r>
      <w:r w:rsidR="00B03CB9">
        <w:rPr>
          <w:noProof/>
        </w:rPr>
        <w:t>[</w:t>
      </w:r>
      <w:hyperlink w:anchor="_ENREF_22" w:tooltip="Su, 2019 #1194" w:history="1">
        <w:r w:rsidR="005D42D8">
          <w:rPr>
            <w:noProof/>
          </w:rPr>
          <w:t>22</w:t>
        </w:r>
      </w:hyperlink>
      <w:r w:rsidR="00B03CB9">
        <w:rPr>
          <w:noProof/>
        </w:rPr>
        <w:t>]</w:t>
      </w:r>
      <w:r w:rsidR="00B03CB9">
        <w:fldChar w:fldCharType="end"/>
      </w:r>
      <w:r w:rsidR="009E0912">
        <w:t xml:space="preserve">. </w:t>
      </w:r>
      <w:r w:rsidR="006D092E">
        <w:t>It is thus</w:t>
      </w:r>
      <w:r w:rsidR="00B16649">
        <w:t xml:space="preserve"> critica</w:t>
      </w:r>
      <w:r w:rsidR="00C02355">
        <w:t xml:space="preserve">l </w:t>
      </w:r>
      <w:r w:rsidR="002F5077">
        <w:t xml:space="preserve">for </w:t>
      </w:r>
      <w:r w:rsidR="006D092E">
        <w:t>a</w:t>
      </w:r>
      <w:r w:rsidR="002F5077">
        <w:t xml:space="preserve"> </w:t>
      </w:r>
      <w:r w:rsidR="001744CD">
        <w:t>minimum</w:t>
      </w:r>
      <w:r w:rsidR="00C02355">
        <w:t xml:space="preserve"> protective dose</w:t>
      </w:r>
      <w:r w:rsidR="006D092E">
        <w:t xml:space="preserve"> of TAF to exist below the threshold of toxicity and be delivered safely in humans via the subcutaneous route of administration over long durations</w:t>
      </w:r>
      <w:r w:rsidR="001744CD">
        <w:t xml:space="preserve">. </w:t>
      </w:r>
      <w:r>
        <w:rPr>
          <w:rFonts w:eastAsia="Times New Roman"/>
          <w:sz w:val="32"/>
          <w:szCs w:val="32"/>
        </w:rPr>
        <w:br w:type="page"/>
      </w:r>
    </w:p>
    <w:p w14:paraId="016830C4" w14:textId="36483585" w:rsidR="0095145A" w:rsidRDefault="006A7CF9" w:rsidP="0079549D">
      <w:pPr>
        <w:pStyle w:val="Heading2"/>
        <w:numPr>
          <w:ilvl w:val="0"/>
          <w:numId w:val="4"/>
        </w:numPr>
        <w:jc w:val="left"/>
        <w:rPr>
          <w:rFonts w:eastAsia="Times New Roman"/>
          <w:sz w:val="32"/>
          <w:szCs w:val="32"/>
        </w:rPr>
      </w:pPr>
      <w:r w:rsidRPr="009645BC">
        <w:rPr>
          <w:rFonts w:eastAsia="Times New Roman"/>
          <w:sz w:val="32"/>
          <w:szCs w:val="32"/>
        </w:rPr>
        <w:lastRenderedPageBreak/>
        <w:t>Conclusion</w:t>
      </w:r>
      <w:r w:rsidR="00C42E91" w:rsidRPr="009645BC">
        <w:rPr>
          <w:rFonts w:eastAsia="Times New Roman"/>
          <w:sz w:val="32"/>
          <w:szCs w:val="32"/>
        </w:rPr>
        <w:t xml:space="preserve"> </w:t>
      </w:r>
    </w:p>
    <w:p w14:paraId="4F11D784" w14:textId="77777777" w:rsidR="001F2751" w:rsidRDefault="008A2156" w:rsidP="0079549D">
      <w:pPr>
        <w:jc w:val="left"/>
        <w:rPr>
          <w:rFonts w:eastAsia="Times New Roman"/>
          <w:b/>
          <w:bCs/>
          <w:sz w:val="32"/>
          <w:szCs w:val="36"/>
        </w:rPr>
      </w:pPr>
      <w:r>
        <w:t xml:space="preserve">A PBPK model for a theoretical subcutaneous TAF implant is presented along with the minimum dose needed to provide protection against HIV. The PBPK model was qualified against available data from existing oral formulations and the predictions suggest a dose of at least 1.4 mg/day are needed to sustain mean intracellular TFV-DP concentrations over 48 </w:t>
      </w:r>
      <w:proofErr w:type="spellStart"/>
      <w:r>
        <w:t>fmol</w:t>
      </w:r>
      <w:proofErr w:type="spellEnd"/>
      <w:r>
        <w:t>/10</w:t>
      </w:r>
      <w:r>
        <w:rPr>
          <w:vertAlign w:val="superscript"/>
        </w:rPr>
        <w:t>6</w:t>
      </w:r>
      <w:r>
        <w:t xml:space="preserve"> cells. This approach may be valuable to support the design of future LA SC implants, addressing problems such as sub-optimal adherence and pill fatigue associated with oral drug delivery that are known to impact the success of </w:t>
      </w:r>
      <w:proofErr w:type="spellStart"/>
      <w:r>
        <w:t>PrEP.</w:t>
      </w:r>
      <w:proofErr w:type="spellEnd"/>
      <w:r>
        <w:rPr>
          <w:rFonts w:eastAsia="Times New Roman"/>
          <w:b/>
          <w:bCs/>
          <w:sz w:val="32"/>
          <w:szCs w:val="36"/>
        </w:rPr>
        <w:t xml:space="preserve"> </w:t>
      </w:r>
    </w:p>
    <w:p w14:paraId="50544706" w14:textId="77777777" w:rsidR="001F2751" w:rsidRDefault="001F2751" w:rsidP="001F2751">
      <w:pPr>
        <w:pStyle w:val="Heading2"/>
      </w:pPr>
      <w:r w:rsidRPr="00FE77C6">
        <w:t xml:space="preserve">Acknowledgements </w:t>
      </w:r>
    </w:p>
    <w:p w14:paraId="45D27F83" w14:textId="77777777" w:rsidR="001F2751" w:rsidRPr="001F2751" w:rsidRDefault="001F2751" w:rsidP="001F2751">
      <w:pPr>
        <w:ind w:firstLine="0"/>
        <w:jc w:val="left"/>
        <w:rPr>
          <w:rFonts w:eastAsia="Times New Roman"/>
          <w:lang w:val="pt-BR"/>
        </w:rPr>
      </w:pPr>
      <w:r w:rsidRPr="001F2751">
        <w:rPr>
          <w:rFonts w:eastAsia="Times New Roman"/>
          <w:lang w:val="pt-BR"/>
        </w:rPr>
        <w:t xml:space="preserve">This study was supported by the National Institute of Allergy and Infectious Diseases of the National Institutes of Health (R24 AI 118397). </w:t>
      </w:r>
    </w:p>
    <w:p w14:paraId="63C6006F" w14:textId="77777777" w:rsidR="001F2751" w:rsidRDefault="001F2751" w:rsidP="001F2751">
      <w:pPr>
        <w:ind w:firstLine="0"/>
        <w:rPr>
          <w:rFonts w:eastAsia="Times New Roman"/>
          <w:b/>
          <w:bCs/>
          <w:sz w:val="24"/>
          <w:szCs w:val="28"/>
        </w:rPr>
      </w:pPr>
      <w:r>
        <w:rPr>
          <w:rFonts w:eastAsia="Times New Roman"/>
          <w:b/>
          <w:bCs/>
          <w:sz w:val="24"/>
          <w:szCs w:val="28"/>
        </w:rPr>
        <w:t>Author contributions</w:t>
      </w:r>
    </w:p>
    <w:p w14:paraId="0C02A296" w14:textId="45378514" w:rsidR="002E0F07" w:rsidRDefault="001F2751" w:rsidP="001F2751">
      <w:pPr>
        <w:jc w:val="left"/>
        <w:rPr>
          <w:rFonts w:eastAsia="Times New Roman"/>
          <w:b/>
          <w:bCs/>
          <w:sz w:val="32"/>
          <w:szCs w:val="36"/>
        </w:rPr>
      </w:pPr>
      <w:r w:rsidRPr="001F2751">
        <w:rPr>
          <w:rFonts w:eastAsia="Times New Roman"/>
        </w:rPr>
        <w:t xml:space="preserve">All the authors </w:t>
      </w:r>
      <w:r w:rsidR="00F90C29">
        <w:rPr>
          <w:rFonts w:eastAsia="Times New Roman"/>
        </w:rPr>
        <w:t xml:space="preserve">in this manuscript </w:t>
      </w:r>
      <w:r w:rsidRPr="001F2751">
        <w:rPr>
          <w:rFonts w:eastAsia="Times New Roman"/>
        </w:rPr>
        <w:t xml:space="preserve">contributed to the </w:t>
      </w:r>
      <w:r w:rsidR="00F90C29">
        <w:rPr>
          <w:rFonts w:eastAsia="Times New Roman"/>
        </w:rPr>
        <w:t xml:space="preserve">study </w:t>
      </w:r>
      <w:r w:rsidRPr="001F2751">
        <w:rPr>
          <w:rFonts w:eastAsia="Times New Roman"/>
        </w:rPr>
        <w:t xml:space="preserve">design. RR designed the model, performed the simulations and analysis. </w:t>
      </w:r>
      <w:r w:rsidR="00F90C29">
        <w:rPr>
          <w:rFonts w:eastAsia="Times New Roman"/>
        </w:rPr>
        <w:t>ZD</w:t>
      </w:r>
      <w:r w:rsidRPr="001F2751">
        <w:rPr>
          <w:rFonts w:eastAsia="Times New Roman"/>
        </w:rPr>
        <w:t xml:space="preserve"> provided the description of</w:t>
      </w:r>
      <w:r w:rsidR="00F90C29">
        <w:rPr>
          <w:rFonts w:eastAsia="Times New Roman"/>
        </w:rPr>
        <w:t xml:space="preserve"> implant</w:t>
      </w:r>
      <w:r w:rsidRPr="001F2751">
        <w:rPr>
          <w:rFonts w:eastAsia="Times New Roman"/>
        </w:rPr>
        <w:t xml:space="preserve">. RR, </w:t>
      </w:r>
      <w:r w:rsidR="00F90C29">
        <w:rPr>
          <w:rFonts w:eastAsia="Times New Roman"/>
        </w:rPr>
        <w:t>ZD</w:t>
      </w:r>
      <w:r w:rsidRPr="001F2751">
        <w:rPr>
          <w:rFonts w:eastAsia="Times New Roman"/>
        </w:rPr>
        <w:t xml:space="preserve"> and MS wrote the manuscript with </w:t>
      </w:r>
      <w:r w:rsidR="00F90C29">
        <w:rPr>
          <w:rFonts w:eastAsia="Times New Roman"/>
        </w:rPr>
        <w:t>inputs</w:t>
      </w:r>
      <w:r w:rsidRPr="001F2751">
        <w:rPr>
          <w:rFonts w:eastAsia="Times New Roman"/>
        </w:rPr>
        <w:t xml:space="preserve"> from CF and </w:t>
      </w:r>
      <w:r w:rsidR="00F90C29">
        <w:rPr>
          <w:rFonts w:eastAsia="Times New Roman"/>
        </w:rPr>
        <w:t>AO</w:t>
      </w:r>
      <w:r w:rsidRPr="001F2751">
        <w:rPr>
          <w:rFonts w:eastAsia="Times New Roman"/>
        </w:rPr>
        <w:t>. All the authors contributed towards the writing and reviewing of the final manuscript.</w:t>
      </w:r>
      <w:r w:rsidR="002E0F07">
        <w:rPr>
          <w:rFonts w:eastAsia="Times New Roman"/>
          <w:b/>
          <w:bCs/>
          <w:sz w:val="32"/>
          <w:szCs w:val="36"/>
        </w:rPr>
        <w:br w:type="page"/>
      </w:r>
    </w:p>
    <w:p w14:paraId="62C01E19" w14:textId="298FC844" w:rsidR="00E47882" w:rsidRPr="009645BC" w:rsidRDefault="00D97C76" w:rsidP="0079549D">
      <w:pPr>
        <w:pStyle w:val="NoSpacing"/>
        <w:spacing w:line="480" w:lineRule="auto"/>
        <w:jc w:val="left"/>
        <w:rPr>
          <w:rFonts w:eastAsia="Times New Roman"/>
          <w:b/>
          <w:bCs/>
          <w:sz w:val="32"/>
          <w:szCs w:val="36"/>
        </w:rPr>
      </w:pPr>
      <w:r w:rsidRPr="009645BC">
        <w:rPr>
          <w:rFonts w:eastAsia="Times New Roman"/>
          <w:b/>
          <w:bCs/>
          <w:sz w:val="32"/>
          <w:szCs w:val="36"/>
        </w:rPr>
        <w:lastRenderedPageBreak/>
        <w:t>References</w:t>
      </w:r>
    </w:p>
    <w:p w14:paraId="2B59EC27" w14:textId="77777777" w:rsidR="00E47882" w:rsidRPr="009645BC" w:rsidRDefault="00E47882" w:rsidP="0079549D">
      <w:pPr>
        <w:pStyle w:val="NoSpacing"/>
        <w:spacing w:line="480" w:lineRule="auto"/>
        <w:jc w:val="left"/>
        <w:rPr>
          <w:rFonts w:eastAsia="Times New Roman"/>
          <w:sz w:val="24"/>
          <w:szCs w:val="28"/>
          <w:vertAlign w:val="subscript"/>
        </w:rPr>
      </w:pPr>
    </w:p>
    <w:p w14:paraId="699F5DE9" w14:textId="77777777" w:rsidR="005D42D8" w:rsidRPr="005D42D8" w:rsidRDefault="00E47882" w:rsidP="005D42D8">
      <w:pPr>
        <w:pStyle w:val="EndNoteBibliography"/>
        <w:spacing w:after="0"/>
        <w:ind w:left="280" w:hanging="280"/>
      </w:pPr>
      <w:r w:rsidRPr="009645BC">
        <w:rPr>
          <w:rFonts w:eastAsia="Times New Roman"/>
          <w:sz w:val="24"/>
          <w:szCs w:val="28"/>
          <w:vertAlign w:val="subscript"/>
        </w:rPr>
        <w:fldChar w:fldCharType="begin"/>
      </w:r>
      <w:r w:rsidRPr="009645BC">
        <w:rPr>
          <w:rFonts w:eastAsia="Times New Roman"/>
          <w:sz w:val="24"/>
          <w:szCs w:val="28"/>
          <w:vertAlign w:val="subscript"/>
        </w:rPr>
        <w:instrText xml:space="preserve"> ADDIN EN.REFLIST </w:instrText>
      </w:r>
      <w:r w:rsidRPr="009645BC">
        <w:rPr>
          <w:rFonts w:eastAsia="Times New Roman"/>
          <w:sz w:val="24"/>
          <w:szCs w:val="28"/>
          <w:vertAlign w:val="subscript"/>
        </w:rPr>
        <w:fldChar w:fldCharType="separate"/>
      </w:r>
      <w:bookmarkStart w:id="11" w:name="_ENREF_1"/>
      <w:r w:rsidR="005D42D8" w:rsidRPr="005D42D8">
        <w:t>1.</w:t>
      </w:r>
      <w:r w:rsidR="005D42D8" w:rsidRPr="005D42D8">
        <w:tab/>
        <w:t xml:space="preserve">UNAIDS </w:t>
      </w:r>
      <w:r w:rsidR="005D42D8" w:rsidRPr="005D42D8">
        <w:rPr>
          <w:i/>
        </w:rPr>
        <w:t>Global HIV &amp; AIDS statistics — 2019 fact sheet</w:t>
      </w:r>
      <w:r w:rsidR="005D42D8" w:rsidRPr="005D42D8">
        <w:t>. 2019.</w:t>
      </w:r>
      <w:bookmarkEnd w:id="11"/>
    </w:p>
    <w:p w14:paraId="0C82B267" w14:textId="77777777" w:rsidR="005D42D8" w:rsidRPr="005D42D8" w:rsidRDefault="005D42D8" w:rsidP="005D42D8">
      <w:pPr>
        <w:pStyle w:val="EndNoteBibliography"/>
        <w:spacing w:after="0"/>
        <w:ind w:left="280" w:hanging="280"/>
      </w:pPr>
      <w:bookmarkStart w:id="12" w:name="_ENREF_2"/>
      <w:r w:rsidRPr="005D42D8">
        <w:t>2.</w:t>
      </w:r>
      <w:r w:rsidRPr="005D42D8">
        <w:tab/>
        <w:t xml:space="preserve">UNAIDS </w:t>
      </w:r>
      <w:r w:rsidRPr="005D42D8">
        <w:rPr>
          <w:i/>
        </w:rPr>
        <w:t>The youth bulge and HIV</w:t>
      </w:r>
      <w:r w:rsidRPr="005D42D8">
        <w:t>. 2018.</w:t>
      </w:r>
      <w:bookmarkEnd w:id="12"/>
    </w:p>
    <w:p w14:paraId="296D5BF1" w14:textId="77777777" w:rsidR="005D42D8" w:rsidRPr="005D42D8" w:rsidRDefault="005D42D8" w:rsidP="005D42D8">
      <w:pPr>
        <w:pStyle w:val="EndNoteBibliography"/>
        <w:spacing w:after="0"/>
        <w:ind w:left="280" w:hanging="280"/>
      </w:pPr>
      <w:bookmarkStart w:id="13" w:name="_ENREF_3"/>
      <w:r w:rsidRPr="005D42D8">
        <w:t>3.</w:t>
      </w:r>
      <w:r w:rsidRPr="005D42D8">
        <w:tab/>
        <w:t xml:space="preserve">Eakle, R., F. Venter, and H. Rees, </w:t>
      </w:r>
      <w:r w:rsidRPr="005D42D8">
        <w:rPr>
          <w:i/>
        </w:rPr>
        <w:t>Pre-exposure prophylaxis (PrEP) in an era of stalled HIV prevention: Can it change the game?</w:t>
      </w:r>
      <w:r w:rsidRPr="005D42D8">
        <w:t xml:space="preserve"> Retrovirology, 2018. </w:t>
      </w:r>
      <w:r w:rsidRPr="005D42D8">
        <w:rPr>
          <w:b/>
        </w:rPr>
        <w:t>15</w:t>
      </w:r>
      <w:r w:rsidRPr="005D42D8">
        <w:t>(1): p. 29.</w:t>
      </w:r>
      <w:bookmarkEnd w:id="13"/>
    </w:p>
    <w:p w14:paraId="587D9FA8" w14:textId="77777777" w:rsidR="005D42D8" w:rsidRPr="005D42D8" w:rsidRDefault="005D42D8" w:rsidP="005D42D8">
      <w:pPr>
        <w:pStyle w:val="EndNoteBibliography"/>
        <w:spacing w:after="0"/>
        <w:ind w:left="280" w:hanging="280"/>
      </w:pPr>
      <w:bookmarkStart w:id="14" w:name="_ENREF_4"/>
      <w:r w:rsidRPr="005D42D8">
        <w:t>4.</w:t>
      </w:r>
      <w:r w:rsidRPr="005D42D8">
        <w:tab/>
        <w:t xml:space="preserve">LeVasseur, M.T., et al., </w:t>
      </w:r>
      <w:r w:rsidRPr="005D42D8">
        <w:rPr>
          <w:i/>
        </w:rPr>
        <w:t>The Effect of PrEP on HIV Incidence Among Men Who Have Sex With Men in the Context of Condom Use, Treatment as Prevention, and Seroadaptive Practices.</w:t>
      </w:r>
      <w:r w:rsidRPr="005D42D8">
        <w:t xml:space="preserve"> JAIDS Journal of Acquired Immune Deficiency Syndromes, 2018. </w:t>
      </w:r>
      <w:r w:rsidRPr="005D42D8">
        <w:rPr>
          <w:b/>
        </w:rPr>
        <w:t>77</w:t>
      </w:r>
      <w:r w:rsidRPr="005D42D8">
        <w:t>(1): p. 31-40.</w:t>
      </w:r>
      <w:bookmarkEnd w:id="14"/>
    </w:p>
    <w:p w14:paraId="78824F30" w14:textId="77777777" w:rsidR="005D42D8" w:rsidRPr="005D42D8" w:rsidRDefault="005D42D8" w:rsidP="005D42D8">
      <w:pPr>
        <w:pStyle w:val="EndNoteBibliography"/>
        <w:spacing w:after="0"/>
        <w:ind w:left="280" w:hanging="280"/>
      </w:pPr>
      <w:bookmarkStart w:id="15" w:name="_ENREF_5"/>
      <w:r w:rsidRPr="005D42D8">
        <w:t>5.</w:t>
      </w:r>
      <w:r w:rsidRPr="005D42D8">
        <w:tab/>
        <w:t xml:space="preserve">Pilkington, V., et al., </w:t>
      </w:r>
      <w:r w:rsidRPr="005D42D8">
        <w:rPr>
          <w:i/>
        </w:rPr>
        <w:t>How safe is TDF/FTC as PrEP? A systematic review and meta-analysis of the risk of adverse events in 13 randomised trials of PrEP.</w:t>
      </w:r>
      <w:r w:rsidRPr="005D42D8">
        <w:t xml:space="preserve"> Journal of virus eradication, 2018. </w:t>
      </w:r>
      <w:r w:rsidRPr="005D42D8">
        <w:rPr>
          <w:b/>
        </w:rPr>
        <w:t>4</w:t>
      </w:r>
      <w:r w:rsidRPr="005D42D8">
        <w:t>(4): p. 215-224.</w:t>
      </w:r>
      <w:bookmarkEnd w:id="15"/>
    </w:p>
    <w:p w14:paraId="3D6C2486" w14:textId="77777777" w:rsidR="005D42D8" w:rsidRPr="005D42D8" w:rsidRDefault="005D42D8" w:rsidP="005D42D8">
      <w:pPr>
        <w:pStyle w:val="EndNoteBibliography"/>
        <w:spacing w:after="0"/>
        <w:ind w:left="280" w:hanging="280"/>
      </w:pPr>
      <w:bookmarkStart w:id="16" w:name="_ENREF_6"/>
      <w:r w:rsidRPr="005D42D8">
        <w:t>6.</w:t>
      </w:r>
      <w:r w:rsidRPr="005D42D8">
        <w:tab/>
        <w:t xml:space="preserve">Grant, R.M., et al., </w:t>
      </w:r>
      <w:r w:rsidRPr="005D42D8">
        <w:rPr>
          <w:i/>
        </w:rPr>
        <w:t>Preexposure Chemoprophylaxis for HIV Prevention in Men Who Have Sex with Men.</w:t>
      </w:r>
      <w:r w:rsidRPr="005D42D8">
        <w:t xml:space="preserve"> New England Journal of Medicine, 2010. </w:t>
      </w:r>
      <w:r w:rsidRPr="005D42D8">
        <w:rPr>
          <w:b/>
        </w:rPr>
        <w:t>363</w:t>
      </w:r>
      <w:r w:rsidRPr="005D42D8">
        <w:t>(27): p. 2587-2599.</w:t>
      </w:r>
      <w:bookmarkEnd w:id="16"/>
    </w:p>
    <w:p w14:paraId="509825B4" w14:textId="77777777" w:rsidR="005D42D8" w:rsidRPr="005D42D8" w:rsidRDefault="005D42D8" w:rsidP="005D42D8">
      <w:pPr>
        <w:pStyle w:val="EndNoteBibliography"/>
        <w:spacing w:after="0"/>
        <w:ind w:left="280" w:hanging="280"/>
      </w:pPr>
      <w:bookmarkStart w:id="17" w:name="_ENREF_7"/>
      <w:r w:rsidRPr="005D42D8">
        <w:t>7.</w:t>
      </w:r>
      <w:r w:rsidRPr="005D42D8">
        <w:tab/>
        <w:t xml:space="preserve">Baeten, J.M., et al., </w:t>
      </w:r>
      <w:r w:rsidRPr="005D42D8">
        <w:rPr>
          <w:i/>
        </w:rPr>
        <w:t>Antiretroviral Prophylaxis for HIV Prevention in Heterosexual Men and Women.</w:t>
      </w:r>
      <w:r w:rsidRPr="005D42D8">
        <w:t xml:space="preserve"> New England Journal of Medicine, 2012. </w:t>
      </w:r>
      <w:r w:rsidRPr="005D42D8">
        <w:rPr>
          <w:b/>
        </w:rPr>
        <w:t>367</w:t>
      </w:r>
      <w:r w:rsidRPr="005D42D8">
        <w:t>(5): p. 399-410.</w:t>
      </w:r>
      <w:bookmarkEnd w:id="17"/>
    </w:p>
    <w:p w14:paraId="16D3868D" w14:textId="77777777" w:rsidR="005D42D8" w:rsidRPr="005D42D8" w:rsidRDefault="005D42D8" w:rsidP="005D42D8">
      <w:pPr>
        <w:pStyle w:val="EndNoteBibliography"/>
        <w:spacing w:after="0"/>
        <w:ind w:left="280" w:hanging="280"/>
      </w:pPr>
      <w:bookmarkStart w:id="18" w:name="_ENREF_8"/>
      <w:r w:rsidRPr="005D42D8">
        <w:t>8.</w:t>
      </w:r>
      <w:r w:rsidRPr="005D42D8">
        <w:tab/>
        <w:t xml:space="preserve">Meyers, K., et al., </w:t>
      </w:r>
      <w:r w:rsidRPr="005D42D8">
        <w:rPr>
          <w:i/>
        </w:rPr>
        <w:t>To switch or not to switch: Intentions to switch to injectable PrEP among gay and bisexual men with at least twelve months oral PrEP experience.</w:t>
      </w:r>
      <w:r w:rsidRPr="005D42D8">
        <w:t xml:space="preserve"> PLOS ONE, 2018. </w:t>
      </w:r>
      <w:r w:rsidRPr="005D42D8">
        <w:rPr>
          <w:b/>
        </w:rPr>
        <w:t>13</w:t>
      </w:r>
      <w:r w:rsidRPr="005D42D8">
        <w:t>(7): p. e0200296.</w:t>
      </w:r>
      <w:bookmarkEnd w:id="18"/>
    </w:p>
    <w:p w14:paraId="6723BFD1" w14:textId="77777777" w:rsidR="005D42D8" w:rsidRPr="005D42D8" w:rsidRDefault="005D42D8" w:rsidP="005D42D8">
      <w:pPr>
        <w:pStyle w:val="EndNoteBibliography"/>
        <w:spacing w:after="0"/>
        <w:ind w:left="280" w:hanging="280"/>
      </w:pPr>
      <w:bookmarkStart w:id="19" w:name="_ENREF_9"/>
      <w:r w:rsidRPr="005D42D8">
        <w:t>9.</w:t>
      </w:r>
      <w:r w:rsidRPr="005D42D8">
        <w:tab/>
        <w:t xml:space="preserve">Klatt, N.R., et al., </w:t>
      </w:r>
      <w:r w:rsidRPr="005D42D8">
        <w:rPr>
          <w:i/>
        </w:rPr>
        <w:t>Vaginal bacteria modify HIV tenofovir microbicide efficacy in African women.</w:t>
      </w:r>
      <w:r w:rsidRPr="005D42D8">
        <w:t xml:space="preserve"> Science, 2017. </w:t>
      </w:r>
      <w:r w:rsidRPr="005D42D8">
        <w:rPr>
          <w:b/>
        </w:rPr>
        <w:t>356</w:t>
      </w:r>
      <w:r w:rsidRPr="005D42D8">
        <w:t>(6341): p. 938-945.</w:t>
      </w:r>
      <w:bookmarkEnd w:id="19"/>
    </w:p>
    <w:p w14:paraId="3BB8EEC4" w14:textId="77777777" w:rsidR="005D42D8" w:rsidRPr="005D42D8" w:rsidRDefault="005D42D8" w:rsidP="005D42D8">
      <w:pPr>
        <w:pStyle w:val="EndNoteBibliography"/>
        <w:spacing w:after="0"/>
        <w:ind w:left="280" w:hanging="280"/>
      </w:pPr>
      <w:bookmarkStart w:id="20" w:name="_ENREF_10"/>
      <w:r w:rsidRPr="005D42D8">
        <w:t>10.</w:t>
      </w:r>
      <w:r w:rsidRPr="005D42D8">
        <w:tab/>
        <w:t xml:space="preserve">Cottrell, M.L., et al., </w:t>
      </w:r>
      <w:r w:rsidRPr="005D42D8">
        <w:rPr>
          <w:i/>
        </w:rPr>
        <w:t>A Translational Pharmacology Approach to Predicting Outcomes of Preexposure Prophylaxis Against HIV in Men and Women Using Tenofovir Disoproxil Fumarate With or Without Emtricitabine.</w:t>
      </w:r>
      <w:r w:rsidRPr="005D42D8">
        <w:t xml:space="preserve"> The Journal of Infectious Diseases, 2016. </w:t>
      </w:r>
      <w:r w:rsidRPr="005D42D8">
        <w:rPr>
          <w:b/>
        </w:rPr>
        <w:t>214</w:t>
      </w:r>
      <w:r w:rsidRPr="005D42D8">
        <w:t>(1): p. 55-64.</w:t>
      </w:r>
      <w:bookmarkEnd w:id="20"/>
    </w:p>
    <w:p w14:paraId="78A6CC62" w14:textId="77777777" w:rsidR="005D42D8" w:rsidRPr="005D42D8" w:rsidRDefault="005D42D8" w:rsidP="005D42D8">
      <w:pPr>
        <w:pStyle w:val="EndNoteBibliography"/>
        <w:spacing w:after="0"/>
        <w:ind w:left="280" w:hanging="280"/>
      </w:pPr>
      <w:bookmarkStart w:id="21" w:name="_ENREF_11"/>
      <w:r w:rsidRPr="005D42D8">
        <w:t>11.</w:t>
      </w:r>
      <w:r w:rsidRPr="005D42D8">
        <w:tab/>
        <w:t xml:space="preserve">Pacífico de Carvalho, N., et al., </w:t>
      </w:r>
      <w:r w:rsidRPr="005D42D8">
        <w:rPr>
          <w:i/>
        </w:rPr>
        <w:t>HIV pre-exposure prophylaxis (PrEP) awareness and acceptability among trans women: a review.</w:t>
      </w:r>
      <w:r w:rsidRPr="005D42D8">
        <w:t xml:space="preserve"> AIDS Care, 2019. </w:t>
      </w:r>
      <w:r w:rsidRPr="005D42D8">
        <w:rPr>
          <w:b/>
        </w:rPr>
        <w:t>31</w:t>
      </w:r>
      <w:r w:rsidRPr="005D42D8">
        <w:t>(10): p. 1234-1240.</w:t>
      </w:r>
      <w:bookmarkEnd w:id="21"/>
    </w:p>
    <w:p w14:paraId="2195E8BA" w14:textId="77777777" w:rsidR="005D42D8" w:rsidRPr="005D42D8" w:rsidRDefault="005D42D8" w:rsidP="005D42D8">
      <w:pPr>
        <w:pStyle w:val="EndNoteBibliography"/>
        <w:spacing w:after="0"/>
        <w:ind w:left="280" w:hanging="280"/>
      </w:pPr>
      <w:bookmarkStart w:id="22" w:name="_ENREF_12"/>
      <w:r w:rsidRPr="005D42D8">
        <w:t>12.</w:t>
      </w:r>
      <w:r w:rsidRPr="005D42D8">
        <w:tab/>
        <w:t xml:space="preserve">Van Damme, L., et al., </w:t>
      </w:r>
      <w:r w:rsidRPr="005D42D8">
        <w:rPr>
          <w:i/>
        </w:rPr>
        <w:t>Preexposure Prophylaxis for HIV Infection among African Women.</w:t>
      </w:r>
      <w:r w:rsidRPr="005D42D8">
        <w:t xml:space="preserve"> New England Journal of Medicine, 2012. </w:t>
      </w:r>
      <w:r w:rsidRPr="005D42D8">
        <w:rPr>
          <w:b/>
        </w:rPr>
        <w:t>367</w:t>
      </w:r>
      <w:r w:rsidRPr="005D42D8">
        <w:t>(5): p. 411-422.</w:t>
      </w:r>
      <w:bookmarkEnd w:id="22"/>
    </w:p>
    <w:p w14:paraId="622186EC" w14:textId="77777777" w:rsidR="005D42D8" w:rsidRPr="005D42D8" w:rsidRDefault="005D42D8" w:rsidP="005D42D8">
      <w:pPr>
        <w:pStyle w:val="EndNoteBibliography"/>
        <w:spacing w:after="0"/>
        <w:ind w:left="280" w:hanging="280"/>
      </w:pPr>
      <w:bookmarkStart w:id="23" w:name="_ENREF_13"/>
      <w:r w:rsidRPr="005D42D8">
        <w:t>13.</w:t>
      </w:r>
      <w:r w:rsidRPr="005D42D8">
        <w:tab/>
        <w:t xml:space="preserve">Marrazzo, J.M., et al., </w:t>
      </w:r>
      <w:r w:rsidRPr="005D42D8">
        <w:rPr>
          <w:i/>
        </w:rPr>
        <w:t>Tenofovir-Based Preexposure Prophylaxis for HIV Infection among African Women.</w:t>
      </w:r>
      <w:r w:rsidRPr="005D42D8">
        <w:t xml:space="preserve"> New England Journal of Medicine, 2015. </w:t>
      </w:r>
      <w:r w:rsidRPr="005D42D8">
        <w:rPr>
          <w:b/>
        </w:rPr>
        <w:t>372</w:t>
      </w:r>
      <w:r w:rsidRPr="005D42D8">
        <w:t>(6): p. 509-518.</w:t>
      </w:r>
      <w:bookmarkEnd w:id="23"/>
    </w:p>
    <w:p w14:paraId="5F8BBF4C" w14:textId="77777777" w:rsidR="005D42D8" w:rsidRPr="005D42D8" w:rsidRDefault="005D42D8" w:rsidP="005D42D8">
      <w:pPr>
        <w:pStyle w:val="EndNoteBibliography"/>
        <w:spacing w:after="0"/>
        <w:ind w:left="280" w:hanging="280"/>
      </w:pPr>
      <w:bookmarkStart w:id="24" w:name="_ENREF_14"/>
      <w:r w:rsidRPr="005D42D8">
        <w:t>14.</w:t>
      </w:r>
      <w:r w:rsidRPr="005D42D8">
        <w:tab/>
        <w:t xml:space="preserve">Donnell, D., et al., </w:t>
      </w:r>
      <w:r w:rsidRPr="005D42D8">
        <w:rPr>
          <w:i/>
        </w:rPr>
        <w:t>HIV Protective Efficacy and Correlates of Tenofovir Blood Concentrations in a Clinical Trial of PrEP for HIV Prevention.</w:t>
      </w:r>
      <w:r w:rsidRPr="005D42D8">
        <w:t xml:space="preserve"> JAIDS Journal of Acquired Immune Deficiency Syndromes, 2014. </w:t>
      </w:r>
      <w:r w:rsidRPr="005D42D8">
        <w:rPr>
          <w:b/>
        </w:rPr>
        <w:t>66</w:t>
      </w:r>
      <w:r w:rsidRPr="005D42D8">
        <w:t>(3): p. 340-348.</w:t>
      </w:r>
      <w:bookmarkEnd w:id="24"/>
    </w:p>
    <w:p w14:paraId="35D80A06" w14:textId="77777777" w:rsidR="005D42D8" w:rsidRPr="005D42D8" w:rsidRDefault="005D42D8" w:rsidP="005D42D8">
      <w:pPr>
        <w:pStyle w:val="EndNoteBibliography"/>
        <w:spacing w:after="0"/>
        <w:ind w:left="280" w:hanging="280"/>
      </w:pPr>
      <w:bookmarkStart w:id="25" w:name="_ENREF_15"/>
      <w:r w:rsidRPr="005D42D8">
        <w:t>15.</w:t>
      </w:r>
      <w:r w:rsidRPr="005D42D8">
        <w:tab/>
        <w:t xml:space="preserve">Chloe Orkin, K.A., Miguel Górgolas Hernández-Mora, Vadim Pokrovsky, Edgar T. Overton, Pierre-Marie Girard, Shinichi Oka, Ronald D’Amico, David Dorey, Sandy Griffith, David A. Margolis, Peter E. Williams, Wim Parys, William Spreen. </w:t>
      </w:r>
      <w:r w:rsidRPr="005D42D8">
        <w:rPr>
          <w:i/>
        </w:rPr>
        <w:t>Long-acting cabotegravir + rilpivirine for HIV maintenance: FLAIR week 48 results</w:t>
      </w:r>
      <w:r w:rsidRPr="005D42D8">
        <w:t xml:space="preserve">. in </w:t>
      </w:r>
      <w:r w:rsidRPr="005D42D8">
        <w:rPr>
          <w:i/>
        </w:rPr>
        <w:t>26th Conference on Retroviruses and Opportunistic Infections</w:t>
      </w:r>
      <w:r w:rsidRPr="005D42D8">
        <w:t>. 2019. Seattle, Washington.</w:t>
      </w:r>
      <w:bookmarkEnd w:id="25"/>
    </w:p>
    <w:p w14:paraId="6419D0E2" w14:textId="77777777" w:rsidR="005D42D8" w:rsidRPr="005D42D8" w:rsidRDefault="005D42D8" w:rsidP="005D42D8">
      <w:pPr>
        <w:pStyle w:val="EndNoteBibliography"/>
        <w:spacing w:after="0"/>
        <w:ind w:left="280" w:hanging="280"/>
      </w:pPr>
      <w:bookmarkStart w:id="26" w:name="_ENREF_16"/>
      <w:r w:rsidRPr="005D42D8">
        <w:t>16.</w:t>
      </w:r>
      <w:r w:rsidRPr="005D42D8">
        <w:tab/>
        <w:t xml:space="preserve">Susan Swindells, J.-F.A.-V., Gary J. Richmond, Giuliano Rizzardini, Axel Baumgarten, Maria Del Mar Masia, Gulam Latiff, Vadim Pokrovsky, Joseph M. Mrus, Jenny O. Huang, Krischan J. Hudson, David A. Margolis, Kimberly Smith, Peter E. Williams, William Spreen. </w:t>
      </w:r>
      <w:r w:rsidRPr="005D42D8">
        <w:rPr>
          <w:i/>
        </w:rPr>
        <w:t>Long-acting cabotegravir + rilpivirine as maintenance therapy: ATLAS week 48 results</w:t>
      </w:r>
      <w:r w:rsidRPr="005D42D8">
        <w:t xml:space="preserve">. in </w:t>
      </w:r>
      <w:r w:rsidRPr="005D42D8">
        <w:rPr>
          <w:i/>
        </w:rPr>
        <w:t>26th Conference on Retroviruses and Opportunistic Infections</w:t>
      </w:r>
      <w:r w:rsidRPr="005D42D8">
        <w:t>. 2019. Seattle, Washington.</w:t>
      </w:r>
      <w:bookmarkEnd w:id="26"/>
    </w:p>
    <w:p w14:paraId="7DF3327C" w14:textId="77777777" w:rsidR="005D42D8" w:rsidRPr="005D42D8" w:rsidRDefault="005D42D8" w:rsidP="005D42D8">
      <w:pPr>
        <w:pStyle w:val="EndNoteBibliography"/>
        <w:spacing w:after="0"/>
        <w:ind w:left="280" w:hanging="280"/>
      </w:pPr>
      <w:bookmarkStart w:id="27" w:name="_ENREF_17"/>
      <w:r w:rsidRPr="005D42D8">
        <w:t>17.</w:t>
      </w:r>
      <w:r w:rsidRPr="005D42D8">
        <w:tab/>
        <w:t xml:space="preserve">Margolis, D.A., et al., </w:t>
      </w:r>
      <w:r w:rsidRPr="005D42D8">
        <w:rPr>
          <w:i/>
        </w:rPr>
        <w:t>Long-acting intramuscular cabotegravir and rilpivirine in adults with HIV-1 infection (LATTE-2): 96-week results of a randomised, open-label, phase 2b, non-inferiority trial.</w:t>
      </w:r>
      <w:r w:rsidRPr="005D42D8">
        <w:t xml:space="preserve"> Lancet, 2017. </w:t>
      </w:r>
      <w:r w:rsidRPr="005D42D8">
        <w:rPr>
          <w:b/>
        </w:rPr>
        <w:t>390</w:t>
      </w:r>
      <w:r w:rsidRPr="005D42D8">
        <w:t>(10101): p. 1499-1510.</w:t>
      </w:r>
      <w:bookmarkEnd w:id="27"/>
    </w:p>
    <w:p w14:paraId="598FE708" w14:textId="77777777" w:rsidR="005D42D8" w:rsidRPr="005D42D8" w:rsidRDefault="005D42D8" w:rsidP="005D42D8">
      <w:pPr>
        <w:pStyle w:val="EndNoteBibliography"/>
        <w:spacing w:after="0"/>
        <w:ind w:left="280" w:hanging="280"/>
      </w:pPr>
      <w:bookmarkStart w:id="28" w:name="_ENREF_18"/>
      <w:r w:rsidRPr="005D42D8">
        <w:t>18.</w:t>
      </w:r>
      <w:r w:rsidRPr="005D42D8">
        <w:tab/>
        <w:t xml:space="preserve">Markowitz, M., et al., </w:t>
      </w:r>
      <w:r w:rsidRPr="005D42D8">
        <w:rPr>
          <w:i/>
        </w:rPr>
        <w:t>Safety and tolerability of long-acting cabotegravir injections in HIV-uninfected men (ECLAIR): a multicentre, double-blind, randomised, placebo-controlled, phase 2a trial.</w:t>
      </w:r>
      <w:r w:rsidRPr="005D42D8">
        <w:t xml:space="preserve"> The Lancet HIV, 2017. </w:t>
      </w:r>
      <w:r w:rsidRPr="005D42D8">
        <w:rPr>
          <w:b/>
        </w:rPr>
        <w:t>4</w:t>
      </w:r>
      <w:r w:rsidRPr="005D42D8">
        <w:t>(8): p. e331-e340.</w:t>
      </w:r>
      <w:bookmarkEnd w:id="28"/>
    </w:p>
    <w:p w14:paraId="26175BC6" w14:textId="77777777" w:rsidR="005D42D8" w:rsidRPr="005D42D8" w:rsidRDefault="005D42D8" w:rsidP="005D42D8">
      <w:pPr>
        <w:pStyle w:val="EndNoteBibliography"/>
        <w:spacing w:after="0"/>
        <w:ind w:left="280" w:hanging="280"/>
      </w:pPr>
      <w:bookmarkStart w:id="29" w:name="_ENREF_19"/>
      <w:r w:rsidRPr="005D42D8">
        <w:t>19.</w:t>
      </w:r>
      <w:r w:rsidRPr="005D42D8">
        <w:tab/>
        <w:t xml:space="preserve">Johnson, L.M., et al., </w:t>
      </w:r>
      <w:r w:rsidRPr="005D42D8">
        <w:rPr>
          <w:i/>
        </w:rPr>
        <w:t>Characterization of a Reservoir-Style Implant for Sustained Release of Tenofovir Alafenamide (TAF) for HIV Pre-Exposure Prophylaxis (PrEP).</w:t>
      </w:r>
      <w:r w:rsidRPr="005D42D8">
        <w:t xml:space="preserve"> Pharmaceutics, 2019. </w:t>
      </w:r>
      <w:r w:rsidRPr="005D42D8">
        <w:rPr>
          <w:b/>
        </w:rPr>
        <w:t>11</w:t>
      </w:r>
      <w:r w:rsidRPr="005D42D8">
        <w:t>(7): p. 315.</w:t>
      </w:r>
      <w:bookmarkEnd w:id="29"/>
    </w:p>
    <w:p w14:paraId="13EE6D41" w14:textId="77777777" w:rsidR="005D42D8" w:rsidRPr="005D42D8" w:rsidRDefault="005D42D8" w:rsidP="005D42D8">
      <w:pPr>
        <w:pStyle w:val="EndNoteBibliography"/>
        <w:spacing w:after="0"/>
        <w:ind w:left="280" w:hanging="280"/>
      </w:pPr>
      <w:bookmarkStart w:id="30" w:name="_ENREF_20"/>
      <w:r w:rsidRPr="005D42D8">
        <w:t>20.</w:t>
      </w:r>
      <w:r w:rsidRPr="005D42D8">
        <w:tab/>
        <w:t xml:space="preserve">Chua, C.Y.X., et al., </w:t>
      </w:r>
      <w:r w:rsidRPr="005D42D8">
        <w:rPr>
          <w:i/>
        </w:rPr>
        <w:t>Transcutaneously refillable nanofluidic implant achieves sustained level of tenofovir diphosphate for HIV pre-exposure prophylaxis.</w:t>
      </w:r>
      <w:r w:rsidRPr="005D42D8">
        <w:t xml:space="preserve"> Journal of Controlled Release, 2018. </w:t>
      </w:r>
      <w:r w:rsidRPr="005D42D8">
        <w:rPr>
          <w:b/>
        </w:rPr>
        <w:t>286</w:t>
      </w:r>
      <w:r w:rsidRPr="005D42D8">
        <w:t>: p. 315-325.</w:t>
      </w:r>
      <w:bookmarkEnd w:id="30"/>
    </w:p>
    <w:p w14:paraId="578A627A" w14:textId="77777777" w:rsidR="005D42D8" w:rsidRPr="005D42D8" w:rsidRDefault="005D42D8" w:rsidP="005D42D8">
      <w:pPr>
        <w:pStyle w:val="EndNoteBibliography"/>
        <w:spacing w:after="0"/>
        <w:ind w:left="280" w:hanging="280"/>
      </w:pPr>
      <w:bookmarkStart w:id="31" w:name="_ENREF_21"/>
      <w:r w:rsidRPr="005D42D8">
        <w:t>21.</w:t>
      </w:r>
      <w:r w:rsidRPr="005D42D8">
        <w:tab/>
        <w:t xml:space="preserve">Gunawardana, M., et al., </w:t>
      </w:r>
      <w:r w:rsidRPr="005D42D8">
        <w:rPr>
          <w:i/>
        </w:rPr>
        <w:t>Pharmacokinetics of Long-Acting Tenofovir Alafenamide (GS-7340) Subdermal Implant for HIV Prophylaxis.</w:t>
      </w:r>
      <w:r w:rsidRPr="005D42D8">
        <w:t xml:space="preserve"> Antimicrobial Agents and Chemotherapy, 2015. </w:t>
      </w:r>
      <w:r w:rsidRPr="005D42D8">
        <w:rPr>
          <w:b/>
        </w:rPr>
        <w:t>59</w:t>
      </w:r>
      <w:r w:rsidRPr="005D42D8">
        <w:t>(7): p. 3913-3919.</w:t>
      </w:r>
      <w:bookmarkEnd w:id="31"/>
    </w:p>
    <w:p w14:paraId="1C2997A2" w14:textId="77777777" w:rsidR="005D42D8" w:rsidRPr="005D42D8" w:rsidRDefault="005D42D8" w:rsidP="005D42D8">
      <w:pPr>
        <w:pStyle w:val="EndNoteBibliography"/>
        <w:spacing w:after="0"/>
        <w:ind w:left="280" w:hanging="280"/>
      </w:pPr>
      <w:bookmarkStart w:id="32" w:name="_ENREF_22"/>
      <w:r w:rsidRPr="005D42D8">
        <w:t>22.</w:t>
      </w:r>
      <w:r w:rsidRPr="005D42D8">
        <w:tab/>
        <w:t xml:space="preserve">Su, J.T., et al., </w:t>
      </w:r>
      <w:r w:rsidRPr="005D42D8">
        <w:rPr>
          <w:i/>
        </w:rPr>
        <w:t>A Subcutaneous Implant of Tenofovir Alafenamide Fumarate Causes Local Inflammation and Tissue Necrosis in Rabbits and Macaques.</w:t>
      </w:r>
      <w:r w:rsidRPr="005D42D8">
        <w:t xml:space="preserve"> bioRxiv, 2019: p. 775452.</w:t>
      </w:r>
      <w:bookmarkEnd w:id="32"/>
    </w:p>
    <w:p w14:paraId="39568D76" w14:textId="77777777" w:rsidR="005D42D8" w:rsidRPr="005D42D8" w:rsidRDefault="005D42D8" w:rsidP="005D42D8">
      <w:pPr>
        <w:pStyle w:val="EndNoteBibliography"/>
        <w:spacing w:after="0"/>
        <w:ind w:left="280" w:hanging="280"/>
      </w:pPr>
      <w:bookmarkStart w:id="33" w:name="_ENREF_23"/>
      <w:r w:rsidRPr="005D42D8">
        <w:t>23.</w:t>
      </w:r>
      <w:r w:rsidRPr="005D42D8">
        <w:tab/>
        <w:t xml:space="preserve">Ray, A.S., M.W. Fordyce, and M.J.M. Hitchcock, </w:t>
      </w:r>
      <w:r w:rsidRPr="005D42D8">
        <w:rPr>
          <w:i/>
        </w:rPr>
        <w:t>Tenofovir alafenamide: A novel prodrug of tenofovir for the treatment of Human Immunodeficiency Virus.</w:t>
      </w:r>
      <w:r w:rsidRPr="005D42D8">
        <w:t xml:space="preserve"> Antiviral Research, 2016. </w:t>
      </w:r>
      <w:r w:rsidRPr="005D42D8">
        <w:rPr>
          <w:b/>
        </w:rPr>
        <w:t>125</w:t>
      </w:r>
      <w:r w:rsidRPr="005D42D8">
        <w:t>: p. 63-70.</w:t>
      </w:r>
      <w:bookmarkEnd w:id="33"/>
    </w:p>
    <w:p w14:paraId="3A9C65A6" w14:textId="77777777" w:rsidR="005D42D8" w:rsidRPr="005D42D8" w:rsidRDefault="005D42D8" w:rsidP="005D42D8">
      <w:pPr>
        <w:pStyle w:val="EndNoteBibliography"/>
        <w:spacing w:after="0"/>
        <w:ind w:left="280" w:hanging="280"/>
      </w:pPr>
      <w:bookmarkStart w:id="34" w:name="_ENREF_24"/>
      <w:r w:rsidRPr="005D42D8">
        <w:lastRenderedPageBreak/>
        <w:t>24.</w:t>
      </w:r>
      <w:r w:rsidRPr="005D42D8">
        <w:tab/>
        <w:t xml:space="preserve">Charles B. Hare, J.C., Peter Ruane, Jean-Michel Molina, Kenneth H. Mayer, Heiko Jessen, Robert M. Grant, Joss J. De Wet, Melanie Thompson, Edwin DeJesus, Ramin Ebrahimi, Robertino Mera Giler, Moupali Das, Diana Brainard, Scott McCallister. </w:t>
      </w:r>
      <w:r w:rsidRPr="005D42D8">
        <w:rPr>
          <w:i/>
        </w:rPr>
        <w:t>The Phase 3 DISCOVER study: Daily F/TAF or F/TDF for HIV Preexposure prophylaxis</w:t>
      </w:r>
      <w:r w:rsidRPr="005D42D8">
        <w:t xml:space="preserve">. in </w:t>
      </w:r>
      <w:r w:rsidRPr="005D42D8">
        <w:rPr>
          <w:i/>
        </w:rPr>
        <w:t>26th Conference on Retroviruses and Opportunistic Infections</w:t>
      </w:r>
      <w:r w:rsidRPr="005D42D8">
        <w:t>. 2019. Seattle, Washington.</w:t>
      </w:r>
      <w:bookmarkEnd w:id="34"/>
    </w:p>
    <w:p w14:paraId="6546D890" w14:textId="70B89A17" w:rsidR="005D42D8" w:rsidRPr="005D42D8" w:rsidRDefault="005D42D8" w:rsidP="005D42D8">
      <w:pPr>
        <w:pStyle w:val="EndNoteBibliography"/>
        <w:spacing w:after="0"/>
        <w:ind w:left="280" w:hanging="280"/>
      </w:pPr>
      <w:bookmarkStart w:id="35" w:name="_ENREF_25"/>
      <w:r w:rsidRPr="005D42D8">
        <w:t>25.</w:t>
      </w:r>
      <w:r w:rsidRPr="005D42D8">
        <w:tab/>
        <w:t xml:space="preserve">ClinicalTrials.gov. </w:t>
      </w:r>
      <w:r w:rsidRPr="005D42D8">
        <w:rPr>
          <w:i/>
        </w:rPr>
        <w:t>PK and PD Study of Oral F/TAF for HIV Prevention</w:t>
      </w:r>
      <w:r w:rsidRPr="005D42D8">
        <w:t xml:space="preserve">. 2019  [cited 2019 23/07/2019]; Available from: </w:t>
      </w:r>
      <w:hyperlink r:id="rId13" w:history="1">
        <w:r w:rsidRPr="005D42D8">
          <w:rPr>
            <w:rStyle w:val="Hyperlink"/>
          </w:rPr>
          <w:t>https://clinicaltrials.gov/ct2/show/NCT02904369</w:t>
        </w:r>
      </w:hyperlink>
      <w:r w:rsidRPr="005D42D8">
        <w:t>.</w:t>
      </w:r>
      <w:bookmarkEnd w:id="35"/>
    </w:p>
    <w:p w14:paraId="57E295BA" w14:textId="77777777" w:rsidR="005D42D8" w:rsidRPr="005D42D8" w:rsidRDefault="005D42D8" w:rsidP="005D42D8">
      <w:pPr>
        <w:pStyle w:val="EndNoteBibliography"/>
        <w:spacing w:after="0"/>
        <w:ind w:left="280" w:hanging="280"/>
      </w:pPr>
      <w:bookmarkStart w:id="36" w:name="_ENREF_26"/>
      <w:r w:rsidRPr="005D42D8">
        <w:t>26.</w:t>
      </w:r>
      <w:r w:rsidRPr="005D42D8">
        <w:tab/>
        <w:t xml:space="preserve">Saeheng, T., K. Na-Bangchang, and J. Karbwang, </w:t>
      </w:r>
      <w:r w:rsidRPr="005D42D8">
        <w:rPr>
          <w:i/>
        </w:rPr>
        <w:t>Utility of physiologically based pharmacokinetic (PBPK) modeling in oncology drug development and its accuracy: a systematic review.</w:t>
      </w:r>
      <w:r w:rsidRPr="005D42D8">
        <w:t xml:space="preserve"> European Journal of Clinical Pharmacology, 2018. </w:t>
      </w:r>
      <w:r w:rsidRPr="005D42D8">
        <w:rPr>
          <w:b/>
        </w:rPr>
        <w:t>74</w:t>
      </w:r>
      <w:r w:rsidRPr="005D42D8">
        <w:t>(11): p. 1365-1376.</w:t>
      </w:r>
      <w:bookmarkEnd w:id="36"/>
    </w:p>
    <w:p w14:paraId="2514C75C" w14:textId="77777777" w:rsidR="005D42D8" w:rsidRPr="005D42D8" w:rsidRDefault="005D42D8" w:rsidP="005D42D8">
      <w:pPr>
        <w:pStyle w:val="EndNoteBibliography"/>
        <w:spacing w:after="0"/>
        <w:ind w:left="280" w:hanging="280"/>
      </w:pPr>
      <w:bookmarkStart w:id="37" w:name="_ENREF_27"/>
      <w:r w:rsidRPr="005D42D8">
        <w:t>27.</w:t>
      </w:r>
      <w:r w:rsidRPr="005D42D8">
        <w:tab/>
        <w:t xml:space="preserve">Hendrix, C.W., </w:t>
      </w:r>
      <w:r w:rsidRPr="005D42D8">
        <w:rPr>
          <w:i/>
        </w:rPr>
        <w:t>HIV Antiretroviral Pre-Exposure Prophylaxis: Development Challenges and Pipeline Promise.</w:t>
      </w:r>
      <w:r w:rsidRPr="005D42D8">
        <w:t xml:space="preserve"> Clinical pharmacology and therapeutics, 2018. </w:t>
      </w:r>
      <w:r w:rsidRPr="005D42D8">
        <w:rPr>
          <w:b/>
        </w:rPr>
        <w:t>104</w:t>
      </w:r>
      <w:r w:rsidRPr="005D42D8">
        <w:t>(6): p. 1082-1097.</w:t>
      </w:r>
      <w:bookmarkEnd w:id="37"/>
    </w:p>
    <w:p w14:paraId="1F6EDEAA" w14:textId="77777777" w:rsidR="005D42D8" w:rsidRPr="005D42D8" w:rsidRDefault="005D42D8" w:rsidP="005D42D8">
      <w:pPr>
        <w:pStyle w:val="EndNoteBibliography"/>
        <w:spacing w:after="0"/>
        <w:ind w:left="280" w:hanging="280"/>
      </w:pPr>
      <w:bookmarkStart w:id="38" w:name="_ENREF_28"/>
      <w:r w:rsidRPr="005D42D8">
        <w:t>28.</w:t>
      </w:r>
      <w:r w:rsidRPr="005D42D8">
        <w:tab/>
        <w:t xml:space="preserve">Rajoli, R.K.R., et al., </w:t>
      </w:r>
      <w:r w:rsidRPr="005D42D8">
        <w:rPr>
          <w:i/>
        </w:rPr>
        <w:t>Physiologically Based Pharmacokinetic Modelling to Inform Development of Intramuscular Long-Acting Nanoformulations for HIV.</w:t>
      </w:r>
      <w:r w:rsidRPr="005D42D8">
        <w:t xml:space="preserve"> Clin Pharmacokinet 2015. </w:t>
      </w:r>
      <w:r w:rsidRPr="005D42D8">
        <w:rPr>
          <w:b/>
        </w:rPr>
        <w:t>54</w:t>
      </w:r>
      <w:r w:rsidRPr="005D42D8">
        <w:t>(6): p. 639-650.</w:t>
      </w:r>
      <w:bookmarkEnd w:id="38"/>
    </w:p>
    <w:p w14:paraId="4E0745C9" w14:textId="77777777" w:rsidR="005D42D8" w:rsidRPr="005D42D8" w:rsidRDefault="005D42D8" w:rsidP="005D42D8">
      <w:pPr>
        <w:pStyle w:val="EndNoteBibliography"/>
        <w:spacing w:after="0"/>
        <w:ind w:left="280" w:hanging="280"/>
      </w:pPr>
      <w:bookmarkStart w:id="39" w:name="_ENREF_29"/>
      <w:r w:rsidRPr="005D42D8">
        <w:t>29.</w:t>
      </w:r>
      <w:r w:rsidRPr="005D42D8">
        <w:tab/>
        <w:t xml:space="preserve">Nestorov, I., </w:t>
      </w:r>
      <w:r w:rsidRPr="005D42D8">
        <w:rPr>
          <w:i/>
        </w:rPr>
        <w:t>Whole Body Pharmacokinetic Models.</w:t>
      </w:r>
      <w:r w:rsidRPr="005D42D8">
        <w:t xml:space="preserve"> Clin Pharmacokinet 2003. </w:t>
      </w:r>
      <w:r w:rsidRPr="005D42D8">
        <w:rPr>
          <w:b/>
        </w:rPr>
        <w:t>42</w:t>
      </w:r>
      <w:r w:rsidRPr="005D42D8">
        <w:t>(10): p. 883-908.</w:t>
      </w:r>
      <w:bookmarkEnd w:id="39"/>
    </w:p>
    <w:p w14:paraId="3A30D72D" w14:textId="2E07211C" w:rsidR="005D42D8" w:rsidRPr="005D42D8" w:rsidRDefault="005D42D8" w:rsidP="005D42D8">
      <w:pPr>
        <w:pStyle w:val="EndNoteBibliography"/>
        <w:spacing w:after="0"/>
        <w:ind w:left="280" w:hanging="280"/>
      </w:pPr>
      <w:bookmarkStart w:id="40" w:name="_ENREF_30"/>
      <w:r w:rsidRPr="005D42D8">
        <w:t>30.</w:t>
      </w:r>
      <w:r w:rsidRPr="005D42D8">
        <w:tab/>
        <w:t xml:space="preserve">Prevention, C.f.D.C.a. </w:t>
      </w:r>
      <w:r w:rsidRPr="005D42D8">
        <w:rPr>
          <w:i/>
        </w:rPr>
        <w:t>Anthropometric Reference Data for Children and Adults: United States, 2011–2014</w:t>
      </w:r>
      <w:r w:rsidRPr="005D42D8">
        <w:t xml:space="preserve">. 2016  [cited 2019 17/10/2019]; Available from: </w:t>
      </w:r>
      <w:hyperlink r:id="rId14" w:history="1">
        <w:r w:rsidRPr="005D42D8">
          <w:rPr>
            <w:rStyle w:val="Hyperlink"/>
          </w:rPr>
          <w:t>https://www.cdc.gov/nchs/data/series/sr_03/sr03_039.pdf</w:t>
        </w:r>
      </w:hyperlink>
      <w:r w:rsidRPr="005D42D8">
        <w:t>.</w:t>
      </w:r>
      <w:bookmarkEnd w:id="40"/>
    </w:p>
    <w:p w14:paraId="1DA3D535" w14:textId="77777777" w:rsidR="005D42D8" w:rsidRPr="005D42D8" w:rsidRDefault="005D42D8" w:rsidP="005D42D8">
      <w:pPr>
        <w:pStyle w:val="EndNoteBibliography"/>
        <w:spacing w:after="0"/>
        <w:ind w:left="280" w:hanging="280"/>
      </w:pPr>
      <w:bookmarkStart w:id="41" w:name="_ENREF_31"/>
      <w:r w:rsidRPr="005D42D8">
        <w:t>31.</w:t>
      </w:r>
      <w:r w:rsidRPr="005D42D8">
        <w:tab/>
        <w:t xml:space="preserve">Bosgra, S., et al., </w:t>
      </w:r>
      <w:r w:rsidRPr="005D42D8">
        <w:rPr>
          <w:i/>
        </w:rPr>
        <w:t>An improved model to predict physiologically based model parameters and their inter-individual variability from anthropometry.</w:t>
      </w:r>
      <w:r w:rsidRPr="005D42D8">
        <w:t xml:space="preserve"> Crit Rev Toxicol, 2012. </w:t>
      </w:r>
      <w:r w:rsidRPr="005D42D8">
        <w:rPr>
          <w:b/>
        </w:rPr>
        <w:t>42</w:t>
      </w:r>
      <w:r w:rsidRPr="005D42D8">
        <w:t>(9): p. 751-767.</w:t>
      </w:r>
      <w:bookmarkEnd w:id="41"/>
    </w:p>
    <w:p w14:paraId="29DA8677" w14:textId="77777777" w:rsidR="005D42D8" w:rsidRPr="005D42D8" w:rsidRDefault="005D42D8" w:rsidP="005D42D8">
      <w:pPr>
        <w:pStyle w:val="EndNoteBibliography"/>
        <w:spacing w:after="0"/>
        <w:ind w:left="280" w:hanging="280"/>
      </w:pPr>
      <w:bookmarkStart w:id="42" w:name="_ENREF_32"/>
      <w:r w:rsidRPr="005D42D8">
        <w:t>32.</w:t>
      </w:r>
      <w:r w:rsidRPr="005D42D8">
        <w:tab/>
        <w:t xml:space="preserve">Yu, L.X. and G.L. Amidon, </w:t>
      </w:r>
      <w:r w:rsidRPr="005D42D8">
        <w:rPr>
          <w:i/>
        </w:rPr>
        <w:t>A compartmental absorption and transit model for estimating oral drug absorption.</w:t>
      </w:r>
      <w:r w:rsidRPr="005D42D8">
        <w:t xml:space="preserve"> Int J Pharm, 1999. </w:t>
      </w:r>
      <w:r w:rsidRPr="005D42D8">
        <w:rPr>
          <w:b/>
        </w:rPr>
        <w:t>186</w:t>
      </w:r>
      <w:r w:rsidRPr="005D42D8">
        <w:t>(2): p. 119-125.</w:t>
      </w:r>
      <w:bookmarkEnd w:id="42"/>
    </w:p>
    <w:p w14:paraId="644C52C7" w14:textId="6B6FB5B4" w:rsidR="005D42D8" w:rsidRPr="005D42D8" w:rsidRDefault="005D42D8" w:rsidP="005D42D8">
      <w:pPr>
        <w:pStyle w:val="EndNoteBibliography"/>
        <w:spacing w:after="0"/>
        <w:ind w:left="280" w:hanging="280"/>
      </w:pPr>
      <w:bookmarkStart w:id="43" w:name="_ENREF_33"/>
      <w:r w:rsidRPr="005D42D8">
        <w:t>33.</w:t>
      </w:r>
      <w:r w:rsidRPr="005D42D8">
        <w:tab/>
        <w:t xml:space="preserve">European Medicines Agency. </w:t>
      </w:r>
      <w:r w:rsidRPr="005D42D8">
        <w:rPr>
          <w:i/>
        </w:rPr>
        <w:t>Assessment Report: Vemlidy</w:t>
      </w:r>
      <w:r w:rsidRPr="005D42D8">
        <w:t xml:space="preserve">. 2016  [cited Access 2016 04/07/2019]; Available from: </w:t>
      </w:r>
      <w:hyperlink r:id="rId15" w:history="1">
        <w:r w:rsidRPr="005D42D8">
          <w:rPr>
            <w:rStyle w:val="Hyperlink"/>
          </w:rPr>
          <w:t>https://www.ema.europa.eu/en/documents/assessment-report/vemlidy-epar-public-assessment-report_en.pdf</w:t>
        </w:r>
      </w:hyperlink>
      <w:r w:rsidRPr="005D42D8">
        <w:t>.</w:t>
      </w:r>
      <w:bookmarkEnd w:id="43"/>
    </w:p>
    <w:p w14:paraId="16E2AE73" w14:textId="77777777" w:rsidR="005D42D8" w:rsidRPr="005D42D8" w:rsidRDefault="005D42D8" w:rsidP="005D42D8">
      <w:pPr>
        <w:pStyle w:val="EndNoteBibliography"/>
        <w:spacing w:after="0"/>
        <w:ind w:left="280" w:hanging="280"/>
      </w:pPr>
      <w:bookmarkStart w:id="44" w:name="_ENREF_34"/>
      <w:r w:rsidRPr="005D42D8">
        <w:t>34.</w:t>
      </w:r>
      <w:r w:rsidRPr="005D42D8">
        <w:tab/>
        <w:t xml:space="preserve">Peters, S., </w:t>
      </w:r>
      <w:r w:rsidRPr="005D42D8">
        <w:rPr>
          <w:i/>
        </w:rPr>
        <w:t>Evaluation of a Generic Physiologically Based Pharmacokinetic Model for Lineshape Analysis.</w:t>
      </w:r>
      <w:r w:rsidRPr="005D42D8">
        <w:t xml:space="preserve"> Clin Pharmacokinet 2008. </w:t>
      </w:r>
      <w:r w:rsidRPr="005D42D8">
        <w:rPr>
          <w:b/>
        </w:rPr>
        <w:t>47</w:t>
      </w:r>
      <w:r w:rsidRPr="005D42D8">
        <w:t>(4): p. 261-275.</w:t>
      </w:r>
      <w:bookmarkEnd w:id="44"/>
    </w:p>
    <w:p w14:paraId="0A57067F" w14:textId="77777777" w:rsidR="005D42D8" w:rsidRPr="005D42D8" w:rsidRDefault="005D42D8" w:rsidP="005D42D8">
      <w:pPr>
        <w:pStyle w:val="EndNoteBibliography"/>
        <w:spacing w:after="0"/>
        <w:ind w:left="280" w:hanging="280"/>
      </w:pPr>
      <w:bookmarkStart w:id="45" w:name="_ENREF_35"/>
      <w:r w:rsidRPr="005D42D8">
        <w:t>35.</w:t>
      </w:r>
      <w:r w:rsidRPr="005D42D8">
        <w:tab/>
        <w:t xml:space="preserve">Poulin, P. and F.P. Theil, </w:t>
      </w:r>
      <w:r w:rsidRPr="005D42D8">
        <w:rPr>
          <w:i/>
        </w:rPr>
        <w:t>Prediction of pharmacokinetics prior to in vivo studies. 1. Mechanism-based prediction of volume of distribution.</w:t>
      </w:r>
      <w:r w:rsidRPr="005D42D8">
        <w:t xml:space="preserve"> J Pharm Sci, 2002. </w:t>
      </w:r>
      <w:r w:rsidRPr="005D42D8">
        <w:rPr>
          <w:b/>
        </w:rPr>
        <w:t>91</w:t>
      </w:r>
      <w:r w:rsidRPr="005D42D8">
        <w:t>(1): p. 129-56.</w:t>
      </w:r>
      <w:bookmarkEnd w:id="45"/>
    </w:p>
    <w:p w14:paraId="1D227E0E" w14:textId="77777777" w:rsidR="005D42D8" w:rsidRPr="005D42D8" w:rsidRDefault="005D42D8" w:rsidP="005D42D8">
      <w:pPr>
        <w:pStyle w:val="EndNoteBibliography"/>
        <w:spacing w:after="0"/>
        <w:ind w:left="280" w:hanging="280"/>
      </w:pPr>
      <w:bookmarkStart w:id="46" w:name="_ENREF_36"/>
      <w:r w:rsidRPr="005D42D8">
        <w:t>36.</w:t>
      </w:r>
      <w:r w:rsidRPr="005D42D8">
        <w:tab/>
        <w:t xml:space="preserve">Rajoli, R.K.R., et al., </w:t>
      </w:r>
      <w:r w:rsidRPr="005D42D8">
        <w:rPr>
          <w:i/>
        </w:rPr>
        <w:t>Predicting Drug–Drug Interactions Between Rifampicin and Long-Acting Cabotegravir and Rilpivirine Using Physiologically Based Pharmacokinetic Modeling.</w:t>
      </w:r>
      <w:r w:rsidRPr="005D42D8">
        <w:t xml:space="preserve"> The Journal of Infectious Diseases, 2018. </w:t>
      </w:r>
      <w:r w:rsidRPr="005D42D8">
        <w:rPr>
          <w:b/>
        </w:rPr>
        <w:t>219</w:t>
      </w:r>
      <w:r w:rsidRPr="005D42D8">
        <w:t>(11): p. 1735-1742.</w:t>
      </w:r>
      <w:bookmarkEnd w:id="46"/>
    </w:p>
    <w:p w14:paraId="6C28DE6D" w14:textId="77777777" w:rsidR="005D42D8" w:rsidRPr="005D42D8" w:rsidRDefault="005D42D8" w:rsidP="005D42D8">
      <w:pPr>
        <w:pStyle w:val="EndNoteBibliography"/>
        <w:spacing w:after="0"/>
        <w:ind w:left="280" w:hanging="280"/>
      </w:pPr>
      <w:bookmarkStart w:id="47" w:name="_ENREF_37"/>
      <w:r w:rsidRPr="005D42D8">
        <w:t>37.</w:t>
      </w:r>
      <w:r w:rsidRPr="005D42D8">
        <w:tab/>
        <w:t xml:space="preserve">Custodio, J.M., et al., </w:t>
      </w:r>
      <w:r w:rsidRPr="005D42D8">
        <w:rPr>
          <w:i/>
        </w:rPr>
        <w:t>Pharmacokinetics and Safety of Tenofovir Alafenamide in HIV-Uninfected Subjects with Severe Renal Impairment.</w:t>
      </w:r>
      <w:r w:rsidRPr="005D42D8">
        <w:t xml:space="preserve"> Antimicrobial Agents and Chemotherapy, 2016. </w:t>
      </w:r>
      <w:r w:rsidRPr="005D42D8">
        <w:rPr>
          <w:b/>
        </w:rPr>
        <w:t>60</w:t>
      </w:r>
      <w:r w:rsidRPr="005D42D8">
        <w:t>(9): p. 5135.</w:t>
      </w:r>
      <w:bookmarkEnd w:id="47"/>
    </w:p>
    <w:p w14:paraId="04CC7527" w14:textId="77777777" w:rsidR="005D42D8" w:rsidRPr="005D42D8" w:rsidRDefault="005D42D8" w:rsidP="005D42D8">
      <w:pPr>
        <w:pStyle w:val="EndNoteBibliography"/>
        <w:spacing w:after="0"/>
        <w:ind w:left="280" w:hanging="280"/>
      </w:pPr>
      <w:bookmarkStart w:id="48" w:name="_ENREF_38"/>
      <w:r w:rsidRPr="005D42D8">
        <w:t>38.</w:t>
      </w:r>
      <w:r w:rsidRPr="005D42D8">
        <w:tab/>
        <w:t xml:space="preserve">Begley, R., et al., </w:t>
      </w:r>
      <w:r w:rsidRPr="005D42D8">
        <w:rPr>
          <w:i/>
        </w:rPr>
        <w:t>Pharmacokinetics of Tenofovir Alafenamide When Coadministered With Other HIV Antiretrovirals.</w:t>
      </w:r>
      <w:r w:rsidRPr="005D42D8">
        <w:t xml:space="preserve"> JAIDS Journal of Acquired Immune Deficiency Syndromes, 2018. </w:t>
      </w:r>
      <w:r w:rsidRPr="005D42D8">
        <w:rPr>
          <w:b/>
        </w:rPr>
        <w:t>78</w:t>
      </w:r>
      <w:r w:rsidRPr="005D42D8">
        <w:t>(4): p. 465-472.</w:t>
      </w:r>
      <w:bookmarkEnd w:id="48"/>
    </w:p>
    <w:p w14:paraId="1B9C9718" w14:textId="77777777" w:rsidR="005D42D8" w:rsidRPr="005D42D8" w:rsidRDefault="005D42D8" w:rsidP="005D42D8">
      <w:pPr>
        <w:pStyle w:val="EndNoteBibliography"/>
        <w:spacing w:after="0"/>
        <w:ind w:left="280" w:hanging="280"/>
      </w:pPr>
      <w:bookmarkStart w:id="49" w:name="_ENREF_39"/>
      <w:r w:rsidRPr="005D42D8">
        <w:t>39.</w:t>
      </w:r>
      <w:r w:rsidRPr="005D42D8">
        <w:tab/>
        <w:t xml:space="preserve">Cottrell, M.L., et al., </w:t>
      </w:r>
      <w:r w:rsidRPr="005D42D8">
        <w:rPr>
          <w:i/>
        </w:rPr>
        <w:t>Single-dose pharmacokinetics of tenofovir alafenamide and its active metabolite in the mucosal tissues.</w:t>
      </w:r>
      <w:r w:rsidRPr="005D42D8">
        <w:t xml:space="preserve"> Journal of Antimicrobial Chemotherapy, 2017. </w:t>
      </w:r>
      <w:r w:rsidRPr="005D42D8">
        <w:rPr>
          <w:b/>
        </w:rPr>
        <w:t>72</w:t>
      </w:r>
      <w:r w:rsidRPr="005D42D8">
        <w:t>(6): p. 1731-1740.</w:t>
      </w:r>
      <w:bookmarkEnd w:id="49"/>
    </w:p>
    <w:p w14:paraId="4E90810D" w14:textId="5307FEC2" w:rsidR="005D42D8" w:rsidRPr="005D42D8" w:rsidRDefault="005D42D8" w:rsidP="005D42D8">
      <w:pPr>
        <w:pStyle w:val="EndNoteBibliography"/>
        <w:spacing w:after="0"/>
        <w:ind w:left="280" w:hanging="280"/>
      </w:pPr>
      <w:bookmarkStart w:id="50" w:name="_ENREF_40"/>
      <w:r w:rsidRPr="005D42D8">
        <w:t>40.</w:t>
      </w:r>
      <w:r w:rsidRPr="005D42D8">
        <w:tab/>
        <w:t xml:space="preserve">Jenna Yager, K.B., Jose Castillo-Manchilla, Mary Morrow, Mustafa Ibrahim, Cricket Mchugh, Lane Bushman, Jennifer Kiser, Samantha Mawhinney, Peter Anderson. </w:t>
      </w:r>
      <w:r w:rsidRPr="005D42D8">
        <w:rPr>
          <w:i/>
        </w:rPr>
        <w:t>Tenofovir-diphosphate in PBMC following increasing TAF vs. TDF dosing under directly observed therapy</w:t>
      </w:r>
      <w:r w:rsidRPr="005D42D8">
        <w:t xml:space="preserve">. in </w:t>
      </w:r>
      <w:r w:rsidRPr="005D42D8">
        <w:rPr>
          <w:i/>
        </w:rPr>
        <w:t>20th International Workshop on Clinical Pharmacology of HIV, Hepatitis &amp; Other Antiviral Drugs</w:t>
      </w:r>
      <w:r w:rsidRPr="005D42D8">
        <w:t xml:space="preserve">. 2019. Noordwijk, Available from: </w:t>
      </w:r>
      <w:hyperlink r:id="rId16" w:history="1">
        <w:r w:rsidRPr="005D42D8">
          <w:rPr>
            <w:rStyle w:val="Hyperlink"/>
          </w:rPr>
          <w:t>http://regist2.virology-education.com/presentations/2019/20AntiviralPK/30_Yager.pdf</w:t>
        </w:r>
      </w:hyperlink>
      <w:r w:rsidRPr="005D42D8">
        <w:t>.</w:t>
      </w:r>
      <w:bookmarkEnd w:id="50"/>
    </w:p>
    <w:p w14:paraId="40D5BB77" w14:textId="77777777" w:rsidR="005D42D8" w:rsidRPr="005D42D8" w:rsidRDefault="005D42D8" w:rsidP="005D42D8">
      <w:pPr>
        <w:pStyle w:val="EndNoteBibliography"/>
        <w:spacing w:after="0"/>
        <w:ind w:left="280" w:hanging="280"/>
      </w:pPr>
      <w:bookmarkStart w:id="51" w:name="_ENREF_41"/>
      <w:r w:rsidRPr="005D42D8">
        <w:t>41.</w:t>
      </w:r>
      <w:r w:rsidRPr="005D42D8">
        <w:tab/>
        <w:t xml:space="preserve">Emily A. Krogstad, et al., </w:t>
      </w:r>
      <w:r w:rsidRPr="005D42D8">
        <w:rPr>
          <w:i/>
        </w:rPr>
        <w:t>Design of an Implant for Long-Acting HIV Pre-Exposure Prophylaxis: Input from South African Health Care Providers.</w:t>
      </w:r>
      <w:r w:rsidRPr="005D42D8">
        <w:t xml:space="preserve"> AIDS Patient Care and STDs, 2019. </w:t>
      </w:r>
      <w:r w:rsidRPr="005D42D8">
        <w:rPr>
          <w:b/>
        </w:rPr>
        <w:t>33</w:t>
      </w:r>
      <w:r w:rsidRPr="005D42D8">
        <w:t>(4): p. 157-166.</w:t>
      </w:r>
      <w:bookmarkEnd w:id="51"/>
    </w:p>
    <w:p w14:paraId="299FA18B" w14:textId="77777777" w:rsidR="005D42D8" w:rsidRPr="005D42D8" w:rsidRDefault="005D42D8" w:rsidP="005D42D8">
      <w:pPr>
        <w:pStyle w:val="EndNoteBibliography"/>
        <w:spacing w:after="0"/>
        <w:ind w:left="280" w:hanging="280"/>
      </w:pPr>
      <w:bookmarkStart w:id="52" w:name="_ENREF_42"/>
      <w:r w:rsidRPr="005D42D8">
        <w:t>42.</w:t>
      </w:r>
      <w:r w:rsidRPr="005D42D8">
        <w:tab/>
        <w:t xml:space="preserve">Custodio, J.M., et al., </w:t>
      </w:r>
      <w:r w:rsidRPr="005D42D8">
        <w:rPr>
          <w:i/>
        </w:rPr>
        <w:t>Pharmacokinetics and Safety of Tenofovir Alafenamide in HIV-Uninfected Subjects with Severe Renal Impairment.</w:t>
      </w:r>
      <w:r w:rsidRPr="005D42D8">
        <w:t xml:space="preserve"> Antimicrobial Agents and Chemotherapy, 2016. </w:t>
      </w:r>
      <w:r w:rsidRPr="005D42D8">
        <w:rPr>
          <w:b/>
        </w:rPr>
        <w:t>60</w:t>
      </w:r>
      <w:r w:rsidRPr="005D42D8">
        <w:t>(9): p. 5135-5140.</w:t>
      </w:r>
      <w:bookmarkEnd w:id="52"/>
    </w:p>
    <w:p w14:paraId="59599510" w14:textId="77777777" w:rsidR="005D42D8" w:rsidRPr="005D42D8" w:rsidRDefault="005D42D8" w:rsidP="005D42D8">
      <w:pPr>
        <w:pStyle w:val="EndNoteBibliography"/>
        <w:spacing w:after="0"/>
        <w:ind w:left="280" w:hanging="280"/>
      </w:pPr>
      <w:bookmarkStart w:id="53" w:name="_ENREF_43"/>
      <w:r w:rsidRPr="005D42D8">
        <w:t>43.</w:t>
      </w:r>
      <w:r w:rsidRPr="005D42D8">
        <w:tab/>
        <w:t xml:space="preserve">Darville, N., et al., </w:t>
      </w:r>
      <w:r w:rsidRPr="005D42D8">
        <w:rPr>
          <w:i/>
        </w:rPr>
        <w:t>Intramuscular Administration of Paliperidone Palmitate Extended-Release Injectable Microsuspension Induces a Subclinical Inflammatory Reaction Modulating the Pharmacokinetics in Rats.</w:t>
      </w:r>
      <w:r w:rsidRPr="005D42D8">
        <w:t xml:space="preserve"> J Pharm Sci 2014. </w:t>
      </w:r>
      <w:r w:rsidRPr="005D42D8">
        <w:rPr>
          <w:b/>
        </w:rPr>
        <w:t>103</w:t>
      </w:r>
      <w:r w:rsidRPr="005D42D8">
        <w:t>(7): p. 2072-2087.</w:t>
      </w:r>
      <w:bookmarkEnd w:id="53"/>
    </w:p>
    <w:p w14:paraId="09258FD8" w14:textId="77777777" w:rsidR="005D42D8" w:rsidRPr="005D42D8" w:rsidRDefault="005D42D8" w:rsidP="005D42D8">
      <w:pPr>
        <w:pStyle w:val="EndNoteBibliography"/>
        <w:spacing w:after="0"/>
        <w:ind w:left="280" w:hanging="280"/>
      </w:pPr>
      <w:bookmarkStart w:id="54" w:name="_ENREF_44"/>
      <w:r w:rsidRPr="005D42D8">
        <w:t>44.</w:t>
      </w:r>
      <w:r w:rsidRPr="005D42D8">
        <w:tab/>
        <w:t xml:space="preserve">Gatto G, et al. </w:t>
      </w:r>
      <w:r w:rsidRPr="005D42D8">
        <w:rPr>
          <w:i/>
        </w:rPr>
        <w:t>Pharmacokinetics of tenofovir alafenamide by subcutaneous implant for HIV PREP</w:t>
      </w:r>
      <w:r w:rsidRPr="005D42D8">
        <w:t xml:space="preserve">. in </w:t>
      </w:r>
      <w:r w:rsidRPr="005D42D8">
        <w:rPr>
          <w:i/>
        </w:rPr>
        <w:t>Conference on Retroviruses and Opportunistic Infections</w:t>
      </w:r>
      <w:r w:rsidRPr="005D42D8">
        <w:t>. 2019. Seattle, WA, March 4-7.</w:t>
      </w:r>
      <w:bookmarkEnd w:id="54"/>
    </w:p>
    <w:p w14:paraId="008403FA" w14:textId="77777777" w:rsidR="005D42D8" w:rsidRPr="005D42D8" w:rsidRDefault="005D42D8" w:rsidP="005D42D8">
      <w:pPr>
        <w:pStyle w:val="EndNoteBibliography"/>
        <w:spacing w:after="0"/>
        <w:ind w:left="280" w:hanging="280"/>
      </w:pPr>
      <w:bookmarkStart w:id="55" w:name="_ENREF_45"/>
      <w:r w:rsidRPr="005D42D8">
        <w:t>45.</w:t>
      </w:r>
      <w:r w:rsidRPr="005D42D8">
        <w:tab/>
        <w:t xml:space="preserve">Gunawardana Manjula, et al. </w:t>
      </w:r>
      <w:r w:rsidRPr="005D42D8">
        <w:rPr>
          <w:i/>
        </w:rPr>
        <w:t>Multispecies, In Vivo Evaluation of Subdermal Implants Delivering Tenofovir Alafenamide: Of Mice, Dogs and Sheep</w:t>
      </w:r>
      <w:r w:rsidRPr="005D42D8">
        <w:t xml:space="preserve">. in </w:t>
      </w:r>
      <w:r w:rsidRPr="005D42D8">
        <w:rPr>
          <w:i/>
        </w:rPr>
        <w:t>HIV Research for Prevention Meeting</w:t>
      </w:r>
      <w:r w:rsidRPr="005D42D8">
        <w:t>. 2018. Madrid, Spain, October 21-25.</w:t>
      </w:r>
      <w:bookmarkEnd w:id="55"/>
    </w:p>
    <w:p w14:paraId="07656991" w14:textId="77777777" w:rsidR="005D42D8" w:rsidRPr="005D42D8" w:rsidRDefault="005D42D8" w:rsidP="005D42D8">
      <w:pPr>
        <w:pStyle w:val="EndNoteBibliography"/>
        <w:ind w:left="280" w:hanging="280"/>
      </w:pPr>
      <w:bookmarkStart w:id="56" w:name="_ENREF_46"/>
      <w:r w:rsidRPr="005D42D8">
        <w:t>46.</w:t>
      </w:r>
      <w:r w:rsidRPr="005D42D8">
        <w:tab/>
        <w:t xml:space="preserve">DrugBank </w:t>
      </w:r>
      <w:r w:rsidRPr="005D42D8">
        <w:rPr>
          <w:i/>
        </w:rPr>
        <w:t>Tenofovir Alafenamide</w:t>
      </w:r>
      <w:r w:rsidRPr="005D42D8">
        <w:t>. 2019.</w:t>
      </w:r>
      <w:bookmarkEnd w:id="56"/>
    </w:p>
    <w:p w14:paraId="4D0D8DB3" w14:textId="639933CF" w:rsidR="000A01CA" w:rsidRPr="009645BC" w:rsidRDefault="00E47882" w:rsidP="0079549D">
      <w:pPr>
        <w:pStyle w:val="EndNoteBibliography"/>
        <w:spacing w:line="480" w:lineRule="auto"/>
        <w:ind w:left="280" w:hanging="280"/>
        <w:jc w:val="left"/>
        <w:rPr>
          <w:rFonts w:eastAsia="Times New Roman"/>
          <w:sz w:val="24"/>
          <w:szCs w:val="28"/>
          <w:vertAlign w:val="subscript"/>
        </w:rPr>
      </w:pPr>
      <w:r w:rsidRPr="009645BC">
        <w:rPr>
          <w:rFonts w:eastAsia="Times New Roman"/>
          <w:sz w:val="24"/>
          <w:szCs w:val="28"/>
          <w:vertAlign w:val="subscript"/>
        </w:rPr>
        <w:fldChar w:fldCharType="end"/>
      </w:r>
      <w:r w:rsidR="000A01CA" w:rsidRPr="009645BC">
        <w:rPr>
          <w:rFonts w:eastAsia="Times New Roman"/>
          <w:sz w:val="24"/>
          <w:szCs w:val="28"/>
          <w:vertAlign w:val="subscript"/>
        </w:rPr>
        <w:br w:type="page"/>
      </w:r>
    </w:p>
    <w:p w14:paraId="103D41B3" w14:textId="384FE22A" w:rsidR="00DD0F01" w:rsidRPr="009645BC" w:rsidRDefault="000A01CA" w:rsidP="0079549D">
      <w:pPr>
        <w:pStyle w:val="NoSpacing"/>
        <w:spacing w:line="480" w:lineRule="auto"/>
        <w:jc w:val="left"/>
        <w:rPr>
          <w:rFonts w:eastAsia="Times New Roman"/>
          <w:b/>
          <w:bCs/>
          <w:sz w:val="24"/>
          <w:szCs w:val="28"/>
        </w:rPr>
      </w:pPr>
      <w:r w:rsidRPr="009645BC">
        <w:rPr>
          <w:rFonts w:eastAsia="Times New Roman"/>
          <w:b/>
          <w:bCs/>
          <w:sz w:val="24"/>
          <w:szCs w:val="28"/>
        </w:rPr>
        <w:lastRenderedPageBreak/>
        <w:t>7 Tables</w:t>
      </w:r>
    </w:p>
    <w:p w14:paraId="3337AD46" w14:textId="77777777" w:rsidR="000A01CA" w:rsidRDefault="000A01CA" w:rsidP="0079549D">
      <w:pPr>
        <w:pStyle w:val="NoSpacing"/>
        <w:spacing w:line="480" w:lineRule="auto"/>
        <w:jc w:val="left"/>
        <w:rPr>
          <w:rFonts w:eastAsia="Times New Roman"/>
          <w:b/>
          <w:bCs/>
          <w:sz w:val="24"/>
          <w:szCs w:val="28"/>
        </w:rPr>
      </w:pPr>
    </w:p>
    <w:p w14:paraId="45B59189" w14:textId="77F25B55" w:rsidR="003B10B2" w:rsidRPr="00736804" w:rsidRDefault="003B10B2" w:rsidP="0079549D">
      <w:pPr>
        <w:pStyle w:val="Caption"/>
        <w:spacing w:line="480" w:lineRule="auto"/>
        <w:jc w:val="left"/>
        <w:rPr>
          <w:rFonts w:asciiTheme="majorHAnsi" w:hAnsiTheme="majorHAnsi" w:cstheme="majorHAnsi"/>
          <w:szCs w:val="20"/>
        </w:rPr>
      </w:pPr>
      <w:bookmarkStart w:id="57" w:name="_Ref463436332"/>
      <w:r w:rsidRPr="00736804">
        <w:rPr>
          <w:rFonts w:asciiTheme="majorHAnsi" w:hAnsiTheme="majorHAnsi" w:cstheme="majorHAnsi"/>
          <w:b/>
          <w:szCs w:val="20"/>
        </w:rPr>
        <w:t xml:space="preserve">Table </w:t>
      </w:r>
      <w:r w:rsidRPr="00736804">
        <w:rPr>
          <w:rFonts w:asciiTheme="majorHAnsi" w:hAnsiTheme="majorHAnsi" w:cstheme="majorHAnsi"/>
          <w:b/>
          <w:szCs w:val="20"/>
        </w:rPr>
        <w:fldChar w:fldCharType="begin"/>
      </w:r>
      <w:r w:rsidRPr="00736804">
        <w:rPr>
          <w:rFonts w:asciiTheme="majorHAnsi" w:hAnsiTheme="majorHAnsi" w:cstheme="majorHAnsi"/>
          <w:b/>
          <w:szCs w:val="20"/>
        </w:rPr>
        <w:instrText xml:space="preserve"> SEQ Table \* ARABIC </w:instrText>
      </w:r>
      <w:r w:rsidRPr="00736804">
        <w:rPr>
          <w:rFonts w:asciiTheme="majorHAnsi" w:hAnsiTheme="majorHAnsi" w:cstheme="majorHAnsi"/>
          <w:b/>
          <w:szCs w:val="20"/>
        </w:rPr>
        <w:fldChar w:fldCharType="separate"/>
      </w:r>
      <w:r w:rsidR="00142C7C">
        <w:rPr>
          <w:rFonts w:asciiTheme="majorHAnsi" w:hAnsiTheme="majorHAnsi" w:cstheme="majorHAnsi"/>
          <w:b/>
          <w:noProof/>
          <w:szCs w:val="20"/>
        </w:rPr>
        <w:t>1</w:t>
      </w:r>
      <w:r w:rsidRPr="00736804">
        <w:rPr>
          <w:rFonts w:asciiTheme="majorHAnsi" w:hAnsiTheme="majorHAnsi" w:cstheme="majorHAnsi"/>
          <w:b/>
          <w:szCs w:val="20"/>
        </w:rPr>
        <w:fldChar w:fldCharType="end"/>
      </w:r>
      <w:bookmarkEnd w:id="57"/>
      <w:r w:rsidRPr="00736804">
        <w:rPr>
          <w:rFonts w:asciiTheme="majorHAnsi" w:eastAsia="Times New Roman" w:hAnsiTheme="majorHAnsi" w:cstheme="majorHAnsi"/>
          <w:szCs w:val="20"/>
        </w:rPr>
        <w:t xml:space="preserve"> Physicochemical properties, </w:t>
      </w:r>
      <w:r w:rsidRPr="00736804">
        <w:rPr>
          <w:rFonts w:asciiTheme="majorHAnsi" w:eastAsia="Times New Roman" w:hAnsiTheme="majorHAnsi" w:cstheme="majorHAnsi"/>
          <w:i/>
          <w:szCs w:val="20"/>
        </w:rPr>
        <w:t>in vitro</w:t>
      </w:r>
      <w:r w:rsidRPr="00736804">
        <w:rPr>
          <w:rFonts w:asciiTheme="majorHAnsi" w:eastAsia="Times New Roman" w:hAnsiTheme="majorHAnsi" w:cstheme="majorHAnsi"/>
          <w:szCs w:val="20"/>
        </w:rPr>
        <w:t xml:space="preserve"> and population pharmacokinetic data of </w:t>
      </w:r>
      <w:r w:rsidR="00363A68">
        <w:rPr>
          <w:rFonts w:asciiTheme="majorHAnsi" w:eastAsia="Times New Roman" w:hAnsiTheme="majorHAnsi" w:cstheme="majorHAnsi"/>
          <w:szCs w:val="20"/>
        </w:rPr>
        <w:t>tenofovir alafenamid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9"/>
        <w:gridCol w:w="5517"/>
      </w:tblGrid>
      <w:tr w:rsidR="00DD7A49" w:rsidRPr="001F5863" w14:paraId="026D1060" w14:textId="4796C7E4" w:rsidTr="00DE5DBC">
        <w:trPr>
          <w:trHeight w:val="397"/>
        </w:trPr>
        <w:tc>
          <w:tcPr>
            <w:tcW w:w="1944" w:type="pct"/>
            <w:tcBorders>
              <w:top w:val="single" w:sz="4" w:space="0" w:color="auto"/>
              <w:bottom w:val="single" w:sz="4" w:space="0" w:color="auto"/>
            </w:tcBorders>
            <w:noWrap/>
            <w:vAlign w:val="center"/>
            <w:hideMark/>
          </w:tcPr>
          <w:p w14:paraId="619D071D" w14:textId="125001A8" w:rsidR="00DD7A49" w:rsidRPr="001F5863" w:rsidRDefault="00DD7A49" w:rsidP="0079549D">
            <w:pPr>
              <w:spacing w:after="0"/>
              <w:ind w:firstLine="0"/>
              <w:jc w:val="left"/>
              <w:rPr>
                <w:rFonts w:asciiTheme="majorHAnsi" w:eastAsia="Times New Roman" w:hAnsiTheme="majorHAnsi" w:cstheme="majorHAnsi"/>
                <w:color w:val="000000"/>
                <w:szCs w:val="20"/>
                <w:lang w:eastAsia="en-GB" w:bidi="te-IN"/>
              </w:rPr>
            </w:pPr>
            <w:r w:rsidRPr="001F5863">
              <w:rPr>
                <w:rFonts w:asciiTheme="majorHAnsi" w:eastAsia="Times New Roman" w:hAnsiTheme="majorHAnsi" w:cstheme="majorHAnsi"/>
                <w:color w:val="000000"/>
                <w:szCs w:val="20"/>
                <w:lang w:eastAsia="en-GB" w:bidi="te-IN"/>
              </w:rPr>
              <w:t> </w:t>
            </w:r>
            <w:r w:rsidR="001F5863" w:rsidRPr="001F5863">
              <w:rPr>
                <w:rFonts w:asciiTheme="majorHAnsi" w:eastAsia="Times New Roman" w:hAnsiTheme="majorHAnsi" w:cstheme="majorHAnsi"/>
                <w:color w:val="000000"/>
                <w:szCs w:val="20"/>
                <w:lang w:eastAsia="en-GB" w:bidi="te-IN"/>
              </w:rPr>
              <w:t>Property</w:t>
            </w:r>
          </w:p>
        </w:tc>
        <w:tc>
          <w:tcPr>
            <w:tcW w:w="3056" w:type="pct"/>
            <w:tcBorders>
              <w:top w:val="single" w:sz="4" w:space="0" w:color="auto"/>
              <w:bottom w:val="single" w:sz="4" w:space="0" w:color="auto"/>
            </w:tcBorders>
            <w:vAlign w:val="center"/>
            <w:hideMark/>
          </w:tcPr>
          <w:p w14:paraId="6026D546" w14:textId="02FAD3FB" w:rsidR="00DD7A49" w:rsidRPr="001F5863" w:rsidRDefault="001F5863" w:rsidP="0079549D">
            <w:pPr>
              <w:spacing w:after="0"/>
              <w:ind w:firstLine="0"/>
              <w:jc w:val="center"/>
              <w:rPr>
                <w:rFonts w:asciiTheme="majorHAnsi" w:eastAsia="Times New Roman" w:hAnsiTheme="majorHAnsi" w:cstheme="majorHAnsi"/>
                <w:b/>
                <w:bCs/>
                <w:color w:val="000000"/>
                <w:szCs w:val="20"/>
                <w:lang w:eastAsia="en-GB" w:bidi="te-IN"/>
              </w:rPr>
            </w:pPr>
            <w:r w:rsidRPr="001F5863">
              <w:rPr>
                <w:rFonts w:asciiTheme="majorHAnsi" w:eastAsia="Times New Roman" w:hAnsiTheme="majorHAnsi" w:cstheme="majorHAnsi"/>
                <w:b/>
                <w:bCs/>
                <w:color w:val="000000"/>
                <w:szCs w:val="20"/>
                <w:lang w:eastAsia="en-GB" w:bidi="te-IN"/>
              </w:rPr>
              <w:t>Tenofovir Alafenamide</w:t>
            </w:r>
          </w:p>
        </w:tc>
      </w:tr>
      <w:tr w:rsidR="00DE5DBC" w:rsidRPr="001F5863" w14:paraId="5E81E31E" w14:textId="77777777" w:rsidTr="00DE5DBC">
        <w:trPr>
          <w:trHeight w:val="397"/>
        </w:trPr>
        <w:tc>
          <w:tcPr>
            <w:tcW w:w="1944" w:type="pct"/>
            <w:noWrap/>
            <w:vAlign w:val="center"/>
          </w:tcPr>
          <w:p w14:paraId="708FCD44" w14:textId="2D137848" w:rsidR="00DE5DBC" w:rsidRPr="00DE5DBC" w:rsidRDefault="00DE5DBC" w:rsidP="0079549D">
            <w:pPr>
              <w:spacing w:after="0"/>
              <w:ind w:firstLine="0"/>
              <w:jc w:val="left"/>
              <w:rPr>
                <w:rFonts w:asciiTheme="majorHAnsi" w:hAnsiTheme="majorHAnsi" w:cstheme="majorHAnsi"/>
                <w:color w:val="000000" w:themeColor="text1"/>
                <w:kern w:val="24"/>
                <w:szCs w:val="20"/>
              </w:rPr>
            </w:pPr>
            <w:r>
              <w:rPr>
                <w:rFonts w:asciiTheme="majorHAnsi" w:hAnsiTheme="majorHAnsi" w:cstheme="majorHAnsi"/>
                <w:color w:val="000000" w:themeColor="text1"/>
                <w:kern w:val="24"/>
                <w:szCs w:val="20"/>
              </w:rPr>
              <w:t>Molecular weight</w:t>
            </w:r>
          </w:p>
        </w:tc>
        <w:tc>
          <w:tcPr>
            <w:tcW w:w="3056" w:type="pct"/>
            <w:vAlign w:val="center"/>
          </w:tcPr>
          <w:p w14:paraId="57C292AD" w14:textId="65402C50" w:rsidR="00DE5DBC" w:rsidRPr="00DE5DBC" w:rsidRDefault="00DE5DBC" w:rsidP="0079549D">
            <w:pPr>
              <w:spacing w:after="0"/>
              <w:ind w:firstLine="0"/>
              <w:jc w:val="center"/>
              <w:rPr>
                <w:rFonts w:asciiTheme="majorHAnsi" w:hAnsiTheme="majorHAnsi" w:cstheme="majorHAnsi"/>
                <w:color w:val="000000" w:themeColor="text1"/>
                <w:kern w:val="24"/>
                <w:szCs w:val="20"/>
              </w:rPr>
            </w:pPr>
            <w:r>
              <w:rPr>
                <w:rFonts w:asciiTheme="majorHAnsi" w:hAnsiTheme="majorHAnsi" w:cstheme="majorHAnsi"/>
                <w:color w:val="000000" w:themeColor="text1"/>
                <w:kern w:val="24"/>
                <w:szCs w:val="20"/>
              </w:rPr>
              <w:t xml:space="preserve">476.474 </w:t>
            </w:r>
            <w:r w:rsidR="00DC35D7">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DrugBank&lt;/Author&gt;&lt;Year&gt;2019&lt;/Year&gt;&lt;RecNum&gt;1122&lt;/RecNum&gt;&lt;DisplayText&gt;[46]&lt;/DisplayText&gt;&lt;record&gt;&lt;rec-number&gt;1122&lt;/rec-number&gt;&lt;foreign-keys&gt;&lt;key app="EN" db-id="sw0fsw99vzvt2we0wwdpe5zgr5t9xzzvfwex" timestamp="1564412494"&gt;1122&lt;/key&gt;&lt;/foreign-keys&gt;&lt;ref-type name="Electronic Article"&gt;43&lt;/ref-type&gt;&lt;contributors&gt;&lt;authors&gt;&lt;author&gt;DrugBank&lt;/author&gt;&lt;/authors&gt;&lt;/contributors&gt;&lt;titles&gt;&lt;title&gt;Tenofovir Alafenamide&lt;/title&gt;&lt;/titles&gt;&lt;dates&gt;&lt;year&gt;2019&lt;/year&gt;&lt;pub-dates&gt;&lt;date&gt;Accessed: 29/07/2019&lt;/date&gt;&lt;/pub-dates&gt;&lt;/dates&gt;&lt;urls&gt;&lt;related-urls&gt;&lt;url&gt;https://www.drugbank.ca/drugs/DB09299&lt;/url&gt;&lt;/related-urls&gt;&lt;/urls&gt;&lt;/record&gt;&lt;/Cite&gt;&lt;/EndNote&gt;</w:instrText>
            </w:r>
            <w:r w:rsidR="00DC35D7">
              <w:rPr>
                <w:rFonts w:asciiTheme="majorHAnsi" w:hAnsiTheme="majorHAnsi" w:cstheme="majorHAnsi"/>
                <w:color w:val="000000" w:themeColor="text1"/>
                <w:kern w:val="24"/>
                <w:szCs w:val="20"/>
              </w:rPr>
              <w:fldChar w:fldCharType="separate"/>
            </w:r>
            <w:r w:rsidR="00DC35D7">
              <w:rPr>
                <w:rFonts w:asciiTheme="majorHAnsi" w:hAnsiTheme="majorHAnsi" w:cstheme="majorHAnsi"/>
                <w:noProof/>
                <w:color w:val="000000" w:themeColor="text1"/>
                <w:kern w:val="24"/>
                <w:szCs w:val="20"/>
              </w:rPr>
              <w:t>[</w:t>
            </w:r>
            <w:hyperlink w:anchor="_ENREF_46" w:tooltip="DrugBank, 2019 #1122" w:history="1">
              <w:r w:rsidR="005D42D8">
                <w:rPr>
                  <w:rFonts w:asciiTheme="majorHAnsi" w:hAnsiTheme="majorHAnsi" w:cstheme="majorHAnsi"/>
                  <w:noProof/>
                  <w:color w:val="000000" w:themeColor="text1"/>
                  <w:kern w:val="24"/>
                  <w:szCs w:val="20"/>
                </w:rPr>
                <w:t>46</w:t>
              </w:r>
            </w:hyperlink>
            <w:r w:rsidR="00DC35D7">
              <w:rPr>
                <w:rFonts w:asciiTheme="majorHAnsi" w:hAnsiTheme="majorHAnsi" w:cstheme="majorHAnsi"/>
                <w:noProof/>
                <w:color w:val="000000" w:themeColor="text1"/>
                <w:kern w:val="24"/>
                <w:szCs w:val="20"/>
              </w:rPr>
              <w:t>]</w:t>
            </w:r>
            <w:r w:rsidR="00DC35D7">
              <w:rPr>
                <w:rFonts w:asciiTheme="majorHAnsi" w:hAnsiTheme="majorHAnsi" w:cstheme="majorHAnsi"/>
                <w:color w:val="000000" w:themeColor="text1"/>
                <w:kern w:val="24"/>
                <w:szCs w:val="20"/>
              </w:rPr>
              <w:fldChar w:fldCharType="end"/>
            </w:r>
          </w:p>
        </w:tc>
      </w:tr>
      <w:tr w:rsidR="00DE5DBC" w:rsidRPr="001F5863" w14:paraId="73964D7D" w14:textId="77777777" w:rsidTr="00DE5DBC">
        <w:trPr>
          <w:trHeight w:val="397"/>
        </w:trPr>
        <w:tc>
          <w:tcPr>
            <w:tcW w:w="1944" w:type="pct"/>
            <w:noWrap/>
            <w:vAlign w:val="center"/>
          </w:tcPr>
          <w:p w14:paraId="1086E815" w14:textId="774D641D" w:rsidR="00DE5DBC" w:rsidRPr="00DE5DBC" w:rsidRDefault="00DE5DBC" w:rsidP="0079549D">
            <w:pPr>
              <w:spacing w:after="0"/>
              <w:ind w:firstLine="0"/>
              <w:jc w:val="left"/>
              <w:rPr>
                <w:rFonts w:asciiTheme="majorHAnsi" w:hAnsiTheme="majorHAnsi" w:cstheme="majorHAnsi"/>
                <w:color w:val="000000" w:themeColor="text1"/>
                <w:kern w:val="24"/>
                <w:szCs w:val="20"/>
              </w:rPr>
            </w:pPr>
            <w:r>
              <w:rPr>
                <w:rFonts w:asciiTheme="majorHAnsi" w:hAnsiTheme="majorHAnsi" w:cstheme="majorHAnsi"/>
                <w:color w:val="000000" w:themeColor="text1"/>
                <w:kern w:val="24"/>
                <w:szCs w:val="20"/>
              </w:rPr>
              <w:t>Solubility in water</w:t>
            </w:r>
          </w:p>
        </w:tc>
        <w:tc>
          <w:tcPr>
            <w:tcW w:w="3056" w:type="pct"/>
            <w:vAlign w:val="center"/>
          </w:tcPr>
          <w:p w14:paraId="22821618" w14:textId="0662733D" w:rsidR="00DE5DBC" w:rsidRPr="00DE5DBC" w:rsidRDefault="00DE5DBC" w:rsidP="0079549D">
            <w:pPr>
              <w:spacing w:after="0"/>
              <w:ind w:firstLine="0"/>
              <w:jc w:val="center"/>
              <w:rPr>
                <w:rFonts w:asciiTheme="majorHAnsi" w:hAnsiTheme="majorHAnsi" w:cstheme="majorHAnsi"/>
                <w:color w:val="000000" w:themeColor="text1"/>
                <w:kern w:val="24"/>
                <w:szCs w:val="20"/>
              </w:rPr>
            </w:pPr>
            <w:r>
              <w:rPr>
                <w:rFonts w:asciiTheme="majorHAnsi" w:hAnsiTheme="majorHAnsi" w:cstheme="majorHAnsi"/>
                <w:color w:val="000000" w:themeColor="text1"/>
                <w:kern w:val="24"/>
                <w:szCs w:val="20"/>
              </w:rPr>
              <w:t xml:space="preserve">4.86 mg/ml </w:t>
            </w:r>
            <w:r w:rsidR="00DC35D7">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DrugBank&lt;/Author&gt;&lt;Year&gt;2019&lt;/Year&gt;&lt;RecNum&gt;1122&lt;/RecNum&gt;&lt;DisplayText&gt;[46]&lt;/DisplayText&gt;&lt;record&gt;&lt;rec-number&gt;1122&lt;/rec-number&gt;&lt;foreign-keys&gt;&lt;key app="EN" db-id="sw0fsw99vzvt2we0wwdpe5zgr5t9xzzvfwex" timestamp="1564412494"&gt;1122&lt;/key&gt;&lt;/foreign-keys&gt;&lt;ref-type name="Electronic Article"&gt;43&lt;/ref-type&gt;&lt;contributors&gt;&lt;authors&gt;&lt;author&gt;DrugBank&lt;/author&gt;&lt;/authors&gt;&lt;/contributors&gt;&lt;titles&gt;&lt;title&gt;Tenofovir Alafenamide&lt;/title&gt;&lt;/titles&gt;&lt;dates&gt;&lt;year&gt;2019&lt;/year&gt;&lt;pub-dates&gt;&lt;date&gt;Accessed: 29/07/2019&lt;/date&gt;&lt;/pub-dates&gt;&lt;/dates&gt;&lt;urls&gt;&lt;related-urls&gt;&lt;url&gt;https://www.drugbank.ca/drugs/DB09299&lt;/url&gt;&lt;/related-urls&gt;&lt;/urls&gt;&lt;/record&gt;&lt;/Cite&gt;&lt;/EndNote&gt;</w:instrText>
            </w:r>
            <w:r w:rsidR="00DC35D7">
              <w:rPr>
                <w:rFonts w:asciiTheme="majorHAnsi" w:hAnsiTheme="majorHAnsi" w:cstheme="majorHAnsi"/>
                <w:color w:val="000000" w:themeColor="text1"/>
                <w:kern w:val="24"/>
                <w:szCs w:val="20"/>
              </w:rPr>
              <w:fldChar w:fldCharType="separate"/>
            </w:r>
            <w:r w:rsidR="00DC35D7">
              <w:rPr>
                <w:rFonts w:asciiTheme="majorHAnsi" w:hAnsiTheme="majorHAnsi" w:cstheme="majorHAnsi"/>
                <w:noProof/>
                <w:color w:val="000000" w:themeColor="text1"/>
                <w:kern w:val="24"/>
                <w:szCs w:val="20"/>
              </w:rPr>
              <w:t>[</w:t>
            </w:r>
            <w:hyperlink w:anchor="_ENREF_46" w:tooltip="DrugBank, 2019 #1122" w:history="1">
              <w:r w:rsidR="005D42D8">
                <w:rPr>
                  <w:rFonts w:asciiTheme="majorHAnsi" w:hAnsiTheme="majorHAnsi" w:cstheme="majorHAnsi"/>
                  <w:noProof/>
                  <w:color w:val="000000" w:themeColor="text1"/>
                  <w:kern w:val="24"/>
                  <w:szCs w:val="20"/>
                </w:rPr>
                <w:t>46</w:t>
              </w:r>
            </w:hyperlink>
            <w:r w:rsidR="00DC35D7">
              <w:rPr>
                <w:rFonts w:asciiTheme="majorHAnsi" w:hAnsiTheme="majorHAnsi" w:cstheme="majorHAnsi"/>
                <w:noProof/>
                <w:color w:val="000000" w:themeColor="text1"/>
                <w:kern w:val="24"/>
                <w:szCs w:val="20"/>
              </w:rPr>
              <w:t>]</w:t>
            </w:r>
            <w:r w:rsidR="00DC35D7">
              <w:rPr>
                <w:rFonts w:asciiTheme="majorHAnsi" w:hAnsiTheme="majorHAnsi" w:cstheme="majorHAnsi"/>
                <w:color w:val="000000" w:themeColor="text1"/>
                <w:kern w:val="24"/>
                <w:szCs w:val="20"/>
              </w:rPr>
              <w:fldChar w:fldCharType="end"/>
            </w:r>
          </w:p>
        </w:tc>
      </w:tr>
      <w:tr w:rsidR="00DD7A49" w:rsidRPr="001F5863" w14:paraId="4EA77030" w14:textId="78073352" w:rsidTr="00DE5DBC">
        <w:trPr>
          <w:trHeight w:val="20"/>
        </w:trPr>
        <w:tc>
          <w:tcPr>
            <w:tcW w:w="1944" w:type="pct"/>
            <w:noWrap/>
            <w:hideMark/>
          </w:tcPr>
          <w:p w14:paraId="2D19DF29" w14:textId="050DE29C" w:rsidR="00DD7A49" w:rsidRPr="001F5863" w:rsidRDefault="001F5863" w:rsidP="0079549D">
            <w:pPr>
              <w:spacing w:after="0"/>
              <w:ind w:firstLine="0"/>
              <w:jc w:val="left"/>
              <w:rPr>
                <w:rFonts w:asciiTheme="majorHAnsi" w:eastAsia="Times New Roman" w:hAnsiTheme="majorHAnsi" w:cstheme="majorHAnsi"/>
                <w:color w:val="000000"/>
                <w:szCs w:val="20"/>
                <w:lang w:eastAsia="en-GB" w:bidi="te-IN"/>
              </w:rPr>
            </w:pPr>
            <w:r>
              <w:rPr>
                <w:rFonts w:asciiTheme="majorHAnsi" w:hAnsiTheme="majorHAnsi" w:cstheme="majorHAnsi"/>
                <w:color w:val="000000" w:themeColor="text1"/>
                <w:kern w:val="24"/>
                <w:szCs w:val="20"/>
              </w:rPr>
              <w:t>l</w:t>
            </w:r>
            <w:r w:rsidR="00DD7A49" w:rsidRPr="001F5863">
              <w:rPr>
                <w:rFonts w:asciiTheme="majorHAnsi" w:hAnsiTheme="majorHAnsi" w:cstheme="majorHAnsi"/>
                <w:color w:val="000000" w:themeColor="text1"/>
                <w:kern w:val="24"/>
                <w:szCs w:val="20"/>
              </w:rPr>
              <w:t>og P</w:t>
            </w:r>
            <w:r w:rsidRPr="001F5863">
              <w:rPr>
                <w:rFonts w:asciiTheme="majorHAnsi" w:hAnsiTheme="majorHAnsi" w:cstheme="majorHAnsi"/>
                <w:color w:val="000000" w:themeColor="text1"/>
                <w:kern w:val="24"/>
                <w:szCs w:val="20"/>
                <w:vertAlign w:val="subscript"/>
              </w:rPr>
              <w:t>o:</w:t>
            </w:r>
            <w:r w:rsidR="00421DDA">
              <w:rPr>
                <w:rFonts w:asciiTheme="majorHAnsi" w:hAnsiTheme="majorHAnsi" w:cstheme="majorHAnsi"/>
                <w:color w:val="000000" w:themeColor="text1"/>
                <w:kern w:val="24"/>
                <w:szCs w:val="20"/>
                <w:vertAlign w:val="subscript"/>
              </w:rPr>
              <w:t xml:space="preserve"> </w:t>
            </w:r>
            <w:r w:rsidRPr="001F5863">
              <w:rPr>
                <w:rFonts w:asciiTheme="majorHAnsi" w:hAnsiTheme="majorHAnsi" w:cstheme="majorHAnsi"/>
                <w:color w:val="000000" w:themeColor="text1"/>
                <w:kern w:val="24"/>
                <w:szCs w:val="20"/>
                <w:vertAlign w:val="subscript"/>
              </w:rPr>
              <w:t>w</w:t>
            </w:r>
          </w:p>
        </w:tc>
        <w:tc>
          <w:tcPr>
            <w:tcW w:w="3056" w:type="pct"/>
            <w:hideMark/>
          </w:tcPr>
          <w:p w14:paraId="5492E8C9" w14:textId="00042F81" w:rsidR="00DD7A49" w:rsidRPr="001F5863" w:rsidRDefault="00DD7A49" w:rsidP="0079549D">
            <w:pPr>
              <w:spacing w:after="0"/>
              <w:ind w:firstLine="0"/>
              <w:jc w:val="center"/>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1.6</w:t>
            </w:r>
            <w:r w:rsidR="006E6EC2">
              <w:rPr>
                <w:rFonts w:asciiTheme="majorHAnsi" w:hAnsiTheme="majorHAnsi" w:cstheme="majorHAnsi"/>
                <w:color w:val="000000" w:themeColor="text1"/>
                <w:kern w:val="24"/>
                <w:szCs w:val="20"/>
              </w:rPr>
              <w:t xml:space="preserve"> </w:t>
            </w:r>
            <w:r w:rsidR="006E6EC2">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DrugBank&lt;/Author&gt;&lt;Year&gt;2019&lt;/Year&gt;&lt;RecNum&gt;1122&lt;/RecNum&gt;&lt;DisplayText&gt;[46]&lt;/DisplayText&gt;&lt;record&gt;&lt;rec-number&gt;1122&lt;/rec-number&gt;&lt;foreign-keys&gt;&lt;key app="EN" db-id="sw0fsw99vzvt2we0wwdpe5zgr5t9xzzvfwex" timestamp="1564412494"&gt;1122&lt;/key&gt;&lt;/foreign-keys&gt;&lt;ref-type name="Electronic Article"&gt;43&lt;/ref-type&gt;&lt;contributors&gt;&lt;authors&gt;&lt;author&gt;DrugBank&lt;/author&gt;&lt;/authors&gt;&lt;/contributors&gt;&lt;titles&gt;&lt;title&gt;Tenofovir Alafenamide&lt;/title&gt;&lt;/titles&gt;&lt;dates&gt;&lt;year&gt;2019&lt;/year&gt;&lt;pub-dates&gt;&lt;date&gt;Accessed: 29/07/2019&lt;/date&gt;&lt;/pub-dates&gt;&lt;/dates&gt;&lt;urls&gt;&lt;related-urls&gt;&lt;url&gt;https://www.drugbank.ca/drugs/DB09299&lt;/url&gt;&lt;/related-urls&gt;&lt;/urls&gt;&lt;/record&gt;&lt;/Cite&gt;&lt;/EndNote&gt;</w:instrText>
            </w:r>
            <w:r w:rsidR="006E6EC2">
              <w:rPr>
                <w:rFonts w:asciiTheme="majorHAnsi" w:hAnsiTheme="majorHAnsi" w:cstheme="majorHAnsi"/>
                <w:color w:val="000000" w:themeColor="text1"/>
                <w:kern w:val="24"/>
                <w:szCs w:val="20"/>
              </w:rPr>
              <w:fldChar w:fldCharType="separate"/>
            </w:r>
            <w:r w:rsidR="004979C7">
              <w:rPr>
                <w:rFonts w:asciiTheme="majorHAnsi" w:hAnsiTheme="majorHAnsi" w:cstheme="majorHAnsi"/>
                <w:noProof/>
                <w:color w:val="000000" w:themeColor="text1"/>
                <w:kern w:val="24"/>
                <w:szCs w:val="20"/>
              </w:rPr>
              <w:t>[</w:t>
            </w:r>
            <w:hyperlink w:anchor="_ENREF_46" w:tooltip="DrugBank, 2019 #1122" w:history="1">
              <w:r w:rsidR="005D42D8">
                <w:rPr>
                  <w:rFonts w:asciiTheme="majorHAnsi" w:hAnsiTheme="majorHAnsi" w:cstheme="majorHAnsi"/>
                  <w:noProof/>
                  <w:color w:val="000000" w:themeColor="text1"/>
                  <w:kern w:val="24"/>
                  <w:szCs w:val="20"/>
                </w:rPr>
                <w:t>46</w:t>
              </w:r>
            </w:hyperlink>
            <w:r w:rsidR="004979C7">
              <w:rPr>
                <w:rFonts w:asciiTheme="majorHAnsi" w:hAnsiTheme="majorHAnsi" w:cstheme="majorHAnsi"/>
                <w:noProof/>
                <w:color w:val="000000" w:themeColor="text1"/>
                <w:kern w:val="24"/>
                <w:szCs w:val="20"/>
              </w:rPr>
              <w:t>]</w:t>
            </w:r>
            <w:r w:rsidR="006E6EC2">
              <w:rPr>
                <w:rFonts w:asciiTheme="majorHAnsi" w:hAnsiTheme="majorHAnsi" w:cstheme="majorHAnsi"/>
                <w:color w:val="000000" w:themeColor="text1"/>
                <w:kern w:val="24"/>
                <w:szCs w:val="20"/>
              </w:rPr>
              <w:fldChar w:fldCharType="end"/>
            </w:r>
          </w:p>
        </w:tc>
      </w:tr>
      <w:tr w:rsidR="00DD7A49" w:rsidRPr="001F5863" w14:paraId="4EE73C73" w14:textId="5049E93A" w:rsidTr="001F5863">
        <w:trPr>
          <w:trHeight w:val="20"/>
        </w:trPr>
        <w:tc>
          <w:tcPr>
            <w:tcW w:w="1944" w:type="pct"/>
            <w:noWrap/>
            <w:hideMark/>
          </w:tcPr>
          <w:p w14:paraId="0887CD30" w14:textId="49DE5544" w:rsidR="00DD7A49" w:rsidRPr="001F5863" w:rsidRDefault="00DD7A49" w:rsidP="0079549D">
            <w:pPr>
              <w:spacing w:after="0"/>
              <w:ind w:firstLine="0"/>
              <w:jc w:val="left"/>
              <w:rPr>
                <w:rFonts w:asciiTheme="majorHAnsi" w:eastAsia="Times New Roman" w:hAnsiTheme="majorHAnsi" w:cstheme="majorHAnsi"/>
                <w:color w:val="000000"/>
                <w:szCs w:val="20"/>
                <w:lang w:eastAsia="en-GB" w:bidi="te-IN"/>
              </w:rPr>
            </w:pPr>
            <w:proofErr w:type="spellStart"/>
            <w:r w:rsidRPr="001F5863">
              <w:rPr>
                <w:rFonts w:asciiTheme="majorHAnsi" w:hAnsiTheme="majorHAnsi" w:cstheme="majorHAnsi"/>
                <w:color w:val="000000" w:themeColor="text1"/>
                <w:kern w:val="24"/>
                <w:szCs w:val="20"/>
              </w:rPr>
              <w:t>pKa</w:t>
            </w:r>
            <w:proofErr w:type="spellEnd"/>
          </w:p>
        </w:tc>
        <w:tc>
          <w:tcPr>
            <w:tcW w:w="3056" w:type="pct"/>
            <w:hideMark/>
          </w:tcPr>
          <w:p w14:paraId="5CD7658E" w14:textId="252452C2" w:rsidR="00DD7A49" w:rsidRPr="001F5863" w:rsidRDefault="00DD7A49" w:rsidP="0079549D">
            <w:pPr>
              <w:spacing w:after="0"/>
              <w:ind w:firstLine="0"/>
              <w:jc w:val="center"/>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3.96</w:t>
            </w:r>
            <w:r w:rsidR="006E6EC2">
              <w:rPr>
                <w:rFonts w:asciiTheme="majorHAnsi" w:hAnsiTheme="majorHAnsi" w:cstheme="majorHAnsi"/>
                <w:color w:val="000000" w:themeColor="text1"/>
                <w:kern w:val="24"/>
                <w:szCs w:val="20"/>
              </w:rPr>
              <w:t xml:space="preserve"> </w:t>
            </w:r>
            <w:r w:rsidR="006E6EC2">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DrugBank&lt;/Author&gt;&lt;Year&gt;2019&lt;/Year&gt;&lt;RecNum&gt;1122&lt;/RecNum&gt;&lt;DisplayText&gt;[46]&lt;/DisplayText&gt;&lt;record&gt;&lt;rec-number&gt;1122&lt;/rec-number&gt;&lt;foreign-keys&gt;&lt;key app="EN" db-id="sw0fsw99vzvt2we0wwdpe5zgr5t9xzzvfwex" timestamp="1564412494"&gt;1122&lt;/key&gt;&lt;/foreign-keys&gt;&lt;ref-type name="Electronic Article"&gt;43&lt;/ref-type&gt;&lt;contributors&gt;&lt;authors&gt;&lt;author&gt;DrugBank&lt;/author&gt;&lt;/authors&gt;&lt;/contributors&gt;&lt;titles&gt;&lt;title&gt;Tenofovir Alafenamide&lt;/title&gt;&lt;/titles&gt;&lt;dates&gt;&lt;year&gt;2019&lt;/year&gt;&lt;pub-dates&gt;&lt;date&gt;Accessed: 29/07/2019&lt;/date&gt;&lt;/pub-dates&gt;&lt;/dates&gt;&lt;urls&gt;&lt;related-urls&gt;&lt;url&gt;https://www.drugbank.ca/drugs/DB09299&lt;/url&gt;&lt;/related-urls&gt;&lt;/urls&gt;&lt;/record&gt;&lt;/Cite&gt;&lt;/EndNote&gt;</w:instrText>
            </w:r>
            <w:r w:rsidR="006E6EC2">
              <w:rPr>
                <w:rFonts w:asciiTheme="majorHAnsi" w:hAnsiTheme="majorHAnsi" w:cstheme="majorHAnsi"/>
                <w:color w:val="000000" w:themeColor="text1"/>
                <w:kern w:val="24"/>
                <w:szCs w:val="20"/>
              </w:rPr>
              <w:fldChar w:fldCharType="separate"/>
            </w:r>
            <w:r w:rsidR="004979C7">
              <w:rPr>
                <w:rFonts w:asciiTheme="majorHAnsi" w:hAnsiTheme="majorHAnsi" w:cstheme="majorHAnsi"/>
                <w:noProof/>
                <w:color w:val="000000" w:themeColor="text1"/>
                <w:kern w:val="24"/>
                <w:szCs w:val="20"/>
              </w:rPr>
              <w:t>[</w:t>
            </w:r>
            <w:hyperlink w:anchor="_ENREF_46" w:tooltip="DrugBank, 2019 #1122" w:history="1">
              <w:r w:rsidR="005D42D8">
                <w:rPr>
                  <w:rFonts w:asciiTheme="majorHAnsi" w:hAnsiTheme="majorHAnsi" w:cstheme="majorHAnsi"/>
                  <w:noProof/>
                  <w:color w:val="000000" w:themeColor="text1"/>
                  <w:kern w:val="24"/>
                  <w:szCs w:val="20"/>
                </w:rPr>
                <w:t>46</w:t>
              </w:r>
            </w:hyperlink>
            <w:r w:rsidR="004979C7">
              <w:rPr>
                <w:rFonts w:asciiTheme="majorHAnsi" w:hAnsiTheme="majorHAnsi" w:cstheme="majorHAnsi"/>
                <w:noProof/>
                <w:color w:val="000000" w:themeColor="text1"/>
                <w:kern w:val="24"/>
                <w:szCs w:val="20"/>
              </w:rPr>
              <w:t>]</w:t>
            </w:r>
            <w:r w:rsidR="006E6EC2">
              <w:rPr>
                <w:rFonts w:asciiTheme="majorHAnsi" w:hAnsiTheme="majorHAnsi" w:cstheme="majorHAnsi"/>
                <w:color w:val="000000" w:themeColor="text1"/>
                <w:kern w:val="24"/>
                <w:szCs w:val="20"/>
              </w:rPr>
              <w:fldChar w:fldCharType="end"/>
            </w:r>
          </w:p>
        </w:tc>
      </w:tr>
      <w:tr w:rsidR="00DD7A49" w:rsidRPr="001F5863" w14:paraId="05FFE3DB" w14:textId="15C5783E" w:rsidTr="001F5863">
        <w:trPr>
          <w:trHeight w:val="20"/>
        </w:trPr>
        <w:tc>
          <w:tcPr>
            <w:tcW w:w="1944" w:type="pct"/>
            <w:noWrap/>
            <w:hideMark/>
          </w:tcPr>
          <w:p w14:paraId="1806D5DB" w14:textId="5815D379" w:rsidR="00DD7A49" w:rsidRPr="001F5863" w:rsidRDefault="00DD7A49" w:rsidP="0079549D">
            <w:pPr>
              <w:spacing w:after="0"/>
              <w:ind w:firstLine="0"/>
              <w:jc w:val="left"/>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Blood-to-plasma ratio</w:t>
            </w:r>
          </w:p>
        </w:tc>
        <w:tc>
          <w:tcPr>
            <w:tcW w:w="3056" w:type="pct"/>
            <w:hideMark/>
          </w:tcPr>
          <w:p w14:paraId="5946F060" w14:textId="41F159C6" w:rsidR="00DD7A49" w:rsidRPr="001F5863" w:rsidRDefault="00DD7A49" w:rsidP="0079549D">
            <w:pPr>
              <w:spacing w:after="0"/>
              <w:ind w:firstLine="0"/>
              <w:jc w:val="center"/>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1.5 (mean of 0.6 and 2.4 was considered)</w:t>
            </w:r>
          </w:p>
        </w:tc>
      </w:tr>
      <w:tr w:rsidR="00DD7A49" w:rsidRPr="001F5863" w14:paraId="06836472" w14:textId="21AE952A" w:rsidTr="001F5863">
        <w:trPr>
          <w:trHeight w:val="20"/>
        </w:trPr>
        <w:tc>
          <w:tcPr>
            <w:tcW w:w="1944" w:type="pct"/>
            <w:noWrap/>
            <w:hideMark/>
          </w:tcPr>
          <w:p w14:paraId="44D4FDC2" w14:textId="23977FDF" w:rsidR="00DD7A49" w:rsidRPr="001F5863" w:rsidRDefault="00DD7A49" w:rsidP="0079549D">
            <w:pPr>
              <w:spacing w:after="0"/>
              <w:ind w:firstLine="0"/>
              <w:jc w:val="left"/>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Protein binding</w:t>
            </w:r>
          </w:p>
        </w:tc>
        <w:tc>
          <w:tcPr>
            <w:tcW w:w="3056" w:type="pct"/>
            <w:hideMark/>
          </w:tcPr>
          <w:p w14:paraId="3A17D3F8" w14:textId="4EF5302C" w:rsidR="00DD7A49" w:rsidRPr="001F5863" w:rsidRDefault="00DD7A49" w:rsidP="0079549D">
            <w:pPr>
              <w:spacing w:after="0"/>
              <w:ind w:firstLine="0"/>
              <w:jc w:val="center"/>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80 %</w:t>
            </w:r>
            <w:r w:rsidR="006E6EC2">
              <w:rPr>
                <w:rFonts w:asciiTheme="majorHAnsi" w:hAnsiTheme="majorHAnsi" w:cstheme="majorHAnsi"/>
                <w:color w:val="000000" w:themeColor="text1"/>
                <w:kern w:val="24"/>
                <w:szCs w:val="20"/>
              </w:rPr>
              <w:t xml:space="preserve"> </w:t>
            </w:r>
            <w:r w:rsidR="006E6EC2">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DrugBank&lt;/Author&gt;&lt;Year&gt;2019&lt;/Year&gt;&lt;RecNum&gt;1122&lt;/RecNum&gt;&lt;DisplayText&gt;[46]&lt;/DisplayText&gt;&lt;record&gt;&lt;rec-number&gt;1122&lt;/rec-number&gt;&lt;foreign-keys&gt;&lt;key app="EN" db-id="sw0fsw99vzvt2we0wwdpe5zgr5t9xzzvfwex" timestamp="1564412494"&gt;1122&lt;/key&gt;&lt;/foreign-keys&gt;&lt;ref-type name="Electronic Article"&gt;43&lt;/ref-type&gt;&lt;contributors&gt;&lt;authors&gt;&lt;author&gt;DrugBank&lt;/author&gt;&lt;/authors&gt;&lt;/contributors&gt;&lt;titles&gt;&lt;title&gt;Tenofovir Alafenamide&lt;/title&gt;&lt;/titles&gt;&lt;dates&gt;&lt;year&gt;2019&lt;/year&gt;&lt;pub-dates&gt;&lt;date&gt;Accessed: 29/07/2019&lt;/date&gt;&lt;/pub-dates&gt;&lt;/dates&gt;&lt;urls&gt;&lt;related-urls&gt;&lt;url&gt;https://www.drugbank.ca/drugs/DB09299&lt;/url&gt;&lt;/related-urls&gt;&lt;/urls&gt;&lt;/record&gt;&lt;/Cite&gt;&lt;/EndNote&gt;</w:instrText>
            </w:r>
            <w:r w:rsidR="006E6EC2">
              <w:rPr>
                <w:rFonts w:asciiTheme="majorHAnsi" w:hAnsiTheme="majorHAnsi" w:cstheme="majorHAnsi"/>
                <w:color w:val="000000" w:themeColor="text1"/>
                <w:kern w:val="24"/>
                <w:szCs w:val="20"/>
              </w:rPr>
              <w:fldChar w:fldCharType="separate"/>
            </w:r>
            <w:r w:rsidR="004979C7">
              <w:rPr>
                <w:rFonts w:asciiTheme="majorHAnsi" w:hAnsiTheme="majorHAnsi" w:cstheme="majorHAnsi"/>
                <w:noProof/>
                <w:color w:val="000000" w:themeColor="text1"/>
                <w:kern w:val="24"/>
                <w:szCs w:val="20"/>
              </w:rPr>
              <w:t>[</w:t>
            </w:r>
            <w:hyperlink w:anchor="_ENREF_46" w:tooltip="DrugBank, 2019 #1122" w:history="1">
              <w:r w:rsidR="005D42D8">
                <w:rPr>
                  <w:rFonts w:asciiTheme="majorHAnsi" w:hAnsiTheme="majorHAnsi" w:cstheme="majorHAnsi"/>
                  <w:noProof/>
                  <w:color w:val="000000" w:themeColor="text1"/>
                  <w:kern w:val="24"/>
                  <w:szCs w:val="20"/>
                </w:rPr>
                <w:t>46</w:t>
              </w:r>
            </w:hyperlink>
            <w:r w:rsidR="004979C7">
              <w:rPr>
                <w:rFonts w:asciiTheme="majorHAnsi" w:hAnsiTheme="majorHAnsi" w:cstheme="majorHAnsi"/>
                <w:noProof/>
                <w:color w:val="000000" w:themeColor="text1"/>
                <w:kern w:val="24"/>
                <w:szCs w:val="20"/>
              </w:rPr>
              <w:t>]</w:t>
            </w:r>
            <w:r w:rsidR="006E6EC2">
              <w:rPr>
                <w:rFonts w:asciiTheme="majorHAnsi" w:hAnsiTheme="majorHAnsi" w:cstheme="majorHAnsi"/>
                <w:color w:val="000000" w:themeColor="text1"/>
                <w:kern w:val="24"/>
                <w:szCs w:val="20"/>
              </w:rPr>
              <w:fldChar w:fldCharType="end"/>
            </w:r>
          </w:p>
        </w:tc>
      </w:tr>
      <w:tr w:rsidR="00DD7A49" w:rsidRPr="001F5863" w14:paraId="6D1B0A3E" w14:textId="43A6632B" w:rsidTr="001F5863">
        <w:trPr>
          <w:trHeight w:val="20"/>
        </w:trPr>
        <w:tc>
          <w:tcPr>
            <w:tcW w:w="1944" w:type="pct"/>
            <w:noWrap/>
            <w:hideMark/>
          </w:tcPr>
          <w:p w14:paraId="79B10A87" w14:textId="76D66CC1" w:rsidR="00DD7A49" w:rsidRPr="001F5863" w:rsidRDefault="00DD7A49" w:rsidP="0079549D">
            <w:pPr>
              <w:spacing w:after="0"/>
              <w:ind w:firstLine="0"/>
              <w:jc w:val="left"/>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Absorption rate</w:t>
            </w:r>
          </w:p>
        </w:tc>
        <w:tc>
          <w:tcPr>
            <w:tcW w:w="3056" w:type="pct"/>
            <w:hideMark/>
          </w:tcPr>
          <w:p w14:paraId="17EDE830" w14:textId="5367D31B" w:rsidR="00DD7A49" w:rsidRPr="001F5863" w:rsidRDefault="00DD7A49" w:rsidP="0079549D">
            <w:pPr>
              <w:spacing w:after="0"/>
              <w:ind w:firstLine="0"/>
              <w:jc w:val="center"/>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6.24 h</w:t>
            </w:r>
            <w:r w:rsidR="001F5863" w:rsidRPr="001F5863">
              <w:rPr>
                <w:rFonts w:asciiTheme="majorHAnsi" w:hAnsiTheme="majorHAnsi" w:cstheme="majorHAnsi"/>
                <w:color w:val="000000" w:themeColor="text1"/>
                <w:kern w:val="24"/>
                <w:szCs w:val="20"/>
                <w:vertAlign w:val="superscript"/>
              </w:rPr>
              <w:t>-1</w:t>
            </w:r>
            <w:r w:rsidR="001F5863">
              <w:rPr>
                <w:rFonts w:asciiTheme="majorHAnsi" w:hAnsiTheme="majorHAnsi" w:cstheme="majorHAnsi"/>
                <w:color w:val="000000" w:themeColor="text1"/>
                <w:kern w:val="24"/>
                <w:szCs w:val="20"/>
                <w:vertAlign w:val="superscript"/>
              </w:rPr>
              <w:t xml:space="preserve"> </w:t>
            </w:r>
            <w:r w:rsidR="001F5863" w:rsidRPr="001F5863">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European Medicines Agency&lt;/Author&gt;&lt;Year&gt;2016&lt;/Year&gt;&lt;RecNum&gt;1105&lt;/RecNum&gt;&lt;DisplayText&gt;[33]&lt;/DisplayText&gt;&lt;record&gt;&lt;rec-number&gt;1105&lt;/rec-number&gt;&lt;foreign-keys&gt;&lt;key app="EN" db-id="sw0fsw99vzvt2we0wwdpe5zgr5t9xzzvfwex" timestamp="1562244744"&gt;1105&lt;/key&gt;&lt;/foreign-keys&gt;&lt;ref-type name="Report"&gt;27&lt;/ref-type&gt;&lt;contributors&gt;&lt;authors&gt;&lt;author&gt;European Medicines Agency,&lt;/author&gt;&lt;/authors&gt;&lt;/contributors&gt;&lt;titles&gt;&lt;title&gt;Assessment Report: Vemlidy&lt;/title&gt;&lt;/titles&gt;&lt;dates&gt;&lt;year&gt;2016&lt;/year&gt;&lt;/dates&gt;&lt;urls&gt;&lt;related-urls&gt;&lt;url&gt;https://www.ema.europa.eu/en/documents/assessment-report/vemlidy-epar-public-assessment-report_en.pdf&lt;/url&gt;&lt;/related-urls&gt;&lt;/urls&gt;&lt;access-date&gt;04/07/2019&lt;/access-date&gt;&lt;/record&gt;&lt;/Cite&gt;&lt;/EndNote&gt;</w:instrText>
            </w:r>
            <w:r w:rsidR="001F5863" w:rsidRPr="001F5863">
              <w:rPr>
                <w:rFonts w:asciiTheme="majorHAnsi" w:hAnsiTheme="majorHAnsi" w:cstheme="majorHAnsi"/>
                <w:color w:val="000000" w:themeColor="text1"/>
                <w:kern w:val="24"/>
                <w:szCs w:val="20"/>
              </w:rPr>
              <w:fldChar w:fldCharType="separate"/>
            </w:r>
            <w:r w:rsidR="004979C7">
              <w:rPr>
                <w:rFonts w:asciiTheme="majorHAnsi" w:hAnsiTheme="majorHAnsi" w:cstheme="majorHAnsi"/>
                <w:noProof/>
                <w:color w:val="000000" w:themeColor="text1"/>
                <w:kern w:val="24"/>
                <w:szCs w:val="20"/>
              </w:rPr>
              <w:t>[</w:t>
            </w:r>
            <w:hyperlink w:anchor="_ENREF_33" w:tooltip="European Medicines Agency, 2016 #1105" w:history="1">
              <w:r w:rsidR="005D42D8">
                <w:rPr>
                  <w:rFonts w:asciiTheme="majorHAnsi" w:hAnsiTheme="majorHAnsi" w:cstheme="majorHAnsi"/>
                  <w:noProof/>
                  <w:color w:val="000000" w:themeColor="text1"/>
                  <w:kern w:val="24"/>
                  <w:szCs w:val="20"/>
                </w:rPr>
                <w:t>33</w:t>
              </w:r>
            </w:hyperlink>
            <w:r w:rsidR="004979C7">
              <w:rPr>
                <w:rFonts w:asciiTheme="majorHAnsi" w:hAnsiTheme="majorHAnsi" w:cstheme="majorHAnsi"/>
                <w:noProof/>
                <w:color w:val="000000" w:themeColor="text1"/>
                <w:kern w:val="24"/>
                <w:szCs w:val="20"/>
              </w:rPr>
              <w:t>]</w:t>
            </w:r>
            <w:r w:rsidR="001F5863" w:rsidRPr="001F5863">
              <w:rPr>
                <w:rFonts w:asciiTheme="majorHAnsi" w:hAnsiTheme="majorHAnsi" w:cstheme="majorHAnsi"/>
                <w:color w:val="000000" w:themeColor="text1"/>
                <w:kern w:val="24"/>
                <w:szCs w:val="20"/>
              </w:rPr>
              <w:fldChar w:fldCharType="end"/>
            </w:r>
          </w:p>
        </w:tc>
      </w:tr>
      <w:tr w:rsidR="00DD7A49" w:rsidRPr="001F5863" w14:paraId="540E16BF" w14:textId="1EEC66D4" w:rsidTr="001F5863">
        <w:trPr>
          <w:trHeight w:val="20"/>
        </w:trPr>
        <w:tc>
          <w:tcPr>
            <w:tcW w:w="1944" w:type="pct"/>
            <w:noWrap/>
          </w:tcPr>
          <w:p w14:paraId="4164ED53" w14:textId="764A2B73" w:rsidR="00DD7A49" w:rsidRPr="001F5863" w:rsidRDefault="00DD7A49" w:rsidP="0079549D">
            <w:pPr>
              <w:spacing w:after="0"/>
              <w:ind w:firstLine="0"/>
              <w:jc w:val="left"/>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Apparent clearance</w:t>
            </w:r>
          </w:p>
        </w:tc>
        <w:tc>
          <w:tcPr>
            <w:tcW w:w="3056" w:type="pct"/>
          </w:tcPr>
          <w:p w14:paraId="57F16C48" w14:textId="61A63748" w:rsidR="00DD7A49" w:rsidRPr="001F5863" w:rsidRDefault="00DD7A49" w:rsidP="0079549D">
            <w:pPr>
              <w:spacing w:after="0"/>
              <w:ind w:firstLine="0"/>
              <w:jc w:val="center"/>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149 L/h</w:t>
            </w:r>
            <w:r w:rsidR="001F5863">
              <w:rPr>
                <w:rFonts w:asciiTheme="majorHAnsi" w:hAnsiTheme="majorHAnsi" w:cstheme="majorHAnsi"/>
                <w:color w:val="000000" w:themeColor="text1"/>
                <w:kern w:val="24"/>
                <w:szCs w:val="20"/>
              </w:rPr>
              <w:t xml:space="preserve"> </w:t>
            </w:r>
            <w:r w:rsidR="001F5863">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European Medicines Agency&lt;/Author&gt;&lt;Year&gt;2016&lt;/Year&gt;&lt;RecNum&gt;1105&lt;/RecNum&gt;&lt;DisplayText&gt;[33]&lt;/DisplayText&gt;&lt;record&gt;&lt;rec-number&gt;1105&lt;/rec-number&gt;&lt;foreign-keys&gt;&lt;key app="EN" db-id="sw0fsw99vzvt2we0wwdpe5zgr5t9xzzvfwex" timestamp="1562244744"&gt;1105&lt;/key&gt;&lt;/foreign-keys&gt;&lt;ref-type name="Report"&gt;27&lt;/ref-type&gt;&lt;contributors&gt;&lt;authors&gt;&lt;author&gt;European Medicines Agency,&lt;/author&gt;&lt;/authors&gt;&lt;/contributors&gt;&lt;titles&gt;&lt;title&gt;Assessment Report: Vemlidy&lt;/title&gt;&lt;/titles&gt;&lt;dates&gt;&lt;year&gt;2016&lt;/year&gt;&lt;/dates&gt;&lt;urls&gt;&lt;related-urls&gt;&lt;url&gt;https://www.ema.europa.eu/en/documents/assessment-report/vemlidy-epar-public-assessment-report_en.pdf&lt;/url&gt;&lt;/related-urls&gt;&lt;/urls&gt;&lt;access-date&gt;04/07/2019&lt;/access-date&gt;&lt;/record&gt;&lt;/Cite&gt;&lt;/EndNote&gt;</w:instrText>
            </w:r>
            <w:r w:rsidR="001F5863">
              <w:rPr>
                <w:rFonts w:asciiTheme="majorHAnsi" w:hAnsiTheme="majorHAnsi" w:cstheme="majorHAnsi"/>
                <w:color w:val="000000" w:themeColor="text1"/>
                <w:kern w:val="24"/>
                <w:szCs w:val="20"/>
              </w:rPr>
              <w:fldChar w:fldCharType="separate"/>
            </w:r>
            <w:r w:rsidR="004979C7">
              <w:rPr>
                <w:rFonts w:asciiTheme="majorHAnsi" w:hAnsiTheme="majorHAnsi" w:cstheme="majorHAnsi"/>
                <w:noProof/>
                <w:color w:val="000000" w:themeColor="text1"/>
                <w:kern w:val="24"/>
                <w:szCs w:val="20"/>
              </w:rPr>
              <w:t>[</w:t>
            </w:r>
            <w:hyperlink w:anchor="_ENREF_33" w:tooltip="European Medicines Agency, 2016 #1105" w:history="1">
              <w:r w:rsidR="005D42D8">
                <w:rPr>
                  <w:rFonts w:asciiTheme="majorHAnsi" w:hAnsiTheme="majorHAnsi" w:cstheme="majorHAnsi"/>
                  <w:noProof/>
                  <w:color w:val="000000" w:themeColor="text1"/>
                  <w:kern w:val="24"/>
                  <w:szCs w:val="20"/>
                </w:rPr>
                <w:t>33</w:t>
              </w:r>
            </w:hyperlink>
            <w:r w:rsidR="004979C7">
              <w:rPr>
                <w:rFonts w:asciiTheme="majorHAnsi" w:hAnsiTheme="majorHAnsi" w:cstheme="majorHAnsi"/>
                <w:noProof/>
                <w:color w:val="000000" w:themeColor="text1"/>
                <w:kern w:val="24"/>
                <w:szCs w:val="20"/>
              </w:rPr>
              <w:t>]</w:t>
            </w:r>
            <w:r w:rsidR="001F5863">
              <w:rPr>
                <w:rFonts w:asciiTheme="majorHAnsi" w:hAnsiTheme="majorHAnsi" w:cstheme="majorHAnsi"/>
                <w:color w:val="000000" w:themeColor="text1"/>
                <w:kern w:val="24"/>
                <w:szCs w:val="20"/>
              </w:rPr>
              <w:fldChar w:fldCharType="end"/>
            </w:r>
          </w:p>
        </w:tc>
      </w:tr>
      <w:tr w:rsidR="00DD7A49" w:rsidRPr="001F5863" w14:paraId="56D7265A" w14:textId="7E1DF4A3" w:rsidTr="001F5863">
        <w:trPr>
          <w:trHeight w:val="20"/>
        </w:trPr>
        <w:tc>
          <w:tcPr>
            <w:tcW w:w="1944" w:type="pct"/>
            <w:tcBorders>
              <w:bottom w:val="single" w:sz="4" w:space="0" w:color="auto"/>
            </w:tcBorders>
            <w:noWrap/>
          </w:tcPr>
          <w:p w14:paraId="3B8B73B4" w14:textId="119D0497" w:rsidR="00DD7A49" w:rsidRPr="001F5863" w:rsidRDefault="00DD7A49" w:rsidP="0079549D">
            <w:pPr>
              <w:spacing w:after="0"/>
              <w:ind w:firstLine="0"/>
              <w:jc w:val="left"/>
              <w:rPr>
                <w:rFonts w:asciiTheme="majorHAnsi" w:eastAsia="Times New Roman" w:hAnsiTheme="majorHAnsi" w:cstheme="majorHAnsi"/>
                <w:color w:val="000000"/>
                <w:szCs w:val="20"/>
                <w:lang w:eastAsia="en-GB" w:bidi="te-IN"/>
              </w:rPr>
            </w:pPr>
            <w:r w:rsidRPr="001F5863">
              <w:rPr>
                <w:rFonts w:asciiTheme="majorHAnsi" w:hAnsiTheme="majorHAnsi" w:cstheme="majorHAnsi"/>
                <w:color w:val="000000" w:themeColor="text1"/>
                <w:kern w:val="24"/>
                <w:szCs w:val="20"/>
              </w:rPr>
              <w:t>Oral bioavailability</w:t>
            </w:r>
          </w:p>
        </w:tc>
        <w:tc>
          <w:tcPr>
            <w:tcW w:w="3056" w:type="pct"/>
            <w:tcBorders>
              <w:bottom w:val="single" w:sz="4" w:space="0" w:color="auto"/>
            </w:tcBorders>
          </w:tcPr>
          <w:p w14:paraId="6FE2A3D1" w14:textId="144AFD82" w:rsidR="00DD7A49" w:rsidRPr="001F5863" w:rsidRDefault="001F5863" w:rsidP="0079549D">
            <w:pPr>
              <w:spacing w:after="0"/>
              <w:ind w:firstLine="0"/>
              <w:jc w:val="center"/>
              <w:rPr>
                <w:rFonts w:asciiTheme="majorHAnsi" w:hAnsiTheme="majorHAnsi" w:cstheme="majorHAnsi"/>
                <w:color w:val="000000" w:themeColor="text1"/>
                <w:kern w:val="24"/>
                <w:szCs w:val="20"/>
              </w:rPr>
            </w:pPr>
            <w:r w:rsidRPr="001F5863">
              <w:rPr>
                <w:rFonts w:asciiTheme="majorHAnsi" w:hAnsiTheme="majorHAnsi" w:cstheme="majorHAnsi"/>
                <w:color w:val="000000" w:themeColor="text1"/>
                <w:kern w:val="24"/>
                <w:szCs w:val="20"/>
              </w:rPr>
              <w:t>0.53 (assumed since 47.2 ± 4.62% is excreted in faeces)</w:t>
            </w:r>
            <w:r>
              <w:rPr>
                <w:rFonts w:asciiTheme="majorHAnsi" w:hAnsiTheme="majorHAnsi" w:cstheme="majorHAnsi"/>
                <w:color w:val="000000" w:themeColor="text1"/>
                <w:kern w:val="24"/>
                <w:szCs w:val="20"/>
              </w:rPr>
              <w:t xml:space="preserve"> </w:t>
            </w:r>
            <w:r>
              <w:rPr>
                <w:rFonts w:asciiTheme="majorHAnsi" w:hAnsiTheme="majorHAnsi" w:cstheme="majorHAnsi"/>
                <w:color w:val="000000" w:themeColor="text1"/>
                <w:kern w:val="24"/>
                <w:szCs w:val="20"/>
              </w:rPr>
              <w:fldChar w:fldCharType="begin"/>
            </w:r>
            <w:r w:rsidR="00DC35D7">
              <w:rPr>
                <w:rFonts w:asciiTheme="majorHAnsi" w:hAnsiTheme="majorHAnsi" w:cstheme="majorHAnsi"/>
                <w:color w:val="000000" w:themeColor="text1"/>
                <w:kern w:val="24"/>
                <w:szCs w:val="20"/>
              </w:rPr>
              <w:instrText xml:space="preserve"> ADDIN EN.CITE &lt;EndNote&gt;&lt;Cite&gt;&lt;Author&gt;European Medicines Agency&lt;/Author&gt;&lt;Year&gt;2016&lt;/Year&gt;&lt;RecNum&gt;1105&lt;/RecNum&gt;&lt;DisplayText&gt;[33]&lt;/DisplayText&gt;&lt;record&gt;&lt;rec-number&gt;1105&lt;/rec-number&gt;&lt;foreign-keys&gt;&lt;key app="EN" db-id="sw0fsw99vzvt2we0wwdpe5zgr5t9xzzvfwex" timestamp="1562244744"&gt;1105&lt;/key&gt;&lt;/foreign-keys&gt;&lt;ref-type name="Report"&gt;27&lt;/ref-type&gt;&lt;contributors&gt;&lt;authors&gt;&lt;author&gt;European Medicines Agency,&lt;/author&gt;&lt;/authors&gt;&lt;/contributors&gt;&lt;titles&gt;&lt;title&gt;Assessment Report: Vemlidy&lt;/title&gt;&lt;/titles&gt;&lt;dates&gt;&lt;year&gt;2016&lt;/year&gt;&lt;/dates&gt;&lt;urls&gt;&lt;related-urls&gt;&lt;url&gt;https://www.ema.europa.eu/en/documents/assessment-report/vemlidy-epar-public-assessment-report_en.pdf&lt;/url&gt;&lt;/related-urls&gt;&lt;/urls&gt;&lt;access-date&gt;04/07/2019&lt;/access-date&gt;&lt;/record&gt;&lt;/Cite&gt;&lt;/EndNote&gt;</w:instrText>
            </w:r>
            <w:r>
              <w:rPr>
                <w:rFonts w:asciiTheme="majorHAnsi" w:hAnsiTheme="majorHAnsi" w:cstheme="majorHAnsi"/>
                <w:color w:val="000000" w:themeColor="text1"/>
                <w:kern w:val="24"/>
                <w:szCs w:val="20"/>
              </w:rPr>
              <w:fldChar w:fldCharType="separate"/>
            </w:r>
            <w:r w:rsidR="004979C7">
              <w:rPr>
                <w:rFonts w:asciiTheme="majorHAnsi" w:hAnsiTheme="majorHAnsi" w:cstheme="majorHAnsi"/>
                <w:noProof/>
                <w:color w:val="000000" w:themeColor="text1"/>
                <w:kern w:val="24"/>
                <w:szCs w:val="20"/>
              </w:rPr>
              <w:t>[</w:t>
            </w:r>
            <w:hyperlink w:anchor="_ENREF_33" w:tooltip="European Medicines Agency, 2016 #1105" w:history="1">
              <w:r w:rsidR="005D42D8">
                <w:rPr>
                  <w:rFonts w:asciiTheme="majorHAnsi" w:hAnsiTheme="majorHAnsi" w:cstheme="majorHAnsi"/>
                  <w:noProof/>
                  <w:color w:val="000000" w:themeColor="text1"/>
                  <w:kern w:val="24"/>
                  <w:szCs w:val="20"/>
                </w:rPr>
                <w:t>33</w:t>
              </w:r>
            </w:hyperlink>
            <w:r w:rsidR="004979C7">
              <w:rPr>
                <w:rFonts w:asciiTheme="majorHAnsi" w:hAnsiTheme="majorHAnsi" w:cstheme="majorHAnsi"/>
                <w:noProof/>
                <w:color w:val="000000" w:themeColor="text1"/>
                <w:kern w:val="24"/>
                <w:szCs w:val="20"/>
              </w:rPr>
              <w:t>]</w:t>
            </w:r>
            <w:r>
              <w:rPr>
                <w:rFonts w:asciiTheme="majorHAnsi" w:hAnsiTheme="majorHAnsi" w:cstheme="majorHAnsi"/>
                <w:color w:val="000000" w:themeColor="text1"/>
                <w:kern w:val="24"/>
                <w:szCs w:val="20"/>
              </w:rPr>
              <w:fldChar w:fldCharType="end"/>
            </w:r>
          </w:p>
        </w:tc>
      </w:tr>
    </w:tbl>
    <w:p w14:paraId="45566FF8" w14:textId="00BB1E31" w:rsidR="00880ECF" w:rsidRDefault="003B10B2" w:rsidP="0079549D">
      <w:pPr>
        <w:pStyle w:val="NoSpacing"/>
        <w:spacing w:line="480" w:lineRule="auto"/>
        <w:jc w:val="left"/>
        <w:rPr>
          <w:rFonts w:eastAsia="Times New Roman"/>
          <w:b/>
          <w:bCs/>
          <w:sz w:val="24"/>
          <w:szCs w:val="28"/>
        </w:rPr>
        <w:sectPr w:rsidR="00880ECF" w:rsidSect="00D45BFB">
          <w:footerReference w:type="default" r:id="rId17"/>
          <w:pgSz w:w="11906" w:h="16838"/>
          <w:pgMar w:top="1440" w:right="1440" w:bottom="1440" w:left="1440" w:header="709" w:footer="709" w:gutter="0"/>
          <w:lnNumType w:countBy="1" w:restart="continuous"/>
          <w:cols w:space="708"/>
          <w:docGrid w:linePitch="360"/>
        </w:sectPr>
      </w:pPr>
      <w:r w:rsidRPr="00736804">
        <w:rPr>
          <w:rFonts w:asciiTheme="majorHAnsi" w:eastAsia="Times New Roman" w:hAnsiTheme="majorHAnsi" w:cstheme="majorHAnsi"/>
          <w:szCs w:val="20"/>
        </w:rPr>
        <w:t>log P</w:t>
      </w:r>
      <w:r w:rsidRPr="00736804">
        <w:rPr>
          <w:rFonts w:asciiTheme="majorHAnsi" w:eastAsia="Times New Roman" w:hAnsiTheme="majorHAnsi" w:cstheme="majorHAnsi"/>
          <w:szCs w:val="20"/>
          <w:vertAlign w:val="subscript"/>
        </w:rPr>
        <w:t>o:</w:t>
      </w:r>
      <w:r w:rsidR="00421DDA">
        <w:rPr>
          <w:rFonts w:asciiTheme="majorHAnsi" w:eastAsia="Times New Roman" w:hAnsiTheme="majorHAnsi" w:cstheme="majorHAnsi"/>
          <w:szCs w:val="20"/>
          <w:vertAlign w:val="subscript"/>
        </w:rPr>
        <w:t xml:space="preserve"> </w:t>
      </w:r>
      <w:r w:rsidRPr="00736804">
        <w:rPr>
          <w:rFonts w:asciiTheme="majorHAnsi" w:eastAsia="Times New Roman" w:hAnsiTheme="majorHAnsi" w:cstheme="majorHAnsi"/>
          <w:szCs w:val="20"/>
          <w:vertAlign w:val="subscript"/>
        </w:rPr>
        <w:t>w</w:t>
      </w:r>
      <w:r w:rsidRPr="00736804">
        <w:rPr>
          <w:rFonts w:asciiTheme="majorHAnsi" w:eastAsia="Times New Roman" w:hAnsiTheme="majorHAnsi" w:cstheme="majorHAnsi"/>
          <w:szCs w:val="20"/>
        </w:rPr>
        <w:t xml:space="preserve"> – Partition coefficient between octanol and water; </w:t>
      </w:r>
      <w:proofErr w:type="spellStart"/>
      <w:r w:rsidRPr="00736804">
        <w:rPr>
          <w:rFonts w:asciiTheme="majorHAnsi" w:eastAsia="Times New Roman" w:hAnsiTheme="majorHAnsi" w:cstheme="majorHAnsi"/>
          <w:szCs w:val="20"/>
        </w:rPr>
        <w:t>pKa</w:t>
      </w:r>
      <w:proofErr w:type="spellEnd"/>
      <w:r w:rsidRPr="00736804">
        <w:rPr>
          <w:rFonts w:asciiTheme="majorHAnsi" w:eastAsia="Times New Roman" w:hAnsiTheme="majorHAnsi" w:cstheme="majorHAnsi"/>
          <w:szCs w:val="20"/>
        </w:rPr>
        <w:t xml:space="preserve"> – logarithmic value of the dissociation constant</w:t>
      </w:r>
      <w:r w:rsidR="001F5863">
        <w:rPr>
          <w:rFonts w:asciiTheme="majorHAnsi" w:eastAsia="Times New Roman" w:hAnsiTheme="majorHAnsi" w:cstheme="majorHAnsi"/>
          <w:szCs w:val="20"/>
        </w:rPr>
        <w:t>.</w:t>
      </w:r>
      <w:r w:rsidR="00880ECF">
        <w:rPr>
          <w:rFonts w:eastAsia="Times New Roman"/>
          <w:b/>
          <w:bCs/>
          <w:sz w:val="24"/>
          <w:szCs w:val="28"/>
        </w:rPr>
        <w:br w:type="page"/>
      </w:r>
    </w:p>
    <w:p w14:paraId="5C5E4AB3" w14:textId="0FF4926F" w:rsidR="00880ECF" w:rsidRPr="00363A68" w:rsidRDefault="00880ECF" w:rsidP="0079549D">
      <w:pPr>
        <w:spacing w:after="160"/>
        <w:ind w:firstLine="0"/>
        <w:jc w:val="left"/>
        <w:rPr>
          <w:rFonts w:asciiTheme="majorHAnsi" w:eastAsia="Times New Roman" w:hAnsiTheme="majorHAnsi" w:cstheme="majorHAnsi"/>
          <w:szCs w:val="20"/>
        </w:rPr>
      </w:pPr>
      <w:r w:rsidRPr="00363A68">
        <w:rPr>
          <w:rFonts w:asciiTheme="majorHAnsi" w:eastAsia="Times New Roman" w:hAnsiTheme="majorHAnsi" w:cstheme="majorHAnsi"/>
          <w:b/>
          <w:bCs/>
          <w:szCs w:val="20"/>
        </w:rPr>
        <w:lastRenderedPageBreak/>
        <w:t xml:space="preserve">Table 2 </w:t>
      </w:r>
      <w:r w:rsidR="00DD7A49" w:rsidRPr="00363A68">
        <w:rPr>
          <w:rFonts w:asciiTheme="majorHAnsi" w:eastAsia="Times New Roman" w:hAnsiTheme="majorHAnsi" w:cstheme="majorHAnsi"/>
          <w:szCs w:val="20"/>
        </w:rPr>
        <w:t>TAF subcutaneous implant pharmacokinetic predictions at different zero-order release rates for 28 consecutive days</w:t>
      </w:r>
    </w:p>
    <w:tbl>
      <w:tblPr>
        <w:tblW w:w="5000" w:type="pct"/>
        <w:tblCellMar>
          <w:left w:w="0" w:type="dxa"/>
          <w:right w:w="0" w:type="dxa"/>
        </w:tblCellMar>
        <w:tblLook w:val="0600" w:firstRow="0" w:lastRow="0" w:firstColumn="0" w:lastColumn="0" w:noHBand="1" w:noVBand="1"/>
      </w:tblPr>
      <w:tblGrid>
        <w:gridCol w:w="2254"/>
        <w:gridCol w:w="2255"/>
        <w:gridCol w:w="2255"/>
        <w:gridCol w:w="2262"/>
      </w:tblGrid>
      <w:tr w:rsidR="00DD7A49" w:rsidRPr="00363A68" w14:paraId="1C69FE2A" w14:textId="77777777" w:rsidTr="00DD7A49">
        <w:trPr>
          <w:trHeight w:val="20"/>
        </w:trPr>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center"/>
            <w:hideMark/>
          </w:tcPr>
          <w:p w14:paraId="31DDD3EB"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eastAsia="en-GB" w:bidi="te-IN"/>
              </w:rPr>
              <w:t> </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center"/>
            <w:hideMark/>
          </w:tcPr>
          <w:p w14:paraId="2617B37E"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eastAsia="en-GB" w:bidi="te-IN"/>
              </w:rPr>
              <w:t> </w:t>
            </w:r>
          </w:p>
        </w:tc>
        <w:tc>
          <w:tcPr>
            <w:tcW w:w="2502" w:type="pct"/>
            <w:gridSpan w:val="2"/>
            <w:tcBorders>
              <w:top w:val="single" w:sz="8" w:space="0" w:color="000000"/>
              <w:left w:val="nil"/>
              <w:bottom w:val="nil"/>
              <w:right w:val="nil"/>
            </w:tcBorders>
            <w:shd w:val="clear" w:color="auto" w:fill="auto"/>
            <w:tcMar>
              <w:top w:w="15" w:type="dxa"/>
              <w:left w:w="158" w:type="dxa"/>
              <w:bottom w:w="0" w:type="dxa"/>
              <w:right w:w="158" w:type="dxa"/>
            </w:tcMar>
            <w:vAlign w:val="center"/>
            <w:hideMark/>
          </w:tcPr>
          <w:p w14:paraId="764DA96F" w14:textId="77777777" w:rsidR="00DD7A49" w:rsidRPr="00363A68" w:rsidRDefault="00DD7A49" w:rsidP="0079549D">
            <w:pPr>
              <w:spacing w:after="0"/>
              <w:ind w:firstLine="0"/>
              <w:jc w:val="center"/>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eastAsia="en-GB" w:bidi="te-IN"/>
              </w:rPr>
              <w:t>Simulated</w:t>
            </w:r>
          </w:p>
        </w:tc>
      </w:tr>
      <w:tr w:rsidR="00DD7A49" w:rsidRPr="00363A68" w14:paraId="2121146C" w14:textId="77777777" w:rsidTr="00DD7A49">
        <w:trPr>
          <w:trHeight w:val="20"/>
        </w:trPr>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center"/>
            <w:hideMark/>
          </w:tcPr>
          <w:p w14:paraId="29484808"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eastAsia="en-GB" w:bidi="te-IN"/>
              </w:rPr>
              <w:t> Release rate</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center"/>
            <w:hideMark/>
          </w:tcPr>
          <w:p w14:paraId="55002C47"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eastAsia="en-GB" w:bidi="te-IN"/>
              </w:rPr>
              <w:t>Compound </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center"/>
            <w:hideMark/>
          </w:tcPr>
          <w:p w14:paraId="02AF83AD" w14:textId="77777777" w:rsidR="00DD7A49" w:rsidRPr="00363A68" w:rsidRDefault="00DD7A49" w:rsidP="0079549D">
            <w:pPr>
              <w:spacing w:after="0"/>
              <w:ind w:firstLine="0"/>
              <w:jc w:val="center"/>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eastAsia="en-GB" w:bidi="te-IN"/>
              </w:rPr>
              <w:t>AUC (</w:t>
            </w:r>
            <w:proofErr w:type="spellStart"/>
            <w:r w:rsidRPr="00363A68">
              <w:rPr>
                <w:rFonts w:asciiTheme="majorHAnsi" w:eastAsia="Times New Roman" w:hAnsiTheme="majorHAnsi" w:cstheme="majorHAnsi"/>
                <w:b/>
                <w:bCs/>
                <w:color w:val="000000" w:themeColor="text1"/>
                <w:kern w:val="24"/>
                <w:szCs w:val="20"/>
                <w:lang w:eastAsia="en-GB" w:bidi="te-IN"/>
              </w:rPr>
              <w:t>ng.h</w:t>
            </w:r>
            <w:proofErr w:type="spellEnd"/>
            <w:r w:rsidRPr="00363A68">
              <w:rPr>
                <w:rFonts w:asciiTheme="majorHAnsi" w:eastAsia="Times New Roman" w:hAnsiTheme="majorHAnsi" w:cstheme="majorHAnsi"/>
                <w:b/>
                <w:bCs/>
                <w:color w:val="000000" w:themeColor="text1"/>
                <w:kern w:val="24"/>
                <w:szCs w:val="20"/>
                <w:lang w:eastAsia="en-GB" w:bidi="te-IN"/>
              </w:rPr>
              <w:t>/ml)</w:t>
            </w:r>
          </w:p>
        </w:tc>
        <w:tc>
          <w:tcPr>
            <w:tcW w:w="1253" w:type="pct"/>
            <w:tcBorders>
              <w:top w:val="nil"/>
              <w:left w:val="nil"/>
              <w:bottom w:val="single" w:sz="8" w:space="0" w:color="000000"/>
              <w:right w:val="nil"/>
            </w:tcBorders>
            <w:shd w:val="clear" w:color="auto" w:fill="auto"/>
            <w:tcMar>
              <w:top w:w="15" w:type="dxa"/>
              <w:left w:w="17" w:type="dxa"/>
              <w:bottom w:w="0" w:type="dxa"/>
              <w:right w:w="17" w:type="dxa"/>
            </w:tcMar>
            <w:vAlign w:val="center"/>
            <w:hideMark/>
          </w:tcPr>
          <w:p w14:paraId="225B3C32" w14:textId="36D7150A" w:rsidR="00DD7A49" w:rsidRPr="00363A68" w:rsidRDefault="00362EBB" w:rsidP="0079549D">
            <w:pPr>
              <w:spacing w:after="0"/>
              <w:ind w:firstLine="0"/>
              <w:jc w:val="center"/>
              <w:textAlignment w:val="bottom"/>
              <w:rPr>
                <w:rFonts w:asciiTheme="majorHAnsi" w:eastAsia="Times New Roman" w:hAnsiTheme="majorHAnsi" w:cstheme="majorHAnsi"/>
                <w:szCs w:val="20"/>
                <w:lang w:eastAsia="en-GB" w:bidi="te-IN"/>
              </w:rPr>
            </w:pPr>
            <w:proofErr w:type="spellStart"/>
            <w:r w:rsidRPr="00363A68">
              <w:rPr>
                <w:rFonts w:asciiTheme="majorHAnsi" w:eastAsia="Times New Roman" w:hAnsiTheme="majorHAnsi" w:cstheme="majorHAnsi"/>
                <w:b/>
                <w:bCs/>
                <w:color w:val="000000"/>
                <w:kern w:val="24"/>
                <w:szCs w:val="20"/>
                <w:lang w:eastAsia="en-GB" w:bidi="te-IN"/>
              </w:rPr>
              <w:t>C</w:t>
            </w:r>
            <w:r>
              <w:rPr>
                <w:rFonts w:asciiTheme="majorHAnsi" w:eastAsia="Times New Roman" w:hAnsiTheme="majorHAnsi" w:cstheme="majorHAnsi"/>
                <w:b/>
                <w:bCs/>
                <w:color w:val="000000"/>
                <w:kern w:val="24"/>
                <w:szCs w:val="20"/>
                <w:vertAlign w:val="subscript"/>
                <w:lang w:eastAsia="en-GB" w:bidi="te-IN"/>
              </w:rPr>
              <w:t>ss</w:t>
            </w:r>
            <w:proofErr w:type="spellEnd"/>
            <w:r w:rsidRPr="00363A68">
              <w:rPr>
                <w:rFonts w:asciiTheme="majorHAnsi" w:eastAsia="Times New Roman" w:hAnsiTheme="majorHAnsi" w:cstheme="majorHAnsi"/>
                <w:b/>
                <w:bCs/>
                <w:color w:val="000000"/>
                <w:kern w:val="24"/>
                <w:szCs w:val="20"/>
                <w:lang w:eastAsia="en-GB" w:bidi="te-IN"/>
              </w:rPr>
              <w:t xml:space="preserve"> </w:t>
            </w:r>
            <w:r w:rsidR="00DD7A49" w:rsidRPr="00363A68">
              <w:rPr>
                <w:rFonts w:asciiTheme="majorHAnsi" w:eastAsia="Times New Roman" w:hAnsiTheme="majorHAnsi" w:cstheme="majorHAnsi"/>
                <w:b/>
                <w:bCs/>
                <w:color w:val="000000"/>
                <w:kern w:val="24"/>
                <w:szCs w:val="20"/>
                <w:lang w:eastAsia="en-GB" w:bidi="te-IN"/>
              </w:rPr>
              <w:t>(</w:t>
            </w:r>
            <w:r w:rsidR="00DD7A49" w:rsidRPr="00363A68">
              <w:rPr>
                <w:rFonts w:asciiTheme="majorHAnsi" w:eastAsia="Times New Roman" w:hAnsiTheme="majorHAnsi" w:cstheme="majorHAnsi"/>
                <w:b/>
                <w:bCs/>
                <w:color w:val="000000" w:themeColor="text1"/>
                <w:kern w:val="24"/>
                <w:szCs w:val="20"/>
                <w:lang w:eastAsia="en-GB" w:bidi="te-IN"/>
              </w:rPr>
              <w:t>ng/ml)</w:t>
            </w:r>
          </w:p>
        </w:tc>
      </w:tr>
      <w:tr w:rsidR="00DD7A49" w:rsidRPr="00363A68" w14:paraId="38F4EFAC" w14:textId="77777777" w:rsidTr="00DD7A49">
        <w:trPr>
          <w:trHeight w:val="20"/>
        </w:trPr>
        <w:tc>
          <w:tcPr>
            <w:tcW w:w="1249" w:type="pct"/>
            <w:vMerge w:val="restart"/>
            <w:tcBorders>
              <w:top w:val="single" w:sz="8" w:space="0" w:color="000000"/>
              <w:left w:val="nil"/>
              <w:bottom w:val="single" w:sz="8" w:space="0" w:color="000000"/>
              <w:right w:val="nil"/>
            </w:tcBorders>
            <w:shd w:val="clear" w:color="auto" w:fill="auto"/>
            <w:tcMar>
              <w:top w:w="15" w:type="dxa"/>
              <w:left w:w="17" w:type="dxa"/>
              <w:bottom w:w="0" w:type="dxa"/>
              <w:right w:w="17" w:type="dxa"/>
            </w:tcMar>
            <w:vAlign w:val="center"/>
            <w:hideMark/>
          </w:tcPr>
          <w:p w14:paraId="0D193DF1"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1.6 mg/day</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1C69FDB3"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AF, plasma</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293689E1"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899 ± 193</w:t>
            </w:r>
          </w:p>
        </w:tc>
        <w:tc>
          <w:tcPr>
            <w:tcW w:w="1253"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2C544C04"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341 ± 0.287</w:t>
            </w:r>
          </w:p>
        </w:tc>
      </w:tr>
      <w:tr w:rsidR="00DD7A49" w:rsidRPr="00363A68" w14:paraId="26DDE6EC"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279B787F"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126A5FE7"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 plasma</w:t>
            </w: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15EDEA80"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064 ± 414</w:t>
            </w:r>
          </w:p>
        </w:tc>
        <w:tc>
          <w:tcPr>
            <w:tcW w:w="1253" w:type="pct"/>
            <w:tcBorders>
              <w:top w:val="nil"/>
              <w:left w:val="nil"/>
              <w:bottom w:val="nil"/>
              <w:right w:val="nil"/>
            </w:tcBorders>
            <w:shd w:val="clear" w:color="auto" w:fill="auto"/>
            <w:tcMar>
              <w:top w:w="15" w:type="dxa"/>
              <w:left w:w="17" w:type="dxa"/>
              <w:bottom w:w="0" w:type="dxa"/>
              <w:right w:w="17" w:type="dxa"/>
            </w:tcMar>
            <w:vAlign w:val="bottom"/>
            <w:hideMark/>
          </w:tcPr>
          <w:p w14:paraId="6349F236"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683 ± 0.682</w:t>
            </w:r>
          </w:p>
        </w:tc>
      </w:tr>
      <w:tr w:rsidR="00DD7A49" w:rsidRPr="00363A68" w14:paraId="698E0901"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29F0B564"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126B8603" w14:textId="2679BBA0"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DP, PBMCs</w:t>
            </w:r>
            <w:r w:rsidRPr="00363A68">
              <w:rPr>
                <w:rFonts w:asciiTheme="majorHAnsi" w:eastAsia="Times New Roman" w:hAnsiTheme="majorHAnsi" w:cstheme="majorHAnsi"/>
                <w:color w:val="000000"/>
                <w:kern w:val="24"/>
                <w:szCs w:val="20"/>
                <w:vertAlign w:val="superscript"/>
                <w:lang w:val="en-US" w:eastAsia="en-GB" w:bidi="te-IN"/>
              </w:rPr>
              <w:t>*</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4200DBE9"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w:t>
            </w:r>
          </w:p>
        </w:tc>
        <w:tc>
          <w:tcPr>
            <w:tcW w:w="1253"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360143AD"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56.59 ± 15.84</w:t>
            </w:r>
          </w:p>
        </w:tc>
      </w:tr>
      <w:tr w:rsidR="00DD7A49" w:rsidRPr="00363A68" w14:paraId="431A8EC4" w14:textId="77777777" w:rsidTr="00DD7A49">
        <w:trPr>
          <w:trHeight w:val="20"/>
        </w:trPr>
        <w:tc>
          <w:tcPr>
            <w:tcW w:w="1249" w:type="pct"/>
            <w:vMerge w:val="restart"/>
            <w:tcBorders>
              <w:top w:val="single" w:sz="8" w:space="0" w:color="000000"/>
              <w:left w:val="nil"/>
              <w:bottom w:val="single" w:sz="8" w:space="0" w:color="000000"/>
              <w:right w:val="nil"/>
            </w:tcBorders>
            <w:shd w:val="clear" w:color="auto" w:fill="auto"/>
            <w:tcMar>
              <w:top w:w="15" w:type="dxa"/>
              <w:left w:w="17" w:type="dxa"/>
              <w:bottom w:w="0" w:type="dxa"/>
              <w:right w:w="17" w:type="dxa"/>
            </w:tcMar>
            <w:vAlign w:val="center"/>
            <w:hideMark/>
          </w:tcPr>
          <w:p w14:paraId="08FC5E4F"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1.5 mg/day</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54BAA23D"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AF, plasma</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16EED814"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806 ± 134</w:t>
            </w:r>
          </w:p>
        </w:tc>
        <w:tc>
          <w:tcPr>
            <w:tcW w:w="1253"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63E4298A"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202 ± 0.199</w:t>
            </w:r>
          </w:p>
        </w:tc>
      </w:tr>
      <w:tr w:rsidR="00DD7A49" w:rsidRPr="00363A68" w14:paraId="3B427233"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6CE3C3CD"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78DB7E10"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 plasma</w:t>
            </w: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17802FEA"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950 ± 369</w:t>
            </w:r>
          </w:p>
        </w:tc>
        <w:tc>
          <w:tcPr>
            <w:tcW w:w="1253" w:type="pct"/>
            <w:tcBorders>
              <w:top w:val="nil"/>
              <w:left w:val="nil"/>
              <w:bottom w:val="nil"/>
              <w:right w:val="nil"/>
            </w:tcBorders>
            <w:shd w:val="clear" w:color="auto" w:fill="auto"/>
            <w:tcMar>
              <w:top w:w="15" w:type="dxa"/>
              <w:left w:w="17" w:type="dxa"/>
              <w:bottom w:w="0" w:type="dxa"/>
              <w:right w:w="17" w:type="dxa"/>
            </w:tcMar>
            <w:vAlign w:val="bottom"/>
            <w:hideMark/>
          </w:tcPr>
          <w:p w14:paraId="2BBAE07A"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497 ± 0.498</w:t>
            </w:r>
          </w:p>
        </w:tc>
      </w:tr>
      <w:tr w:rsidR="00DD7A49" w:rsidRPr="00363A68" w14:paraId="354CE5E4"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7F23EC1C"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2025E95B" w14:textId="27074405"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DP, PBMCs</w:t>
            </w:r>
            <w:r w:rsidRPr="00363A68">
              <w:rPr>
                <w:rFonts w:asciiTheme="majorHAnsi" w:eastAsia="Times New Roman" w:hAnsiTheme="majorHAnsi" w:cstheme="majorHAnsi"/>
                <w:color w:val="000000"/>
                <w:kern w:val="24"/>
                <w:szCs w:val="20"/>
                <w:vertAlign w:val="superscript"/>
                <w:lang w:val="en-US" w:eastAsia="en-GB" w:bidi="te-IN"/>
              </w:rPr>
              <w:t>*</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69761336"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w:t>
            </w:r>
          </w:p>
        </w:tc>
        <w:tc>
          <w:tcPr>
            <w:tcW w:w="1253"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71CBDF92"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51.72 ± 13.54</w:t>
            </w:r>
          </w:p>
        </w:tc>
      </w:tr>
      <w:tr w:rsidR="00DD7A49" w:rsidRPr="00363A68" w14:paraId="2072E27F" w14:textId="77777777" w:rsidTr="00DD7A49">
        <w:trPr>
          <w:trHeight w:val="20"/>
        </w:trPr>
        <w:tc>
          <w:tcPr>
            <w:tcW w:w="1249" w:type="pct"/>
            <w:vMerge w:val="restart"/>
            <w:tcBorders>
              <w:top w:val="single" w:sz="8" w:space="0" w:color="000000"/>
              <w:left w:val="nil"/>
              <w:bottom w:val="single" w:sz="8" w:space="0" w:color="000000"/>
              <w:right w:val="nil"/>
            </w:tcBorders>
            <w:shd w:val="clear" w:color="auto" w:fill="auto"/>
            <w:tcMar>
              <w:top w:w="15" w:type="dxa"/>
              <w:left w:w="17" w:type="dxa"/>
              <w:bottom w:w="0" w:type="dxa"/>
              <w:right w:w="17" w:type="dxa"/>
            </w:tcMar>
            <w:vAlign w:val="bottom"/>
            <w:hideMark/>
          </w:tcPr>
          <w:p w14:paraId="621C2D6C"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1.4 mg/day</w:t>
            </w:r>
          </w:p>
          <w:p w14:paraId="6E078104"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 </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30ED6F2A"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AF, plasma</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1FCE69B7"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769 ± 148</w:t>
            </w:r>
          </w:p>
        </w:tc>
        <w:tc>
          <w:tcPr>
            <w:tcW w:w="1253"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4CBA4196"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146 ± 0.221</w:t>
            </w:r>
          </w:p>
        </w:tc>
      </w:tr>
      <w:tr w:rsidR="00DD7A49" w:rsidRPr="00363A68" w14:paraId="5CF4771C"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7267F528"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1934E343"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 plasma</w:t>
            </w: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1CFF5231"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899 ± 296</w:t>
            </w:r>
          </w:p>
        </w:tc>
        <w:tc>
          <w:tcPr>
            <w:tcW w:w="1253" w:type="pct"/>
            <w:tcBorders>
              <w:top w:val="nil"/>
              <w:left w:val="nil"/>
              <w:bottom w:val="nil"/>
              <w:right w:val="nil"/>
            </w:tcBorders>
            <w:shd w:val="clear" w:color="auto" w:fill="auto"/>
            <w:tcMar>
              <w:top w:w="15" w:type="dxa"/>
              <w:left w:w="17" w:type="dxa"/>
              <w:bottom w:w="0" w:type="dxa"/>
              <w:right w:w="17" w:type="dxa"/>
            </w:tcMar>
            <w:vAlign w:val="bottom"/>
            <w:hideMark/>
          </w:tcPr>
          <w:p w14:paraId="0A00D4E8"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418 ± 0.482</w:t>
            </w:r>
          </w:p>
        </w:tc>
      </w:tr>
      <w:tr w:rsidR="00DD7A49" w:rsidRPr="00363A68" w14:paraId="4DACCB7B"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298A5B2B"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3BD84CF9" w14:textId="68CC7231"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DP, PBMCs</w:t>
            </w:r>
            <w:r w:rsidRPr="00363A68">
              <w:rPr>
                <w:rFonts w:asciiTheme="majorHAnsi" w:eastAsia="Times New Roman" w:hAnsiTheme="majorHAnsi" w:cstheme="majorHAnsi"/>
                <w:color w:val="000000"/>
                <w:kern w:val="24"/>
                <w:szCs w:val="20"/>
                <w:vertAlign w:val="superscript"/>
                <w:lang w:val="en-US" w:eastAsia="en-GB" w:bidi="te-IN"/>
              </w:rPr>
              <w:t>*</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740DC9D1"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w:t>
            </w:r>
          </w:p>
        </w:tc>
        <w:tc>
          <w:tcPr>
            <w:tcW w:w="1253"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50043D34"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49.26 ± 10.32</w:t>
            </w:r>
          </w:p>
        </w:tc>
      </w:tr>
      <w:tr w:rsidR="00DD7A49" w:rsidRPr="00363A68" w14:paraId="6FD051D2" w14:textId="77777777" w:rsidTr="00DD7A49">
        <w:trPr>
          <w:trHeight w:val="20"/>
        </w:trPr>
        <w:tc>
          <w:tcPr>
            <w:tcW w:w="1249" w:type="pct"/>
            <w:vMerge w:val="restart"/>
            <w:tcBorders>
              <w:top w:val="single" w:sz="8" w:space="0" w:color="000000"/>
              <w:left w:val="nil"/>
              <w:bottom w:val="single" w:sz="8" w:space="0" w:color="000000"/>
              <w:right w:val="nil"/>
            </w:tcBorders>
            <w:shd w:val="clear" w:color="auto" w:fill="auto"/>
            <w:tcMar>
              <w:top w:w="15" w:type="dxa"/>
              <w:left w:w="17" w:type="dxa"/>
              <w:bottom w:w="0" w:type="dxa"/>
              <w:right w:w="17" w:type="dxa"/>
            </w:tcMar>
            <w:vAlign w:val="center"/>
            <w:hideMark/>
          </w:tcPr>
          <w:p w14:paraId="7907147B"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1.3 mg/day</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1FA9BAFB"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AF, plasma</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4D76F23E"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715 ± 135</w:t>
            </w:r>
          </w:p>
        </w:tc>
        <w:tc>
          <w:tcPr>
            <w:tcW w:w="1253"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6738242A"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067 ± 0.202</w:t>
            </w:r>
          </w:p>
        </w:tc>
      </w:tr>
      <w:tr w:rsidR="00DD7A49" w:rsidRPr="00363A68" w14:paraId="46DF6C46"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25DFDB14"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17E4566D"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 plasma</w:t>
            </w: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2DD44401"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811 ± 307</w:t>
            </w:r>
          </w:p>
        </w:tc>
        <w:tc>
          <w:tcPr>
            <w:tcW w:w="1253" w:type="pct"/>
            <w:tcBorders>
              <w:top w:val="nil"/>
              <w:left w:val="nil"/>
              <w:bottom w:val="nil"/>
              <w:right w:val="nil"/>
            </w:tcBorders>
            <w:shd w:val="clear" w:color="auto" w:fill="auto"/>
            <w:tcMar>
              <w:top w:w="15" w:type="dxa"/>
              <w:left w:w="17" w:type="dxa"/>
              <w:bottom w:w="0" w:type="dxa"/>
              <w:right w:w="17" w:type="dxa"/>
            </w:tcMar>
            <w:vAlign w:val="bottom"/>
            <w:hideMark/>
          </w:tcPr>
          <w:p w14:paraId="43419AE0"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249 ± 0.492</w:t>
            </w:r>
          </w:p>
        </w:tc>
      </w:tr>
      <w:tr w:rsidR="00DD7A49" w:rsidRPr="00363A68" w14:paraId="2D462D1E"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04499EA9"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17587C15" w14:textId="5D61AF3F"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DP, PBMCs</w:t>
            </w:r>
            <w:r w:rsidRPr="00363A68">
              <w:rPr>
                <w:rFonts w:asciiTheme="majorHAnsi" w:eastAsia="Times New Roman" w:hAnsiTheme="majorHAnsi" w:cstheme="majorHAnsi"/>
                <w:color w:val="000000"/>
                <w:kern w:val="24"/>
                <w:szCs w:val="20"/>
                <w:vertAlign w:val="superscript"/>
                <w:lang w:val="en-US" w:eastAsia="en-GB" w:bidi="te-IN"/>
              </w:rPr>
              <w:t>*</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389CFE6E"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w:t>
            </w:r>
          </w:p>
        </w:tc>
        <w:tc>
          <w:tcPr>
            <w:tcW w:w="1253"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79D9A2C4"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46.26 ± 11.09</w:t>
            </w:r>
          </w:p>
        </w:tc>
      </w:tr>
      <w:tr w:rsidR="00DD7A49" w:rsidRPr="00363A68" w14:paraId="3D555746" w14:textId="77777777" w:rsidTr="00DD7A49">
        <w:trPr>
          <w:trHeight w:val="20"/>
        </w:trPr>
        <w:tc>
          <w:tcPr>
            <w:tcW w:w="1249" w:type="pct"/>
            <w:vMerge w:val="restart"/>
            <w:tcBorders>
              <w:top w:val="single" w:sz="8" w:space="0" w:color="000000"/>
              <w:left w:val="nil"/>
              <w:bottom w:val="single" w:sz="8" w:space="0" w:color="000000"/>
              <w:right w:val="nil"/>
            </w:tcBorders>
            <w:shd w:val="clear" w:color="auto" w:fill="auto"/>
            <w:tcMar>
              <w:top w:w="15" w:type="dxa"/>
              <w:left w:w="17" w:type="dxa"/>
              <w:bottom w:w="0" w:type="dxa"/>
              <w:right w:w="17" w:type="dxa"/>
            </w:tcMar>
            <w:vAlign w:val="bottom"/>
            <w:hideMark/>
          </w:tcPr>
          <w:p w14:paraId="783DB1BC"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1.2 mg/day</w:t>
            </w:r>
          </w:p>
          <w:p w14:paraId="71D87154"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 </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1780A36C"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AF, plasma</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3D0A1C1C"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678 ± 109</w:t>
            </w:r>
          </w:p>
        </w:tc>
        <w:tc>
          <w:tcPr>
            <w:tcW w:w="1253"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47E528A7"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011 ± 0.163</w:t>
            </w:r>
          </w:p>
        </w:tc>
      </w:tr>
      <w:tr w:rsidR="00DD7A49" w:rsidRPr="00363A68" w14:paraId="5CAED09D"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0E01F2A6"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7BC67217"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 plasma</w:t>
            </w: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0713C782"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768 ± 274</w:t>
            </w:r>
          </w:p>
        </w:tc>
        <w:tc>
          <w:tcPr>
            <w:tcW w:w="1253" w:type="pct"/>
            <w:tcBorders>
              <w:top w:val="nil"/>
              <w:left w:val="nil"/>
              <w:bottom w:val="nil"/>
              <w:right w:val="nil"/>
            </w:tcBorders>
            <w:shd w:val="clear" w:color="auto" w:fill="auto"/>
            <w:tcMar>
              <w:top w:w="15" w:type="dxa"/>
              <w:left w:w="17" w:type="dxa"/>
              <w:bottom w:w="0" w:type="dxa"/>
              <w:right w:w="17" w:type="dxa"/>
            </w:tcMar>
            <w:vAlign w:val="bottom"/>
            <w:hideMark/>
          </w:tcPr>
          <w:p w14:paraId="1CD9701D"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1.212 ± 0.451</w:t>
            </w:r>
          </w:p>
        </w:tc>
      </w:tr>
      <w:tr w:rsidR="00DD7A49" w:rsidRPr="00363A68" w14:paraId="5016170D"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39860D33"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66B52229" w14:textId="5B0552E1"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DP, PBMCs</w:t>
            </w:r>
            <w:r w:rsidRPr="00363A68">
              <w:rPr>
                <w:rFonts w:asciiTheme="majorHAnsi" w:eastAsia="Times New Roman" w:hAnsiTheme="majorHAnsi" w:cstheme="majorHAnsi"/>
                <w:color w:val="000000"/>
                <w:kern w:val="24"/>
                <w:szCs w:val="20"/>
                <w:vertAlign w:val="superscript"/>
                <w:lang w:val="en-US" w:eastAsia="en-GB" w:bidi="te-IN"/>
              </w:rPr>
              <w:t>*</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4DEC676B"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w:t>
            </w:r>
          </w:p>
        </w:tc>
        <w:tc>
          <w:tcPr>
            <w:tcW w:w="1253"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01485CA0"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42.95 ± 10.16</w:t>
            </w:r>
          </w:p>
        </w:tc>
      </w:tr>
      <w:tr w:rsidR="00DD7A49" w:rsidRPr="00363A68" w14:paraId="03704462" w14:textId="77777777" w:rsidTr="00DD7A49">
        <w:trPr>
          <w:trHeight w:val="20"/>
        </w:trPr>
        <w:tc>
          <w:tcPr>
            <w:tcW w:w="1249" w:type="pct"/>
            <w:vMerge w:val="restart"/>
            <w:tcBorders>
              <w:top w:val="single" w:sz="8" w:space="0" w:color="000000"/>
              <w:left w:val="nil"/>
              <w:bottom w:val="single" w:sz="8" w:space="0" w:color="000000"/>
              <w:right w:val="nil"/>
            </w:tcBorders>
            <w:shd w:val="clear" w:color="auto" w:fill="auto"/>
            <w:tcMar>
              <w:top w:w="15" w:type="dxa"/>
              <w:left w:w="17" w:type="dxa"/>
              <w:bottom w:w="0" w:type="dxa"/>
              <w:right w:w="17" w:type="dxa"/>
            </w:tcMar>
            <w:vAlign w:val="bottom"/>
            <w:hideMark/>
          </w:tcPr>
          <w:p w14:paraId="7A7F3F03"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1.0 mg/day</w:t>
            </w:r>
          </w:p>
          <w:p w14:paraId="7EA153F7"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b/>
                <w:bCs/>
                <w:color w:val="000000"/>
                <w:kern w:val="24"/>
                <w:szCs w:val="20"/>
                <w:lang w:val="en-US" w:eastAsia="en-GB" w:bidi="te-IN"/>
              </w:rPr>
              <w:t> </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0E1F30EE"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AF, plasma</w:t>
            </w:r>
          </w:p>
        </w:tc>
        <w:tc>
          <w:tcPr>
            <w:tcW w:w="1249"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5DA4DA39"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556 ± 96.3</w:t>
            </w:r>
          </w:p>
        </w:tc>
        <w:tc>
          <w:tcPr>
            <w:tcW w:w="1253" w:type="pct"/>
            <w:tcBorders>
              <w:top w:val="single" w:sz="8" w:space="0" w:color="000000"/>
              <w:left w:val="nil"/>
              <w:bottom w:val="nil"/>
              <w:right w:val="nil"/>
            </w:tcBorders>
            <w:shd w:val="clear" w:color="auto" w:fill="auto"/>
            <w:tcMar>
              <w:top w:w="15" w:type="dxa"/>
              <w:left w:w="17" w:type="dxa"/>
              <w:bottom w:w="0" w:type="dxa"/>
              <w:right w:w="17" w:type="dxa"/>
            </w:tcMar>
            <w:vAlign w:val="bottom"/>
            <w:hideMark/>
          </w:tcPr>
          <w:p w14:paraId="1854ACA7"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0.831 ± 0.167</w:t>
            </w:r>
          </w:p>
        </w:tc>
      </w:tr>
      <w:tr w:rsidR="00DD7A49" w:rsidRPr="00363A68" w14:paraId="620CE97B"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04FC228C"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57C5F826" w14:textId="77777777"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 plasma</w:t>
            </w:r>
          </w:p>
        </w:tc>
        <w:tc>
          <w:tcPr>
            <w:tcW w:w="1249" w:type="pct"/>
            <w:tcBorders>
              <w:top w:val="nil"/>
              <w:left w:val="nil"/>
              <w:bottom w:val="nil"/>
              <w:right w:val="nil"/>
            </w:tcBorders>
            <w:shd w:val="clear" w:color="auto" w:fill="auto"/>
            <w:tcMar>
              <w:top w:w="15" w:type="dxa"/>
              <w:left w:w="17" w:type="dxa"/>
              <w:bottom w:w="0" w:type="dxa"/>
              <w:right w:w="17" w:type="dxa"/>
            </w:tcMar>
            <w:vAlign w:val="bottom"/>
            <w:hideMark/>
          </w:tcPr>
          <w:p w14:paraId="60CDB8D9"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609 ± 196</w:t>
            </w:r>
          </w:p>
        </w:tc>
        <w:tc>
          <w:tcPr>
            <w:tcW w:w="1253" w:type="pct"/>
            <w:tcBorders>
              <w:top w:val="nil"/>
              <w:left w:val="nil"/>
              <w:bottom w:val="nil"/>
              <w:right w:val="nil"/>
            </w:tcBorders>
            <w:shd w:val="clear" w:color="auto" w:fill="auto"/>
            <w:tcMar>
              <w:top w:w="15" w:type="dxa"/>
              <w:left w:w="17" w:type="dxa"/>
              <w:bottom w:w="0" w:type="dxa"/>
              <w:right w:w="17" w:type="dxa"/>
            </w:tcMar>
            <w:vAlign w:val="bottom"/>
            <w:hideMark/>
          </w:tcPr>
          <w:p w14:paraId="4F393E03"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0.986 ± 0.238</w:t>
            </w:r>
          </w:p>
        </w:tc>
      </w:tr>
      <w:tr w:rsidR="00DD7A49" w:rsidRPr="00363A68" w14:paraId="7A258E0C" w14:textId="77777777" w:rsidTr="00DD7A49">
        <w:trPr>
          <w:trHeight w:val="20"/>
        </w:trPr>
        <w:tc>
          <w:tcPr>
            <w:tcW w:w="1249" w:type="pct"/>
            <w:vMerge/>
            <w:tcBorders>
              <w:top w:val="single" w:sz="8" w:space="0" w:color="000000"/>
              <w:left w:val="nil"/>
              <w:bottom w:val="single" w:sz="8" w:space="0" w:color="000000"/>
              <w:right w:val="nil"/>
            </w:tcBorders>
            <w:vAlign w:val="center"/>
            <w:hideMark/>
          </w:tcPr>
          <w:p w14:paraId="2465FF35" w14:textId="77777777" w:rsidR="00DD7A49" w:rsidRPr="00363A68" w:rsidRDefault="00DD7A49" w:rsidP="0079549D">
            <w:pPr>
              <w:spacing w:after="0"/>
              <w:ind w:firstLine="0"/>
              <w:jc w:val="left"/>
              <w:rPr>
                <w:rFonts w:asciiTheme="majorHAnsi" w:eastAsia="Times New Roman" w:hAnsiTheme="majorHAnsi" w:cstheme="majorHAnsi"/>
                <w:szCs w:val="20"/>
                <w:lang w:eastAsia="en-GB" w:bidi="te-IN"/>
              </w:rPr>
            </w:pP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77FC60D4" w14:textId="76336C4C" w:rsidR="00DD7A49" w:rsidRPr="00363A68" w:rsidRDefault="00DD7A49" w:rsidP="0079549D">
            <w:pPr>
              <w:spacing w:after="0"/>
              <w:ind w:firstLine="0"/>
              <w:jc w:val="lef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TFV-DP, PBMCs</w:t>
            </w:r>
            <w:r w:rsidRPr="00363A68">
              <w:rPr>
                <w:rFonts w:asciiTheme="majorHAnsi" w:eastAsia="Times New Roman" w:hAnsiTheme="majorHAnsi" w:cstheme="majorHAnsi"/>
                <w:color w:val="000000"/>
                <w:kern w:val="24"/>
                <w:szCs w:val="20"/>
                <w:vertAlign w:val="superscript"/>
                <w:lang w:val="en-US" w:eastAsia="en-GB" w:bidi="te-IN"/>
              </w:rPr>
              <w:t>*</w:t>
            </w:r>
          </w:p>
        </w:tc>
        <w:tc>
          <w:tcPr>
            <w:tcW w:w="1249"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281B9748"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w:t>
            </w:r>
          </w:p>
        </w:tc>
        <w:tc>
          <w:tcPr>
            <w:tcW w:w="1253" w:type="pct"/>
            <w:tcBorders>
              <w:top w:val="nil"/>
              <w:left w:val="nil"/>
              <w:bottom w:val="single" w:sz="8" w:space="0" w:color="000000"/>
              <w:right w:val="nil"/>
            </w:tcBorders>
            <w:shd w:val="clear" w:color="auto" w:fill="auto"/>
            <w:tcMar>
              <w:top w:w="15" w:type="dxa"/>
              <w:left w:w="17" w:type="dxa"/>
              <w:bottom w:w="0" w:type="dxa"/>
              <w:right w:w="17" w:type="dxa"/>
            </w:tcMar>
            <w:vAlign w:val="bottom"/>
            <w:hideMark/>
          </w:tcPr>
          <w:p w14:paraId="45877F25" w14:textId="77777777" w:rsidR="00DD7A49" w:rsidRPr="00363A68" w:rsidRDefault="00DD7A49" w:rsidP="0079549D">
            <w:pPr>
              <w:spacing w:after="0"/>
              <w:ind w:firstLine="0"/>
              <w:jc w:val="right"/>
              <w:textAlignment w:val="bottom"/>
              <w:rPr>
                <w:rFonts w:asciiTheme="majorHAnsi" w:eastAsia="Times New Roman" w:hAnsiTheme="majorHAnsi" w:cstheme="majorHAnsi"/>
                <w:szCs w:val="20"/>
                <w:lang w:eastAsia="en-GB" w:bidi="te-IN"/>
              </w:rPr>
            </w:pPr>
            <w:r w:rsidRPr="00363A68">
              <w:rPr>
                <w:rFonts w:asciiTheme="majorHAnsi" w:eastAsia="Times New Roman" w:hAnsiTheme="majorHAnsi" w:cstheme="majorHAnsi"/>
                <w:color w:val="000000"/>
                <w:kern w:val="24"/>
                <w:szCs w:val="20"/>
                <w:lang w:val="en-US" w:eastAsia="en-GB" w:bidi="te-IN"/>
              </w:rPr>
              <w:t>35.53 ± 8.797</w:t>
            </w:r>
          </w:p>
        </w:tc>
      </w:tr>
    </w:tbl>
    <w:p w14:paraId="61DA05E1" w14:textId="744EF47A" w:rsidR="00DD7A49" w:rsidRDefault="00DD7A49" w:rsidP="0079549D">
      <w:pPr>
        <w:spacing w:after="0"/>
        <w:ind w:firstLine="0"/>
        <w:jc w:val="left"/>
        <w:rPr>
          <w:rFonts w:eastAsia="Times New Roman"/>
          <w:b/>
          <w:bCs/>
          <w:sz w:val="24"/>
          <w:szCs w:val="28"/>
        </w:rPr>
      </w:pPr>
      <w:r w:rsidRPr="00363A68">
        <w:rPr>
          <w:rFonts w:asciiTheme="majorHAnsi" w:eastAsiaTheme="minorEastAsia" w:hAnsiTheme="majorHAnsi" w:cstheme="majorHAnsi"/>
          <w:color w:val="000000" w:themeColor="text1"/>
          <w:kern w:val="24"/>
          <w:szCs w:val="20"/>
          <w:lang w:eastAsia="en-GB" w:bidi="te-IN"/>
        </w:rPr>
        <w:t xml:space="preserve">Values are represented as mean ± standard deviation. AUC is measured for 28 days (672 hours) </w:t>
      </w:r>
      <w:proofErr w:type="gramStart"/>
      <w:r w:rsidRPr="00363A68">
        <w:rPr>
          <w:rFonts w:asciiTheme="majorHAnsi" w:eastAsiaTheme="minorEastAsia" w:hAnsiTheme="majorHAnsi" w:cstheme="majorHAnsi"/>
          <w:color w:val="000000" w:themeColor="text1"/>
          <w:kern w:val="24"/>
          <w:szCs w:val="20"/>
          <w:lang w:eastAsia="en-GB" w:bidi="te-IN"/>
        </w:rPr>
        <w:t>subsequent to</w:t>
      </w:r>
      <w:proofErr w:type="gramEnd"/>
      <w:r w:rsidRPr="00363A68">
        <w:rPr>
          <w:rFonts w:asciiTheme="majorHAnsi" w:eastAsiaTheme="minorEastAsia" w:hAnsiTheme="majorHAnsi" w:cstheme="majorHAnsi"/>
          <w:color w:val="000000" w:themeColor="text1"/>
          <w:kern w:val="24"/>
          <w:szCs w:val="20"/>
          <w:lang w:eastAsia="en-GB" w:bidi="te-IN"/>
        </w:rPr>
        <w:t xml:space="preserve"> implant administration</w:t>
      </w:r>
      <w:r w:rsidR="00362EBB">
        <w:rPr>
          <w:rFonts w:asciiTheme="majorHAnsi" w:eastAsiaTheme="minorEastAsia" w:hAnsiTheme="majorHAnsi" w:cstheme="majorHAnsi"/>
          <w:color w:val="000000" w:themeColor="text1"/>
          <w:kern w:val="24"/>
          <w:szCs w:val="20"/>
          <w:lang w:eastAsia="en-GB" w:bidi="te-IN"/>
        </w:rPr>
        <w:t xml:space="preserve">, </w:t>
      </w:r>
      <w:proofErr w:type="spellStart"/>
      <w:r w:rsidR="00362EBB">
        <w:rPr>
          <w:rFonts w:asciiTheme="majorHAnsi" w:eastAsiaTheme="minorEastAsia" w:hAnsiTheme="majorHAnsi" w:cstheme="majorHAnsi"/>
          <w:color w:val="000000" w:themeColor="text1"/>
          <w:kern w:val="24"/>
          <w:szCs w:val="20"/>
          <w:lang w:eastAsia="en-GB" w:bidi="te-IN"/>
        </w:rPr>
        <w:t>C</w:t>
      </w:r>
      <w:r w:rsidR="00362EBB" w:rsidRPr="00B706A6">
        <w:rPr>
          <w:rFonts w:asciiTheme="majorHAnsi" w:eastAsiaTheme="minorEastAsia" w:hAnsiTheme="majorHAnsi" w:cstheme="majorHAnsi"/>
          <w:color w:val="000000" w:themeColor="text1"/>
          <w:kern w:val="24"/>
          <w:szCs w:val="20"/>
          <w:vertAlign w:val="subscript"/>
          <w:lang w:eastAsia="en-GB" w:bidi="te-IN"/>
        </w:rPr>
        <w:t>ss</w:t>
      </w:r>
      <w:proofErr w:type="spellEnd"/>
      <w:r w:rsidR="00362EBB">
        <w:rPr>
          <w:rFonts w:asciiTheme="majorHAnsi" w:eastAsiaTheme="minorEastAsia" w:hAnsiTheme="majorHAnsi" w:cstheme="majorHAnsi"/>
          <w:color w:val="000000" w:themeColor="text1"/>
          <w:kern w:val="24"/>
          <w:szCs w:val="20"/>
          <w:lang w:eastAsia="en-GB" w:bidi="te-IN"/>
        </w:rPr>
        <w:t xml:space="preserve"> – steady state concentration,</w:t>
      </w:r>
      <w:r w:rsidRPr="00363A68">
        <w:rPr>
          <w:rFonts w:asciiTheme="majorHAnsi" w:eastAsiaTheme="minorEastAsia" w:hAnsiTheme="majorHAnsi" w:cstheme="majorHAnsi"/>
          <w:color w:val="000000" w:themeColor="text1"/>
          <w:kern w:val="24"/>
          <w:szCs w:val="20"/>
          <w:lang w:eastAsia="en-GB" w:bidi="te-IN"/>
        </w:rPr>
        <w:t xml:space="preserve"> </w:t>
      </w:r>
      <w:r w:rsidRPr="00363A68">
        <w:rPr>
          <w:rFonts w:asciiTheme="majorHAnsi" w:eastAsia="Times New Roman" w:hAnsiTheme="majorHAnsi" w:cstheme="majorHAnsi"/>
          <w:color w:val="000000"/>
          <w:kern w:val="24"/>
          <w:szCs w:val="20"/>
          <w:vertAlign w:val="superscript"/>
          <w:lang w:val="en-US" w:eastAsia="en-GB" w:bidi="te-IN"/>
        </w:rPr>
        <w:t>*</w:t>
      </w:r>
      <w:r w:rsidRPr="00363A68">
        <w:rPr>
          <w:rFonts w:asciiTheme="majorHAnsi" w:eastAsiaTheme="minorEastAsia" w:hAnsiTheme="majorHAnsi" w:cstheme="majorHAnsi"/>
          <w:color w:val="000000" w:themeColor="text1"/>
          <w:kern w:val="24"/>
          <w:szCs w:val="20"/>
          <w:lang w:eastAsia="en-GB" w:bidi="te-IN"/>
        </w:rPr>
        <w:t xml:space="preserve">Intracellular concentrations represented in </w:t>
      </w:r>
      <w:proofErr w:type="spellStart"/>
      <w:r w:rsidRPr="00363A68">
        <w:rPr>
          <w:rFonts w:asciiTheme="majorHAnsi" w:eastAsiaTheme="minorEastAsia" w:hAnsiTheme="majorHAnsi" w:cstheme="majorHAnsi"/>
          <w:color w:val="000000" w:themeColor="text1"/>
          <w:kern w:val="24"/>
          <w:szCs w:val="20"/>
          <w:lang w:eastAsia="en-GB" w:bidi="te-IN"/>
        </w:rPr>
        <w:t>fmol</w:t>
      </w:r>
      <w:proofErr w:type="spellEnd"/>
      <w:r w:rsidRPr="00363A68">
        <w:rPr>
          <w:rFonts w:asciiTheme="majorHAnsi" w:eastAsiaTheme="minorEastAsia" w:hAnsiTheme="majorHAnsi" w:cstheme="majorHAnsi"/>
          <w:color w:val="000000" w:themeColor="text1"/>
          <w:kern w:val="24"/>
          <w:szCs w:val="20"/>
          <w:lang w:eastAsia="en-GB" w:bidi="te-IN"/>
        </w:rPr>
        <w:t>/10</w:t>
      </w:r>
      <w:r w:rsidRPr="00363A68">
        <w:rPr>
          <w:rFonts w:asciiTheme="majorHAnsi" w:eastAsiaTheme="minorEastAsia" w:hAnsiTheme="majorHAnsi" w:cstheme="majorHAnsi"/>
          <w:color w:val="000000" w:themeColor="text1"/>
          <w:kern w:val="24"/>
          <w:szCs w:val="20"/>
          <w:vertAlign w:val="superscript"/>
          <w:lang w:eastAsia="en-GB" w:bidi="te-IN"/>
        </w:rPr>
        <w:t>6</w:t>
      </w:r>
      <w:r w:rsidRPr="00363A68">
        <w:rPr>
          <w:rFonts w:asciiTheme="majorHAnsi" w:eastAsiaTheme="minorEastAsia" w:hAnsiTheme="majorHAnsi" w:cstheme="majorHAnsi"/>
          <w:color w:val="000000" w:themeColor="text1"/>
          <w:kern w:val="24"/>
          <w:szCs w:val="20"/>
          <w:lang w:eastAsia="en-GB" w:bidi="te-IN"/>
        </w:rPr>
        <w:t xml:space="preserve"> cells. TAF – tenofovir alafenamide, TFV – tenofovir, TFV-DP – tenofovir diphosphate, PBMCs – peripheral blood mononuclear cells</w:t>
      </w:r>
      <w:r w:rsidR="00363A68" w:rsidRPr="00363A68">
        <w:rPr>
          <w:rFonts w:asciiTheme="majorHAnsi" w:eastAsiaTheme="minorEastAsia" w:hAnsiTheme="majorHAnsi" w:cstheme="majorHAnsi"/>
          <w:color w:val="000000" w:themeColor="text1"/>
          <w:kern w:val="24"/>
          <w:szCs w:val="20"/>
          <w:lang w:eastAsia="en-GB" w:bidi="te-IN"/>
        </w:rPr>
        <w:t>.</w:t>
      </w:r>
      <w:r>
        <w:rPr>
          <w:rFonts w:eastAsia="Times New Roman"/>
          <w:b/>
          <w:bCs/>
          <w:sz w:val="24"/>
          <w:szCs w:val="28"/>
        </w:rPr>
        <w:br w:type="page"/>
      </w:r>
    </w:p>
    <w:p w14:paraId="3E9986FF" w14:textId="359A311F" w:rsidR="00DD7A49" w:rsidRPr="00DD7A49" w:rsidRDefault="00DD7A49" w:rsidP="0079549D">
      <w:pPr>
        <w:spacing w:after="160"/>
        <w:ind w:firstLine="0"/>
        <w:jc w:val="left"/>
        <w:rPr>
          <w:rFonts w:asciiTheme="majorHAnsi" w:eastAsia="Times New Roman" w:hAnsiTheme="majorHAnsi" w:cstheme="majorHAnsi"/>
          <w:szCs w:val="20"/>
        </w:rPr>
      </w:pPr>
      <w:r w:rsidRPr="00DD7A49">
        <w:rPr>
          <w:rFonts w:asciiTheme="majorHAnsi" w:eastAsia="Times New Roman" w:hAnsiTheme="majorHAnsi" w:cstheme="majorHAnsi"/>
          <w:b/>
          <w:bCs/>
          <w:szCs w:val="20"/>
        </w:rPr>
        <w:lastRenderedPageBreak/>
        <w:t xml:space="preserve">Table </w:t>
      </w:r>
      <w:r>
        <w:rPr>
          <w:rFonts w:asciiTheme="majorHAnsi" w:eastAsia="Times New Roman" w:hAnsiTheme="majorHAnsi" w:cstheme="majorHAnsi"/>
          <w:b/>
          <w:bCs/>
          <w:szCs w:val="20"/>
        </w:rPr>
        <w:t>3</w:t>
      </w:r>
      <w:r w:rsidRPr="00DD7A49">
        <w:rPr>
          <w:rFonts w:asciiTheme="majorHAnsi" w:eastAsia="Times New Roman" w:hAnsiTheme="majorHAnsi" w:cstheme="majorHAnsi"/>
          <w:b/>
          <w:bCs/>
          <w:szCs w:val="20"/>
        </w:rPr>
        <w:t xml:space="preserve"> </w:t>
      </w:r>
      <w:r w:rsidRPr="00DD7A49">
        <w:rPr>
          <w:rFonts w:asciiTheme="majorHAnsi" w:eastAsia="Times New Roman" w:hAnsiTheme="majorHAnsi" w:cstheme="majorHAnsi"/>
          <w:szCs w:val="20"/>
        </w:rPr>
        <w:t>TFV-DP cervical and rectal PK for a subcutaneous implant at different zero-order release rates for 28 consecutive days</w:t>
      </w:r>
    </w:p>
    <w:tbl>
      <w:tblPr>
        <w:tblW w:w="5000" w:type="pct"/>
        <w:tblCellMar>
          <w:left w:w="0" w:type="dxa"/>
          <w:right w:w="0" w:type="dxa"/>
        </w:tblCellMar>
        <w:tblLook w:val="0600" w:firstRow="0" w:lastRow="0" w:firstColumn="0" w:lastColumn="0" w:noHBand="1" w:noVBand="1"/>
      </w:tblPr>
      <w:tblGrid>
        <w:gridCol w:w="2256"/>
        <w:gridCol w:w="2256"/>
        <w:gridCol w:w="2257"/>
        <w:gridCol w:w="2257"/>
      </w:tblGrid>
      <w:tr w:rsidR="00DD7A49" w:rsidRPr="00DD7A49" w14:paraId="0DD847AD" w14:textId="77777777" w:rsidTr="00DD7A49">
        <w:trPr>
          <w:trHeight w:val="20"/>
        </w:trPr>
        <w:tc>
          <w:tcPr>
            <w:tcW w:w="1250" w:type="pct"/>
            <w:tcBorders>
              <w:top w:val="single" w:sz="8" w:space="0" w:color="000000"/>
              <w:left w:val="nil"/>
              <w:bottom w:val="nil"/>
              <w:right w:val="nil"/>
            </w:tcBorders>
            <w:shd w:val="clear" w:color="auto" w:fill="auto"/>
            <w:tcMar>
              <w:top w:w="72" w:type="dxa"/>
              <w:left w:w="144" w:type="dxa"/>
              <w:bottom w:w="72" w:type="dxa"/>
              <w:right w:w="144" w:type="dxa"/>
            </w:tcMar>
            <w:vAlign w:val="bottom"/>
            <w:hideMark/>
          </w:tcPr>
          <w:p w14:paraId="5FF5D7F3" w14:textId="77777777" w:rsidR="00DD7A49" w:rsidRPr="00DD7A49" w:rsidRDefault="00DD7A49" w:rsidP="0079549D">
            <w:pPr>
              <w:spacing w:after="160"/>
              <w:ind w:firstLine="0"/>
              <w:jc w:val="left"/>
              <w:rPr>
                <w:rFonts w:eastAsia="Times New Roman"/>
              </w:rPr>
            </w:pPr>
            <w:r w:rsidRPr="00DD7A49">
              <w:rPr>
                <w:rFonts w:eastAsia="Times New Roman"/>
                <w:lang w:val="en-US"/>
              </w:rPr>
              <w:t> </w:t>
            </w:r>
          </w:p>
        </w:tc>
        <w:tc>
          <w:tcPr>
            <w:tcW w:w="3750" w:type="pct"/>
            <w:gridSpan w:val="3"/>
            <w:tcBorders>
              <w:top w:val="single" w:sz="8" w:space="0" w:color="000000"/>
              <w:left w:val="nil"/>
              <w:bottom w:val="nil"/>
              <w:right w:val="nil"/>
            </w:tcBorders>
            <w:shd w:val="clear" w:color="auto" w:fill="auto"/>
            <w:tcMar>
              <w:top w:w="72" w:type="dxa"/>
              <w:left w:w="144" w:type="dxa"/>
              <w:bottom w:w="72" w:type="dxa"/>
              <w:right w:w="144" w:type="dxa"/>
            </w:tcMar>
            <w:vAlign w:val="bottom"/>
            <w:hideMark/>
          </w:tcPr>
          <w:p w14:paraId="756A6602" w14:textId="77777777" w:rsidR="00DD7A49" w:rsidRPr="00DD7A49" w:rsidRDefault="00DD7A49" w:rsidP="0079549D">
            <w:pPr>
              <w:spacing w:after="160"/>
              <w:ind w:firstLine="0"/>
              <w:jc w:val="center"/>
              <w:rPr>
                <w:rFonts w:eastAsia="Times New Roman"/>
              </w:rPr>
            </w:pPr>
            <w:r w:rsidRPr="00DD7A49">
              <w:rPr>
                <w:rFonts w:eastAsia="Times New Roman"/>
                <w:b/>
                <w:bCs/>
                <w:lang w:val="en-US"/>
              </w:rPr>
              <w:t>Simulated</w:t>
            </w:r>
          </w:p>
        </w:tc>
      </w:tr>
      <w:tr w:rsidR="00DD7A49" w:rsidRPr="00DD7A49" w14:paraId="2BCB6F20" w14:textId="77777777" w:rsidTr="00DD7A49">
        <w:trPr>
          <w:trHeight w:val="20"/>
        </w:trPr>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3D426F85" w14:textId="77777777" w:rsidR="00DD7A49" w:rsidRPr="00DD7A49" w:rsidRDefault="00DD7A49" w:rsidP="0079549D">
            <w:pPr>
              <w:spacing w:after="160"/>
              <w:ind w:firstLine="0"/>
              <w:jc w:val="left"/>
              <w:rPr>
                <w:rFonts w:eastAsia="Times New Roman"/>
              </w:rPr>
            </w:pPr>
            <w:r w:rsidRPr="00DD7A49">
              <w:rPr>
                <w:rFonts w:eastAsia="Times New Roman"/>
                <w:lang w:val="en-US"/>
              </w:rPr>
              <w:t> </w:t>
            </w:r>
            <w:r w:rsidRPr="00DD7A49">
              <w:rPr>
                <w:rFonts w:eastAsia="Times New Roman"/>
                <w:b/>
                <w:bCs/>
              </w:rPr>
              <w:t>Release rate</w:t>
            </w:r>
          </w:p>
        </w:tc>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38BD1995" w14:textId="77777777" w:rsidR="00DD7A49" w:rsidRPr="00DD7A49" w:rsidRDefault="00DD7A49" w:rsidP="0079549D">
            <w:pPr>
              <w:spacing w:after="160"/>
              <w:ind w:firstLine="0"/>
              <w:jc w:val="center"/>
              <w:rPr>
                <w:rFonts w:eastAsia="Times New Roman"/>
              </w:rPr>
            </w:pPr>
            <w:r w:rsidRPr="00DD7A49">
              <w:rPr>
                <w:rFonts w:eastAsia="Times New Roman"/>
                <w:b/>
                <w:bCs/>
                <w:lang w:val="en-US"/>
              </w:rPr>
              <w:t>TFV-DP IC</w:t>
            </w:r>
          </w:p>
        </w:tc>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498B41EB" w14:textId="77777777" w:rsidR="00DD7A49" w:rsidRPr="00DD7A49" w:rsidRDefault="00DD7A49" w:rsidP="0079549D">
            <w:pPr>
              <w:spacing w:after="160"/>
              <w:ind w:firstLine="0"/>
              <w:jc w:val="center"/>
              <w:rPr>
                <w:rFonts w:eastAsia="Times New Roman"/>
              </w:rPr>
            </w:pPr>
            <w:r w:rsidRPr="00DD7A49">
              <w:rPr>
                <w:rFonts w:eastAsia="Times New Roman"/>
                <w:b/>
                <w:bCs/>
                <w:lang w:val="en-US"/>
              </w:rPr>
              <w:t>TFV-DP cervical</w:t>
            </w:r>
          </w:p>
        </w:tc>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7E6CB793" w14:textId="77777777" w:rsidR="00DD7A49" w:rsidRPr="00DD7A49" w:rsidRDefault="00DD7A49" w:rsidP="0079549D">
            <w:pPr>
              <w:spacing w:after="160"/>
              <w:ind w:firstLine="0"/>
              <w:jc w:val="center"/>
              <w:rPr>
                <w:rFonts w:eastAsia="Times New Roman"/>
              </w:rPr>
            </w:pPr>
            <w:r w:rsidRPr="00DD7A49">
              <w:rPr>
                <w:rFonts w:eastAsia="Times New Roman"/>
                <w:b/>
                <w:bCs/>
                <w:lang w:val="en-US"/>
              </w:rPr>
              <w:t>TFV-DP rectal</w:t>
            </w:r>
          </w:p>
        </w:tc>
      </w:tr>
      <w:tr w:rsidR="00DD7A49" w:rsidRPr="00DD7A49" w14:paraId="7BCF7610" w14:textId="77777777" w:rsidTr="00DD7A49">
        <w:trPr>
          <w:trHeight w:val="20"/>
        </w:trPr>
        <w:tc>
          <w:tcPr>
            <w:tcW w:w="1250" w:type="pct"/>
            <w:tcBorders>
              <w:top w:val="single" w:sz="8" w:space="0" w:color="000000"/>
              <w:left w:val="nil"/>
              <w:bottom w:val="nil"/>
              <w:right w:val="nil"/>
            </w:tcBorders>
            <w:shd w:val="clear" w:color="auto" w:fill="auto"/>
            <w:tcMar>
              <w:top w:w="72" w:type="dxa"/>
              <w:left w:w="144" w:type="dxa"/>
              <w:bottom w:w="72" w:type="dxa"/>
              <w:right w:w="144" w:type="dxa"/>
            </w:tcMar>
            <w:vAlign w:val="bottom"/>
            <w:hideMark/>
          </w:tcPr>
          <w:p w14:paraId="3672E7AE" w14:textId="77777777" w:rsidR="00DD7A49" w:rsidRPr="00DD7A49" w:rsidRDefault="00DD7A49" w:rsidP="0079549D">
            <w:pPr>
              <w:spacing w:after="160"/>
              <w:ind w:firstLine="0"/>
              <w:jc w:val="left"/>
              <w:rPr>
                <w:rFonts w:eastAsia="Times New Roman"/>
              </w:rPr>
            </w:pPr>
            <w:r w:rsidRPr="00DD7A49">
              <w:rPr>
                <w:rFonts w:eastAsia="Times New Roman"/>
                <w:b/>
                <w:bCs/>
                <w:lang w:val="en-US"/>
              </w:rPr>
              <w:t>1.6 mg/day</w:t>
            </w:r>
          </w:p>
        </w:tc>
        <w:tc>
          <w:tcPr>
            <w:tcW w:w="1250"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12EDBDE" w14:textId="77777777" w:rsidR="00DD7A49" w:rsidRPr="00DD7A49" w:rsidRDefault="00DD7A49" w:rsidP="0079549D">
            <w:pPr>
              <w:spacing w:after="160"/>
              <w:ind w:firstLine="0"/>
              <w:jc w:val="right"/>
              <w:rPr>
                <w:rFonts w:eastAsia="Times New Roman"/>
              </w:rPr>
            </w:pPr>
            <w:r w:rsidRPr="00DD7A49">
              <w:rPr>
                <w:rFonts w:eastAsia="Times New Roman"/>
                <w:lang w:val="en-US"/>
              </w:rPr>
              <w:t>56.6 ± 15.8</w:t>
            </w:r>
          </w:p>
        </w:tc>
        <w:tc>
          <w:tcPr>
            <w:tcW w:w="1250"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DB5D5CD" w14:textId="77777777" w:rsidR="00DD7A49" w:rsidRPr="00DD7A49" w:rsidRDefault="00DD7A49" w:rsidP="0079549D">
            <w:pPr>
              <w:spacing w:after="160"/>
              <w:ind w:firstLine="0"/>
              <w:jc w:val="right"/>
              <w:rPr>
                <w:rFonts w:eastAsia="Times New Roman"/>
              </w:rPr>
            </w:pPr>
            <w:r w:rsidRPr="00DD7A49">
              <w:rPr>
                <w:rFonts w:eastAsia="Times New Roman"/>
                <w:lang w:val="en-US"/>
              </w:rPr>
              <w:t>1.72 ± 0.38</w:t>
            </w:r>
          </w:p>
        </w:tc>
        <w:tc>
          <w:tcPr>
            <w:tcW w:w="1250"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3D7E095" w14:textId="77777777" w:rsidR="00DD7A49" w:rsidRPr="00DD7A49" w:rsidRDefault="00DD7A49" w:rsidP="0079549D">
            <w:pPr>
              <w:spacing w:after="160"/>
              <w:ind w:firstLine="0"/>
              <w:jc w:val="right"/>
              <w:rPr>
                <w:rFonts w:eastAsia="Times New Roman"/>
              </w:rPr>
            </w:pPr>
            <w:r w:rsidRPr="00DD7A49">
              <w:rPr>
                <w:rFonts w:eastAsia="Times New Roman"/>
                <w:lang w:val="en-US"/>
              </w:rPr>
              <w:t>1.11 ± 0.25</w:t>
            </w:r>
          </w:p>
        </w:tc>
      </w:tr>
      <w:tr w:rsidR="00DD7A49" w:rsidRPr="00DD7A49" w14:paraId="2B3374B9" w14:textId="77777777" w:rsidTr="00DD7A49">
        <w:trPr>
          <w:trHeight w:val="20"/>
        </w:trPr>
        <w:tc>
          <w:tcPr>
            <w:tcW w:w="1250" w:type="pct"/>
            <w:tcBorders>
              <w:top w:val="nil"/>
              <w:left w:val="nil"/>
              <w:bottom w:val="nil"/>
              <w:right w:val="nil"/>
            </w:tcBorders>
            <w:shd w:val="clear" w:color="auto" w:fill="auto"/>
            <w:tcMar>
              <w:top w:w="72" w:type="dxa"/>
              <w:left w:w="144" w:type="dxa"/>
              <w:bottom w:w="72" w:type="dxa"/>
              <w:right w:w="144" w:type="dxa"/>
            </w:tcMar>
            <w:vAlign w:val="bottom"/>
            <w:hideMark/>
          </w:tcPr>
          <w:p w14:paraId="60F13E05" w14:textId="77777777" w:rsidR="00DD7A49" w:rsidRPr="00DD7A49" w:rsidRDefault="00DD7A49" w:rsidP="0079549D">
            <w:pPr>
              <w:spacing w:after="160"/>
              <w:ind w:firstLine="0"/>
              <w:jc w:val="left"/>
              <w:rPr>
                <w:rFonts w:eastAsia="Times New Roman"/>
              </w:rPr>
            </w:pPr>
            <w:r w:rsidRPr="00DD7A49">
              <w:rPr>
                <w:rFonts w:eastAsia="Times New Roman"/>
                <w:b/>
                <w:bCs/>
                <w:lang w:val="en-US"/>
              </w:rPr>
              <w:t>1.5 mg/day</w:t>
            </w:r>
          </w:p>
        </w:tc>
        <w:tc>
          <w:tcPr>
            <w:tcW w:w="1250" w:type="pct"/>
            <w:tcBorders>
              <w:top w:val="nil"/>
              <w:left w:val="nil"/>
              <w:bottom w:val="nil"/>
              <w:right w:val="nil"/>
            </w:tcBorders>
            <w:shd w:val="clear" w:color="auto" w:fill="auto"/>
            <w:tcMar>
              <w:top w:w="72" w:type="dxa"/>
              <w:left w:w="144" w:type="dxa"/>
              <w:bottom w:w="72" w:type="dxa"/>
              <w:right w:w="144" w:type="dxa"/>
            </w:tcMar>
            <w:vAlign w:val="center"/>
            <w:hideMark/>
          </w:tcPr>
          <w:p w14:paraId="21E5298C" w14:textId="77777777" w:rsidR="00DD7A49" w:rsidRPr="00DD7A49" w:rsidRDefault="00DD7A49" w:rsidP="0079549D">
            <w:pPr>
              <w:spacing w:after="160"/>
              <w:ind w:firstLine="0"/>
              <w:jc w:val="right"/>
              <w:rPr>
                <w:rFonts w:eastAsia="Times New Roman"/>
              </w:rPr>
            </w:pPr>
            <w:r w:rsidRPr="00DD7A49">
              <w:rPr>
                <w:rFonts w:eastAsia="Times New Roman"/>
                <w:lang w:val="en-US"/>
              </w:rPr>
              <w:t>51.7 ± 13.5</w:t>
            </w:r>
          </w:p>
        </w:tc>
        <w:tc>
          <w:tcPr>
            <w:tcW w:w="1250" w:type="pct"/>
            <w:tcBorders>
              <w:top w:val="nil"/>
              <w:left w:val="nil"/>
              <w:bottom w:val="nil"/>
              <w:right w:val="nil"/>
            </w:tcBorders>
            <w:shd w:val="clear" w:color="auto" w:fill="auto"/>
            <w:tcMar>
              <w:top w:w="72" w:type="dxa"/>
              <w:left w:w="144" w:type="dxa"/>
              <w:bottom w:w="72" w:type="dxa"/>
              <w:right w:w="144" w:type="dxa"/>
            </w:tcMar>
            <w:vAlign w:val="center"/>
            <w:hideMark/>
          </w:tcPr>
          <w:p w14:paraId="6F77B0A1" w14:textId="77777777" w:rsidR="00DD7A49" w:rsidRPr="00DD7A49" w:rsidRDefault="00DD7A49" w:rsidP="0079549D">
            <w:pPr>
              <w:spacing w:after="160"/>
              <w:ind w:firstLine="0"/>
              <w:jc w:val="right"/>
              <w:rPr>
                <w:rFonts w:eastAsia="Times New Roman"/>
              </w:rPr>
            </w:pPr>
            <w:r w:rsidRPr="00DD7A49">
              <w:rPr>
                <w:rFonts w:eastAsia="Times New Roman"/>
                <w:lang w:val="en-US"/>
              </w:rPr>
              <w:t>1.63 ± 0.42</w:t>
            </w:r>
          </w:p>
        </w:tc>
        <w:tc>
          <w:tcPr>
            <w:tcW w:w="1250" w:type="pct"/>
            <w:tcBorders>
              <w:top w:val="nil"/>
              <w:left w:val="nil"/>
              <w:bottom w:val="nil"/>
              <w:right w:val="nil"/>
            </w:tcBorders>
            <w:shd w:val="clear" w:color="auto" w:fill="auto"/>
            <w:tcMar>
              <w:top w:w="72" w:type="dxa"/>
              <w:left w:w="144" w:type="dxa"/>
              <w:bottom w:w="72" w:type="dxa"/>
              <w:right w:w="144" w:type="dxa"/>
            </w:tcMar>
            <w:vAlign w:val="center"/>
            <w:hideMark/>
          </w:tcPr>
          <w:p w14:paraId="5DC00959" w14:textId="77777777" w:rsidR="00DD7A49" w:rsidRPr="00DD7A49" w:rsidRDefault="00DD7A49" w:rsidP="0079549D">
            <w:pPr>
              <w:spacing w:after="160"/>
              <w:ind w:firstLine="0"/>
              <w:jc w:val="right"/>
              <w:rPr>
                <w:rFonts w:eastAsia="Times New Roman"/>
              </w:rPr>
            </w:pPr>
            <w:r w:rsidRPr="00DD7A49">
              <w:rPr>
                <w:rFonts w:eastAsia="Times New Roman"/>
                <w:lang w:val="en-US"/>
              </w:rPr>
              <w:t>1.05 ± 0.27</w:t>
            </w:r>
          </w:p>
        </w:tc>
      </w:tr>
      <w:tr w:rsidR="00DD7A49" w:rsidRPr="00DD7A49" w14:paraId="31D77723" w14:textId="77777777" w:rsidTr="00DD7A49">
        <w:trPr>
          <w:trHeight w:val="20"/>
        </w:trPr>
        <w:tc>
          <w:tcPr>
            <w:tcW w:w="1250" w:type="pct"/>
            <w:tcBorders>
              <w:top w:val="nil"/>
              <w:left w:val="nil"/>
              <w:bottom w:val="nil"/>
              <w:right w:val="nil"/>
            </w:tcBorders>
            <w:shd w:val="clear" w:color="auto" w:fill="auto"/>
            <w:tcMar>
              <w:top w:w="72" w:type="dxa"/>
              <w:left w:w="144" w:type="dxa"/>
              <w:bottom w:w="72" w:type="dxa"/>
              <w:right w:w="144" w:type="dxa"/>
            </w:tcMar>
            <w:vAlign w:val="bottom"/>
            <w:hideMark/>
          </w:tcPr>
          <w:p w14:paraId="7011AB6E" w14:textId="77777777" w:rsidR="00DD7A49" w:rsidRPr="00DD7A49" w:rsidRDefault="00DD7A49" w:rsidP="0079549D">
            <w:pPr>
              <w:spacing w:after="160"/>
              <w:ind w:firstLine="0"/>
              <w:jc w:val="left"/>
              <w:rPr>
                <w:rFonts w:eastAsia="Times New Roman"/>
              </w:rPr>
            </w:pPr>
            <w:r w:rsidRPr="00DD7A49">
              <w:rPr>
                <w:rFonts w:eastAsia="Times New Roman"/>
                <w:b/>
                <w:bCs/>
                <w:lang w:val="en-US"/>
              </w:rPr>
              <w:t>1.4 mg/day</w:t>
            </w:r>
          </w:p>
        </w:tc>
        <w:tc>
          <w:tcPr>
            <w:tcW w:w="1250" w:type="pct"/>
            <w:tcBorders>
              <w:top w:val="nil"/>
              <w:left w:val="nil"/>
              <w:bottom w:val="nil"/>
              <w:right w:val="nil"/>
            </w:tcBorders>
            <w:shd w:val="clear" w:color="auto" w:fill="auto"/>
            <w:tcMar>
              <w:top w:w="72" w:type="dxa"/>
              <w:left w:w="144" w:type="dxa"/>
              <w:bottom w:w="72" w:type="dxa"/>
              <w:right w:w="144" w:type="dxa"/>
            </w:tcMar>
            <w:vAlign w:val="center"/>
            <w:hideMark/>
          </w:tcPr>
          <w:p w14:paraId="70EA8D13" w14:textId="77777777" w:rsidR="00DD7A49" w:rsidRPr="00DD7A49" w:rsidRDefault="00DD7A49" w:rsidP="0079549D">
            <w:pPr>
              <w:spacing w:after="160"/>
              <w:ind w:firstLine="0"/>
              <w:jc w:val="right"/>
              <w:rPr>
                <w:rFonts w:eastAsia="Times New Roman"/>
              </w:rPr>
            </w:pPr>
            <w:r w:rsidRPr="00DD7A49">
              <w:rPr>
                <w:rFonts w:eastAsia="Times New Roman"/>
                <w:lang w:val="en-US"/>
              </w:rPr>
              <w:t>49.3 ± 10.3</w:t>
            </w:r>
          </w:p>
        </w:tc>
        <w:tc>
          <w:tcPr>
            <w:tcW w:w="1250" w:type="pct"/>
            <w:tcBorders>
              <w:top w:val="nil"/>
              <w:left w:val="nil"/>
              <w:bottom w:val="nil"/>
              <w:right w:val="nil"/>
            </w:tcBorders>
            <w:shd w:val="clear" w:color="auto" w:fill="auto"/>
            <w:tcMar>
              <w:top w:w="72" w:type="dxa"/>
              <w:left w:w="144" w:type="dxa"/>
              <w:bottom w:w="72" w:type="dxa"/>
              <w:right w:w="144" w:type="dxa"/>
            </w:tcMar>
            <w:vAlign w:val="center"/>
            <w:hideMark/>
          </w:tcPr>
          <w:p w14:paraId="71330451" w14:textId="77777777" w:rsidR="00DD7A49" w:rsidRPr="00DD7A49" w:rsidRDefault="00DD7A49" w:rsidP="0079549D">
            <w:pPr>
              <w:spacing w:after="160"/>
              <w:ind w:firstLine="0"/>
              <w:jc w:val="right"/>
              <w:rPr>
                <w:rFonts w:eastAsia="Times New Roman"/>
              </w:rPr>
            </w:pPr>
            <w:r w:rsidRPr="00DD7A49">
              <w:rPr>
                <w:rFonts w:eastAsia="Times New Roman"/>
                <w:lang w:val="en-US"/>
              </w:rPr>
              <w:t>1.52 ± 0.32</w:t>
            </w:r>
          </w:p>
        </w:tc>
        <w:tc>
          <w:tcPr>
            <w:tcW w:w="1250" w:type="pct"/>
            <w:tcBorders>
              <w:top w:val="nil"/>
              <w:left w:val="nil"/>
              <w:bottom w:val="nil"/>
              <w:right w:val="nil"/>
            </w:tcBorders>
            <w:shd w:val="clear" w:color="auto" w:fill="auto"/>
            <w:tcMar>
              <w:top w:w="72" w:type="dxa"/>
              <w:left w:w="144" w:type="dxa"/>
              <w:bottom w:w="72" w:type="dxa"/>
              <w:right w:w="144" w:type="dxa"/>
            </w:tcMar>
            <w:vAlign w:val="center"/>
            <w:hideMark/>
          </w:tcPr>
          <w:p w14:paraId="4D397F5A" w14:textId="77777777" w:rsidR="00DD7A49" w:rsidRPr="00DD7A49" w:rsidRDefault="00DD7A49" w:rsidP="0079549D">
            <w:pPr>
              <w:spacing w:after="160"/>
              <w:ind w:firstLine="0"/>
              <w:jc w:val="right"/>
              <w:rPr>
                <w:rFonts w:eastAsia="Times New Roman"/>
              </w:rPr>
            </w:pPr>
            <w:r w:rsidRPr="00DD7A49">
              <w:rPr>
                <w:rFonts w:eastAsia="Times New Roman"/>
                <w:lang w:val="en-US"/>
              </w:rPr>
              <w:t>0.98 ± 0.21</w:t>
            </w:r>
          </w:p>
        </w:tc>
      </w:tr>
      <w:tr w:rsidR="00DD7A49" w:rsidRPr="00DD7A49" w14:paraId="166DB7D5" w14:textId="77777777" w:rsidTr="00DD7A49">
        <w:trPr>
          <w:trHeight w:val="20"/>
        </w:trPr>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bottom"/>
            <w:hideMark/>
          </w:tcPr>
          <w:p w14:paraId="32025295" w14:textId="77777777" w:rsidR="00DD7A49" w:rsidRPr="00DD7A49" w:rsidRDefault="00DD7A49" w:rsidP="0079549D">
            <w:pPr>
              <w:spacing w:after="160"/>
              <w:ind w:firstLine="0"/>
              <w:jc w:val="left"/>
              <w:rPr>
                <w:rFonts w:eastAsia="Times New Roman"/>
              </w:rPr>
            </w:pPr>
            <w:r w:rsidRPr="00DD7A49">
              <w:rPr>
                <w:rFonts w:eastAsia="Times New Roman"/>
                <w:b/>
                <w:bCs/>
                <w:lang w:val="en-US"/>
              </w:rPr>
              <w:t>1.3 mg/day</w:t>
            </w:r>
          </w:p>
        </w:tc>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E26E1F1" w14:textId="77777777" w:rsidR="00DD7A49" w:rsidRPr="00DD7A49" w:rsidRDefault="00DD7A49" w:rsidP="0079549D">
            <w:pPr>
              <w:spacing w:after="160"/>
              <w:ind w:firstLine="0"/>
              <w:jc w:val="right"/>
              <w:rPr>
                <w:rFonts w:eastAsia="Times New Roman"/>
              </w:rPr>
            </w:pPr>
            <w:r w:rsidRPr="00DD7A49">
              <w:rPr>
                <w:rFonts w:eastAsia="Times New Roman"/>
                <w:lang w:val="en-US"/>
              </w:rPr>
              <w:t>46.3 ± 11.1</w:t>
            </w:r>
          </w:p>
        </w:tc>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4B69CC9" w14:textId="77777777" w:rsidR="00DD7A49" w:rsidRPr="00DD7A49" w:rsidRDefault="00DD7A49" w:rsidP="0079549D">
            <w:pPr>
              <w:spacing w:after="160"/>
              <w:ind w:firstLine="0"/>
              <w:jc w:val="right"/>
              <w:rPr>
                <w:rFonts w:eastAsia="Times New Roman"/>
              </w:rPr>
            </w:pPr>
            <w:r w:rsidRPr="00DD7A49">
              <w:rPr>
                <w:rFonts w:eastAsia="Times New Roman"/>
                <w:lang w:val="en-US"/>
              </w:rPr>
              <w:t>1.45 ± 0.36</w:t>
            </w:r>
          </w:p>
        </w:tc>
        <w:tc>
          <w:tcPr>
            <w:tcW w:w="125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CA9BABC" w14:textId="77777777" w:rsidR="00DD7A49" w:rsidRPr="00DD7A49" w:rsidRDefault="00DD7A49" w:rsidP="0079549D">
            <w:pPr>
              <w:spacing w:after="160"/>
              <w:ind w:firstLine="0"/>
              <w:jc w:val="right"/>
              <w:rPr>
                <w:rFonts w:eastAsia="Times New Roman"/>
              </w:rPr>
            </w:pPr>
            <w:r w:rsidRPr="00DD7A49">
              <w:rPr>
                <w:rFonts w:eastAsia="Times New Roman"/>
                <w:lang w:val="en-US"/>
              </w:rPr>
              <w:t>0.94 ± 0.23</w:t>
            </w:r>
          </w:p>
        </w:tc>
      </w:tr>
    </w:tbl>
    <w:p w14:paraId="0014D680" w14:textId="34DA9A3A" w:rsidR="00DD7A49" w:rsidRDefault="00DD7A49" w:rsidP="0079549D">
      <w:pPr>
        <w:spacing w:after="160"/>
        <w:ind w:firstLine="0"/>
        <w:jc w:val="left"/>
        <w:rPr>
          <w:rFonts w:eastAsia="Times New Roman"/>
          <w:b/>
          <w:bCs/>
          <w:sz w:val="24"/>
          <w:szCs w:val="28"/>
        </w:rPr>
      </w:pPr>
      <w:r w:rsidRPr="00DD7A49">
        <w:rPr>
          <w:rFonts w:eastAsia="Times New Roman"/>
        </w:rPr>
        <w:t xml:space="preserve">Values are represented as mean ± standard deviation. TFV-DP concentrations represented in </w:t>
      </w:r>
      <w:proofErr w:type="spellStart"/>
      <w:r w:rsidRPr="00DD7A49">
        <w:rPr>
          <w:rFonts w:eastAsia="Times New Roman"/>
        </w:rPr>
        <w:t>fmol</w:t>
      </w:r>
      <w:proofErr w:type="spellEnd"/>
      <w:r w:rsidRPr="00DD7A49">
        <w:rPr>
          <w:rFonts w:eastAsia="Times New Roman"/>
        </w:rPr>
        <w:t>/10</w:t>
      </w:r>
      <w:r w:rsidRPr="00DD7A49">
        <w:rPr>
          <w:rFonts w:eastAsia="Times New Roman"/>
          <w:vertAlign w:val="superscript"/>
        </w:rPr>
        <w:t>6</w:t>
      </w:r>
      <w:r w:rsidRPr="00DD7A49">
        <w:rPr>
          <w:rFonts w:eastAsia="Times New Roman"/>
        </w:rPr>
        <w:t xml:space="preserve"> cells, IC – intracellular concentration</w:t>
      </w:r>
      <w:r w:rsidR="00362EBB">
        <w:rPr>
          <w:rFonts w:eastAsia="Times New Roman"/>
        </w:rPr>
        <w:t xml:space="preserve"> in peripheral blood mononuclear cells</w:t>
      </w:r>
      <w:r w:rsidRPr="00DD7A49">
        <w:rPr>
          <w:rFonts w:eastAsia="Times New Roman"/>
        </w:rPr>
        <w:t xml:space="preserve">. An average ratio of </w:t>
      </w:r>
      <w:r w:rsidRPr="00DD7A49">
        <w:rPr>
          <w:rFonts w:eastAsia="Times New Roman"/>
          <w:b/>
          <w:bCs/>
        </w:rPr>
        <w:t>0.031</w:t>
      </w:r>
      <w:r w:rsidRPr="00DD7A49">
        <w:rPr>
          <w:rFonts w:eastAsia="Times New Roman"/>
        </w:rPr>
        <w:t xml:space="preserve"> and </w:t>
      </w:r>
      <w:r w:rsidRPr="00DD7A49">
        <w:rPr>
          <w:rFonts w:eastAsia="Times New Roman"/>
          <w:b/>
          <w:bCs/>
        </w:rPr>
        <w:t>0.02</w:t>
      </w:r>
      <w:r w:rsidRPr="00DD7A49">
        <w:rPr>
          <w:rFonts w:eastAsia="Times New Roman"/>
        </w:rPr>
        <w:t xml:space="preserve"> for TFV-DP cervical/TFV-DP PBMC and TFV-DP rectal/TFV-DP PBMC was used for computation of TFV-DP concentrations in cervical and rectal tissues respectively</w:t>
      </w:r>
      <w:r>
        <w:rPr>
          <w:rFonts w:eastAsia="Times New Roman"/>
        </w:rPr>
        <w:t>.</w:t>
      </w:r>
      <w:r>
        <w:rPr>
          <w:rFonts w:eastAsia="Times New Roman"/>
          <w:b/>
          <w:bCs/>
          <w:sz w:val="24"/>
          <w:szCs w:val="28"/>
        </w:rPr>
        <w:br w:type="page"/>
      </w:r>
    </w:p>
    <w:p w14:paraId="2E9A6D35" w14:textId="1C26303A" w:rsidR="000A01CA" w:rsidRPr="009645BC" w:rsidRDefault="000A01CA" w:rsidP="0079549D">
      <w:pPr>
        <w:pStyle w:val="NoSpacing"/>
        <w:spacing w:line="480" w:lineRule="auto"/>
        <w:jc w:val="left"/>
        <w:rPr>
          <w:rFonts w:eastAsia="Times New Roman"/>
          <w:b/>
          <w:bCs/>
          <w:sz w:val="24"/>
          <w:szCs w:val="28"/>
        </w:rPr>
      </w:pPr>
      <w:r w:rsidRPr="009645BC">
        <w:rPr>
          <w:rFonts w:eastAsia="Times New Roman"/>
          <w:b/>
          <w:bCs/>
          <w:sz w:val="24"/>
          <w:szCs w:val="28"/>
        </w:rPr>
        <w:lastRenderedPageBreak/>
        <w:t>8 Figures</w:t>
      </w:r>
    </w:p>
    <w:p w14:paraId="53D227D2" w14:textId="77777777" w:rsidR="000A01CA" w:rsidRDefault="000A01CA" w:rsidP="0079549D">
      <w:pPr>
        <w:pStyle w:val="NoSpacing"/>
        <w:spacing w:line="480" w:lineRule="auto"/>
        <w:jc w:val="left"/>
        <w:rPr>
          <w:rFonts w:eastAsia="Times New Roman"/>
          <w:b/>
          <w:bCs/>
          <w:sz w:val="24"/>
          <w:szCs w:val="28"/>
        </w:rPr>
      </w:pPr>
    </w:p>
    <w:p w14:paraId="03421CB1" w14:textId="48A43C8F" w:rsidR="001814B0" w:rsidRDefault="00735C3E" w:rsidP="0079549D">
      <w:pPr>
        <w:pStyle w:val="NoSpacing"/>
        <w:spacing w:line="480" w:lineRule="auto"/>
        <w:jc w:val="left"/>
        <w:rPr>
          <w:rFonts w:eastAsia="Times New Roman"/>
        </w:rPr>
      </w:pPr>
      <w:r>
        <w:rPr>
          <w:noProof/>
          <w:lang w:eastAsia="en-GB"/>
        </w:rPr>
        <w:drawing>
          <wp:inline distT="0" distB="0" distL="0" distR="0" wp14:anchorId="5FB41AD4" wp14:editId="636F10DB">
            <wp:extent cx="5731510" cy="3438525"/>
            <wp:effectExtent l="0" t="0" r="2540" b="0"/>
            <wp:docPr id="1" name="Chart 1">
              <a:extLst xmlns:a="http://schemas.openxmlformats.org/drawingml/2006/main">
                <a:ext uri="{FF2B5EF4-FFF2-40B4-BE49-F238E27FC236}">
                  <a16:creationId xmlns:a16="http://schemas.microsoft.com/office/drawing/2014/main" id="{E1FBCED9-4DF8-4EB4-BFA1-D0B6A97011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E0B9036" w14:textId="35C8A34D" w:rsidR="00BA1C90" w:rsidRDefault="001814B0" w:rsidP="0079549D">
      <w:pPr>
        <w:pStyle w:val="NoSpacing"/>
        <w:spacing w:line="480" w:lineRule="auto"/>
        <w:jc w:val="left"/>
        <w:rPr>
          <w:rFonts w:eastAsia="Times New Roman"/>
        </w:rPr>
      </w:pPr>
      <w:r w:rsidRPr="001814B0">
        <w:rPr>
          <w:rFonts w:eastAsia="Times New Roman"/>
          <w:b/>
          <w:bCs/>
        </w:rPr>
        <w:t>Figure 1</w:t>
      </w:r>
      <w:r>
        <w:rPr>
          <w:rFonts w:eastAsia="Times New Roman"/>
        </w:rPr>
        <w:t xml:space="preserve"> </w:t>
      </w:r>
      <w:r w:rsidR="001F76D6" w:rsidRPr="001F76D6">
        <w:rPr>
          <w:rFonts w:eastAsia="Times New Roman"/>
        </w:rPr>
        <w:t xml:space="preserve">TAF </w:t>
      </w:r>
      <w:r w:rsidR="001F76D6">
        <w:rPr>
          <w:rFonts w:eastAsia="Times New Roman"/>
        </w:rPr>
        <w:t xml:space="preserve">and TFV </w:t>
      </w:r>
      <w:r w:rsidR="001F76D6" w:rsidRPr="001F76D6">
        <w:rPr>
          <w:rFonts w:eastAsia="Times New Roman"/>
        </w:rPr>
        <w:t xml:space="preserve">pharmacokinetics at </w:t>
      </w:r>
      <w:r w:rsidR="001F76D6">
        <w:rPr>
          <w:rFonts w:eastAsia="Times New Roman"/>
        </w:rPr>
        <w:t>a constant release of 1.4</w:t>
      </w:r>
      <w:r w:rsidR="001F76D6" w:rsidRPr="001F76D6">
        <w:rPr>
          <w:rFonts w:eastAsia="Times New Roman"/>
        </w:rPr>
        <w:t xml:space="preserve"> mg/day</w:t>
      </w:r>
      <w:r w:rsidR="001F76D6">
        <w:rPr>
          <w:rFonts w:eastAsia="Times New Roman"/>
        </w:rPr>
        <w:t xml:space="preserve"> TAF </w:t>
      </w:r>
      <w:r w:rsidR="001F76D6" w:rsidRPr="001F76D6">
        <w:rPr>
          <w:rFonts w:eastAsia="Times New Roman"/>
        </w:rPr>
        <w:t xml:space="preserve">implant </w:t>
      </w:r>
      <w:r w:rsidR="001F76D6">
        <w:rPr>
          <w:rFonts w:eastAsia="Times New Roman"/>
        </w:rPr>
        <w:t xml:space="preserve">through the subcutaneous tissue for </w:t>
      </w:r>
      <w:r w:rsidR="00C332D4" w:rsidRPr="00C332D4">
        <w:rPr>
          <w:rFonts w:eastAsia="Times New Roman"/>
        </w:rPr>
        <w:t>28 days are illustrated but duration of exposure would ultimately be defined by the total amount of TAF containing within an implant</w:t>
      </w:r>
      <w:bookmarkStart w:id="58" w:name="_Hlk38907106"/>
      <w:r w:rsidR="00362EBB">
        <w:rPr>
          <w:rFonts w:eastAsia="Times New Roman"/>
        </w:rPr>
        <w:t>,</w:t>
      </w:r>
      <w:r w:rsidR="00D1120B">
        <w:rPr>
          <w:rFonts w:eastAsia="Times New Roman"/>
        </w:rPr>
        <w:t xml:space="preserve"> standard deviation</w:t>
      </w:r>
      <w:r w:rsidR="00362EBB">
        <w:rPr>
          <w:rFonts w:eastAsia="Times New Roman"/>
        </w:rPr>
        <w:t xml:space="preserve"> (SD)</w:t>
      </w:r>
      <w:r w:rsidR="00D1120B">
        <w:rPr>
          <w:rFonts w:eastAsia="Times New Roman"/>
        </w:rPr>
        <w:t xml:space="preserve"> represents 1*SD</w:t>
      </w:r>
      <w:bookmarkEnd w:id="58"/>
    </w:p>
    <w:p w14:paraId="2061423F" w14:textId="2B0D36C4" w:rsidR="001F76D6" w:rsidRPr="00DD7B3C" w:rsidRDefault="001F76D6" w:rsidP="0079549D">
      <w:pPr>
        <w:pStyle w:val="NoSpacing"/>
        <w:spacing w:line="480" w:lineRule="auto"/>
        <w:jc w:val="left"/>
        <w:rPr>
          <w:rFonts w:eastAsia="Times New Roman"/>
        </w:rPr>
      </w:pPr>
    </w:p>
    <w:p w14:paraId="4C6F8568" w14:textId="50E814BC" w:rsidR="00315282" w:rsidRDefault="001F76D6" w:rsidP="0079549D">
      <w:pPr>
        <w:pStyle w:val="NoSpacing"/>
        <w:spacing w:line="480" w:lineRule="auto"/>
        <w:jc w:val="left"/>
        <w:rPr>
          <w:rFonts w:eastAsia="Times New Roman"/>
          <w:sz w:val="24"/>
          <w:szCs w:val="28"/>
        </w:rPr>
      </w:pPr>
      <w:r>
        <w:rPr>
          <w:noProof/>
          <w:lang w:eastAsia="en-GB"/>
        </w:rPr>
        <w:lastRenderedPageBreak/>
        <w:drawing>
          <wp:inline distT="0" distB="0" distL="0" distR="0" wp14:anchorId="22929AE3" wp14:editId="21F68E5F">
            <wp:extent cx="5731510" cy="3438525"/>
            <wp:effectExtent l="0" t="0" r="2540" b="0"/>
            <wp:docPr id="5" name="Chart 5">
              <a:extLst xmlns:a="http://schemas.openxmlformats.org/drawingml/2006/main">
                <a:ext uri="{FF2B5EF4-FFF2-40B4-BE49-F238E27FC236}">
                  <a16:creationId xmlns:a16="http://schemas.microsoft.com/office/drawing/2014/main" id="{D41DC0DE-5E88-4BD5-BD27-A88CC185BB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2704ACF" w14:textId="2655F97E" w:rsidR="001F76D6" w:rsidRDefault="001F76D6" w:rsidP="0079549D">
      <w:pPr>
        <w:pStyle w:val="NoSpacing"/>
        <w:spacing w:line="480" w:lineRule="auto"/>
        <w:jc w:val="left"/>
        <w:rPr>
          <w:rFonts w:eastAsia="Times New Roman"/>
          <w:sz w:val="24"/>
          <w:szCs w:val="28"/>
        </w:rPr>
      </w:pPr>
      <w:r w:rsidRPr="001814B0">
        <w:rPr>
          <w:rFonts w:eastAsia="Times New Roman"/>
          <w:b/>
          <w:bCs/>
        </w:rPr>
        <w:t xml:space="preserve">Figure </w:t>
      </w:r>
      <w:r>
        <w:rPr>
          <w:rFonts w:eastAsia="Times New Roman"/>
          <w:b/>
          <w:bCs/>
        </w:rPr>
        <w:t>2</w:t>
      </w:r>
      <w:r>
        <w:rPr>
          <w:rFonts w:eastAsia="Times New Roman"/>
        </w:rPr>
        <w:t xml:space="preserve"> TFV-DP </w:t>
      </w:r>
      <w:r w:rsidRPr="001F76D6">
        <w:rPr>
          <w:rFonts w:eastAsia="Times New Roman"/>
        </w:rPr>
        <w:t xml:space="preserve">pharmacokinetics at </w:t>
      </w:r>
      <w:r>
        <w:rPr>
          <w:rFonts w:eastAsia="Times New Roman"/>
        </w:rPr>
        <w:t>a constant release of 1.4</w:t>
      </w:r>
      <w:r w:rsidRPr="001F76D6">
        <w:rPr>
          <w:rFonts w:eastAsia="Times New Roman"/>
        </w:rPr>
        <w:t xml:space="preserve"> mg/day</w:t>
      </w:r>
      <w:r>
        <w:rPr>
          <w:rFonts w:eastAsia="Times New Roman"/>
        </w:rPr>
        <w:t xml:space="preserve"> TAF </w:t>
      </w:r>
      <w:r w:rsidRPr="001F76D6">
        <w:rPr>
          <w:rFonts w:eastAsia="Times New Roman"/>
        </w:rPr>
        <w:t xml:space="preserve">implant </w:t>
      </w:r>
      <w:r>
        <w:rPr>
          <w:rFonts w:eastAsia="Times New Roman"/>
        </w:rPr>
        <w:t xml:space="preserve">through the subcutaneous tissue for 28 consecutive days. The red line represents the target intracellular concentration of 48 </w:t>
      </w:r>
      <w:proofErr w:type="spellStart"/>
      <w:r>
        <w:rPr>
          <w:rFonts w:eastAsia="Times New Roman"/>
        </w:rPr>
        <w:t>fmol</w:t>
      </w:r>
      <w:proofErr w:type="spellEnd"/>
      <w:r>
        <w:rPr>
          <w:rFonts w:eastAsia="Times New Roman"/>
        </w:rPr>
        <w:t>/10</w:t>
      </w:r>
      <w:r w:rsidRPr="001F76D6">
        <w:rPr>
          <w:rFonts w:eastAsia="Times New Roman"/>
          <w:vertAlign w:val="superscript"/>
        </w:rPr>
        <w:t>6</w:t>
      </w:r>
      <w:r>
        <w:rPr>
          <w:rFonts w:eastAsia="Times New Roman"/>
        </w:rPr>
        <w:t xml:space="preserve"> cells</w:t>
      </w:r>
      <w:r w:rsidR="00362EBB">
        <w:rPr>
          <w:rFonts w:eastAsia="Times New Roman"/>
        </w:rPr>
        <w:t>, standard deviation (SD) represents 1*SD</w:t>
      </w:r>
    </w:p>
    <w:sectPr w:rsidR="001F76D6" w:rsidSect="00D45BFB">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Demkovich, Zach (Contractor)" w:date="2020-04-29T11:13:00Z" w:initials="DZ(">
    <w:p w14:paraId="23637308" w14:textId="601E3600" w:rsidR="008410D7" w:rsidRDefault="008410D7">
      <w:pPr>
        <w:pStyle w:val="CommentText"/>
      </w:pPr>
      <w:r>
        <w:rPr>
          <w:rStyle w:val="CommentReference"/>
        </w:rPr>
        <w:annotationRef/>
      </w:r>
      <w:r w:rsidR="00655C8F">
        <w:rPr>
          <w:rStyle w:val="CommentReference"/>
        </w:rPr>
        <w:t>Gilead</w:t>
      </w:r>
      <w:r w:rsidR="00655C8F" w:rsidRPr="00655C8F">
        <w:t>. Gilead Statement on Commitment to Advancing Descovy for PrEP™ Study in Cisgender Women &amp; Adolescent Females. 201</w:t>
      </w:r>
      <w:r w:rsidR="00655C8F">
        <w:t>9</w:t>
      </w:r>
      <w:r w:rsidR="00655C8F" w:rsidRPr="00655C8F">
        <w:t xml:space="preserve">  [cited 20</w:t>
      </w:r>
      <w:r w:rsidR="00655C8F">
        <w:t>20</w:t>
      </w:r>
      <w:r w:rsidR="00655C8F" w:rsidRPr="00655C8F">
        <w:t xml:space="preserve"> 04/</w:t>
      </w:r>
      <w:r w:rsidR="00655C8F">
        <w:t>22</w:t>
      </w:r>
      <w:r w:rsidR="00655C8F" w:rsidRPr="00655C8F">
        <w:t>/20</w:t>
      </w:r>
      <w:r w:rsidR="00655C8F">
        <w:t>20</w:t>
      </w:r>
      <w:r w:rsidR="00655C8F" w:rsidRPr="00655C8F">
        <w:t>]; Available from:</w:t>
      </w:r>
      <w:r w:rsidR="00655C8F">
        <w:t xml:space="preserve"> </w:t>
      </w:r>
      <w:r w:rsidR="00655C8F" w:rsidRPr="00655C8F">
        <w:t>https://www.gilead.com/news-and-press/company-statements/gilead-statement-on-commitment-to-advancing-descovy-for-prep-study-in-cisgender-women-adolescent-females</w:t>
      </w:r>
    </w:p>
  </w:comment>
  <w:comment w:id="9" w:author="Demkovich, Zach (Contractor)" w:date="2020-04-29T11:39:00Z" w:initials="DZ(">
    <w:p w14:paraId="75D74723" w14:textId="61A9BB33" w:rsidR="00E45D78" w:rsidRDefault="00E45D78">
      <w:pPr>
        <w:pStyle w:val="CommentText"/>
      </w:pPr>
      <w:r>
        <w:rPr>
          <w:rStyle w:val="CommentReference"/>
        </w:rPr>
        <w:annotationRef/>
      </w:r>
      <w:r>
        <w:t xml:space="preserve">AAC </w:t>
      </w:r>
      <w:r>
        <w:t>doesn’t require press-releases in the Reference section, but I’m not sure whether this also counts as a Company Publ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637308" w15:done="0"/>
  <w15:commentEx w15:paraId="75D74723" w15:paraIdParent="23637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3DFEC" w16cex:dateUtc="2020-04-29T15:13:00Z"/>
  <w16cex:commentExtensible w16cex:durableId="2253E605" w16cex:dateUtc="2020-04-29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637308" w16cid:durableId="2253DFEC"/>
  <w16cid:commentId w16cid:paraId="75D74723" w16cid:durableId="2253E6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51C892" w14:textId="77777777" w:rsidR="00DB7360" w:rsidRDefault="00DB7360" w:rsidP="0008089A">
      <w:pPr>
        <w:spacing w:after="0" w:line="240" w:lineRule="auto"/>
      </w:pPr>
      <w:r>
        <w:separator/>
      </w:r>
    </w:p>
  </w:endnote>
  <w:endnote w:type="continuationSeparator" w:id="0">
    <w:p w14:paraId="7C4E6C00" w14:textId="77777777" w:rsidR="00DB7360" w:rsidRDefault="00DB7360" w:rsidP="0008089A">
      <w:pPr>
        <w:spacing w:after="0" w:line="240" w:lineRule="auto"/>
      </w:pPr>
      <w:r>
        <w:continuationSeparator/>
      </w:r>
    </w:p>
  </w:endnote>
  <w:endnote w:type="continuationNotice" w:id="1">
    <w:p w14:paraId="6D7EA6D8" w14:textId="77777777" w:rsidR="00DB7360" w:rsidRDefault="00DB73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775573"/>
      <w:docPartObj>
        <w:docPartGallery w:val="Page Numbers (Bottom of Page)"/>
        <w:docPartUnique/>
      </w:docPartObj>
    </w:sdtPr>
    <w:sdtEndPr>
      <w:rPr>
        <w:noProof/>
      </w:rPr>
    </w:sdtEndPr>
    <w:sdtContent>
      <w:p w14:paraId="0D4BBD86" w14:textId="3474BD22" w:rsidR="00FE1B77" w:rsidRDefault="00FE1B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2400C2" w14:textId="77777777" w:rsidR="00FE1B77" w:rsidRDefault="00FE1B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AFBD57" w14:textId="77777777" w:rsidR="00DB7360" w:rsidRDefault="00DB7360" w:rsidP="0008089A">
      <w:pPr>
        <w:spacing w:after="0" w:line="240" w:lineRule="auto"/>
      </w:pPr>
      <w:r>
        <w:separator/>
      </w:r>
    </w:p>
  </w:footnote>
  <w:footnote w:type="continuationSeparator" w:id="0">
    <w:p w14:paraId="7A6A41B8" w14:textId="77777777" w:rsidR="00DB7360" w:rsidRDefault="00DB7360" w:rsidP="0008089A">
      <w:pPr>
        <w:spacing w:after="0" w:line="240" w:lineRule="auto"/>
      </w:pPr>
      <w:r>
        <w:continuationSeparator/>
      </w:r>
    </w:p>
  </w:footnote>
  <w:footnote w:type="continuationNotice" w:id="1">
    <w:p w14:paraId="0BF6FA52" w14:textId="77777777" w:rsidR="00DB7360" w:rsidRDefault="00DB736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A86D14"/>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374F09"/>
    <w:multiLevelType w:val="multilevel"/>
    <w:tmpl w:val="B37C0946"/>
    <w:lvl w:ilvl="0">
      <w:start w:val="1"/>
      <w:numFmt w:val="decimal"/>
      <w:lvlText w:val="1.%1"/>
      <w:lvlJc w:val="left"/>
      <w:pPr>
        <w:ind w:left="72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520" w:hanging="72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1DC96B16"/>
    <w:multiLevelType w:val="multilevel"/>
    <w:tmpl w:val="FEACC04E"/>
    <w:lvl w:ilvl="0">
      <w:start w:val="2"/>
      <w:numFmt w:val="decimal"/>
      <w:lvlText w:val="%1"/>
      <w:lvlJc w:val="left"/>
      <w:pPr>
        <w:ind w:left="360" w:hanging="360"/>
      </w:pPr>
      <w:rPr>
        <w:rFonts w:cs="Arial Unicode MS" w:hint="default"/>
      </w:rPr>
    </w:lvl>
    <w:lvl w:ilvl="1">
      <w:start w:val="1"/>
      <w:numFmt w:val="decimal"/>
      <w:pStyle w:val="Heading3"/>
      <w:lvlText w:val="%1.%2"/>
      <w:lvlJc w:val="left"/>
      <w:pPr>
        <w:ind w:left="720" w:hanging="360"/>
      </w:pPr>
      <w:rPr>
        <w:rFonts w:cs="Arial Unicode MS" w:hint="default"/>
      </w:rPr>
    </w:lvl>
    <w:lvl w:ilvl="2">
      <w:start w:val="1"/>
      <w:numFmt w:val="decimal"/>
      <w:lvlText w:val="%1.%2.%3"/>
      <w:lvlJc w:val="left"/>
      <w:pPr>
        <w:ind w:left="1440" w:hanging="720"/>
      </w:pPr>
      <w:rPr>
        <w:rFonts w:cs="Arial Unicode MS" w:hint="default"/>
      </w:rPr>
    </w:lvl>
    <w:lvl w:ilvl="3">
      <w:start w:val="1"/>
      <w:numFmt w:val="decimal"/>
      <w:lvlText w:val="%1.%2.%3.%4"/>
      <w:lvlJc w:val="left"/>
      <w:pPr>
        <w:ind w:left="1800" w:hanging="720"/>
      </w:pPr>
      <w:rPr>
        <w:rFonts w:cs="Arial Unicode MS" w:hint="default"/>
      </w:rPr>
    </w:lvl>
    <w:lvl w:ilvl="4">
      <w:start w:val="1"/>
      <w:numFmt w:val="decimal"/>
      <w:lvlText w:val="%1.%2.%3.%4.%5"/>
      <w:lvlJc w:val="left"/>
      <w:pPr>
        <w:ind w:left="2160" w:hanging="720"/>
      </w:pPr>
      <w:rPr>
        <w:rFonts w:cs="Arial Unicode MS" w:hint="default"/>
      </w:rPr>
    </w:lvl>
    <w:lvl w:ilvl="5">
      <w:start w:val="1"/>
      <w:numFmt w:val="decimal"/>
      <w:lvlText w:val="%1.%2.%3.%4.%5.%6"/>
      <w:lvlJc w:val="left"/>
      <w:pPr>
        <w:ind w:left="2880" w:hanging="1080"/>
      </w:pPr>
      <w:rPr>
        <w:rFonts w:cs="Arial Unicode MS" w:hint="default"/>
      </w:rPr>
    </w:lvl>
    <w:lvl w:ilvl="6">
      <w:start w:val="1"/>
      <w:numFmt w:val="decimal"/>
      <w:lvlText w:val="%1.%2.%3.%4.%5.%6.%7"/>
      <w:lvlJc w:val="left"/>
      <w:pPr>
        <w:ind w:left="3240" w:hanging="1080"/>
      </w:pPr>
      <w:rPr>
        <w:rFonts w:cs="Arial Unicode MS" w:hint="default"/>
      </w:rPr>
    </w:lvl>
    <w:lvl w:ilvl="7">
      <w:start w:val="1"/>
      <w:numFmt w:val="decimal"/>
      <w:lvlText w:val="%1.%2.%3.%4.%5.%6.%7.%8"/>
      <w:lvlJc w:val="left"/>
      <w:pPr>
        <w:ind w:left="3960" w:hanging="1440"/>
      </w:pPr>
      <w:rPr>
        <w:rFonts w:cs="Arial Unicode MS" w:hint="default"/>
      </w:rPr>
    </w:lvl>
    <w:lvl w:ilvl="8">
      <w:start w:val="1"/>
      <w:numFmt w:val="decimal"/>
      <w:lvlText w:val="%1.%2.%3.%4.%5.%6.%7.%8.%9"/>
      <w:lvlJc w:val="left"/>
      <w:pPr>
        <w:ind w:left="4320" w:hanging="1440"/>
      </w:pPr>
      <w:rPr>
        <w:rFonts w:cs="Arial Unicode MS" w:hint="default"/>
      </w:rPr>
    </w:lvl>
  </w:abstractNum>
  <w:abstractNum w:abstractNumId="3" w15:restartNumberingAfterBreak="0">
    <w:nsid w:val="2030057F"/>
    <w:multiLevelType w:val="multilevel"/>
    <w:tmpl w:val="B72CC70C"/>
    <w:lvl w:ilvl="0">
      <w:start w:val="4"/>
      <w:numFmt w:val="decimal"/>
      <w:pStyle w:val="Heading1"/>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A8870B9"/>
    <w:multiLevelType w:val="multilevel"/>
    <w:tmpl w:val="DC10DBBC"/>
    <w:lvl w:ilvl="0">
      <w:start w:val="2"/>
      <w:numFmt w:val="decimal"/>
      <w:lvlText w:val="%1"/>
      <w:lvlJc w:val="left"/>
      <w:pPr>
        <w:ind w:left="360" w:hanging="360"/>
      </w:pPr>
      <w:rPr>
        <w:rFonts w:cs="Arial Unicode MS" w:hint="default"/>
      </w:rPr>
    </w:lvl>
    <w:lvl w:ilvl="1">
      <w:start w:val="1"/>
      <w:numFmt w:val="decimal"/>
      <w:lvlText w:val="%1.%2"/>
      <w:lvlJc w:val="left"/>
      <w:pPr>
        <w:ind w:left="720" w:hanging="360"/>
      </w:pPr>
      <w:rPr>
        <w:rFonts w:cs="Arial Unicode MS" w:hint="default"/>
      </w:rPr>
    </w:lvl>
    <w:lvl w:ilvl="2">
      <w:start w:val="1"/>
      <w:numFmt w:val="decimal"/>
      <w:lvlText w:val="%1.%2.%3"/>
      <w:lvlJc w:val="left"/>
      <w:pPr>
        <w:ind w:left="1440" w:hanging="720"/>
      </w:pPr>
      <w:rPr>
        <w:rFonts w:cs="Arial Unicode MS" w:hint="default"/>
      </w:rPr>
    </w:lvl>
    <w:lvl w:ilvl="3">
      <w:start w:val="1"/>
      <w:numFmt w:val="decimal"/>
      <w:lvlText w:val="%1.%2.%3.%4"/>
      <w:lvlJc w:val="left"/>
      <w:pPr>
        <w:ind w:left="1800" w:hanging="720"/>
      </w:pPr>
      <w:rPr>
        <w:rFonts w:cs="Arial Unicode MS" w:hint="default"/>
      </w:rPr>
    </w:lvl>
    <w:lvl w:ilvl="4">
      <w:start w:val="1"/>
      <w:numFmt w:val="decimal"/>
      <w:lvlText w:val="%1.%2.%3.%4.%5"/>
      <w:lvlJc w:val="left"/>
      <w:pPr>
        <w:ind w:left="2160" w:hanging="720"/>
      </w:pPr>
      <w:rPr>
        <w:rFonts w:cs="Arial Unicode MS" w:hint="default"/>
      </w:rPr>
    </w:lvl>
    <w:lvl w:ilvl="5">
      <w:start w:val="1"/>
      <w:numFmt w:val="decimal"/>
      <w:lvlText w:val="%1.%2.%3.%4.%5.%6"/>
      <w:lvlJc w:val="left"/>
      <w:pPr>
        <w:ind w:left="2880" w:hanging="1080"/>
      </w:pPr>
      <w:rPr>
        <w:rFonts w:cs="Arial Unicode MS" w:hint="default"/>
      </w:rPr>
    </w:lvl>
    <w:lvl w:ilvl="6">
      <w:start w:val="1"/>
      <w:numFmt w:val="decimal"/>
      <w:lvlText w:val="%1.%2.%3.%4.%5.%6.%7"/>
      <w:lvlJc w:val="left"/>
      <w:pPr>
        <w:ind w:left="3240" w:hanging="1080"/>
      </w:pPr>
      <w:rPr>
        <w:rFonts w:cs="Arial Unicode MS" w:hint="default"/>
      </w:rPr>
    </w:lvl>
    <w:lvl w:ilvl="7">
      <w:start w:val="1"/>
      <w:numFmt w:val="decimal"/>
      <w:lvlText w:val="%1.%2.%3.%4.%5.%6.%7.%8"/>
      <w:lvlJc w:val="left"/>
      <w:pPr>
        <w:ind w:left="3960" w:hanging="1440"/>
      </w:pPr>
      <w:rPr>
        <w:rFonts w:cs="Arial Unicode MS" w:hint="default"/>
      </w:rPr>
    </w:lvl>
    <w:lvl w:ilvl="8">
      <w:start w:val="1"/>
      <w:numFmt w:val="decimal"/>
      <w:lvlText w:val="%1.%2.%3.%4.%5.%6.%7.%8.%9"/>
      <w:lvlJc w:val="left"/>
      <w:pPr>
        <w:ind w:left="4320" w:hanging="1440"/>
      </w:pPr>
      <w:rPr>
        <w:rFonts w:cs="Arial Unicode MS" w:hint="default"/>
      </w:rPr>
    </w:lvl>
  </w:abstractNum>
  <w:abstractNum w:abstractNumId="5" w15:restartNumberingAfterBreak="0">
    <w:nsid w:val="304C7F94"/>
    <w:multiLevelType w:val="multilevel"/>
    <w:tmpl w:val="FC4CBA0E"/>
    <w:lvl w:ilvl="0">
      <w:start w:val="1"/>
      <w:numFmt w:val="decimal"/>
      <w:pStyle w:val="Heading21"/>
      <w:lvlText w:val="%1"/>
      <w:lvlJc w:val="left"/>
      <w:pPr>
        <w:ind w:left="360" w:hanging="360"/>
      </w:pPr>
      <w:rPr>
        <w:rFonts w:hint="default"/>
      </w:rPr>
    </w:lvl>
    <w:lvl w:ilvl="1">
      <w:start w:val="1"/>
      <w:numFmt w:val="decimal"/>
      <w:isLgl/>
      <w:lvlText w:val="%1.%2"/>
      <w:lvlJc w:val="left"/>
      <w:pPr>
        <w:ind w:left="360" w:hanging="360"/>
      </w:pPr>
      <w:rPr>
        <w:rFonts w:hint="default"/>
        <w:sz w:val="2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F3C1738"/>
    <w:multiLevelType w:val="multilevel"/>
    <w:tmpl w:val="35962D2A"/>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B180B3C"/>
    <w:multiLevelType w:val="multilevel"/>
    <w:tmpl w:val="5A3044E8"/>
    <w:lvl w:ilvl="0">
      <w:start w:val="1"/>
      <w:numFmt w:val="decimal"/>
      <w:pStyle w:val="Heading3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7"/>
  </w:num>
  <w:num w:numId="3">
    <w:abstractNumId w:val="5"/>
  </w:num>
  <w:num w:numId="4">
    <w:abstractNumId w:val="0"/>
  </w:num>
  <w:num w:numId="5">
    <w:abstractNumId w:val="6"/>
  </w:num>
  <w:num w:numId="6">
    <w:abstractNumId w:val="1"/>
  </w:num>
  <w:num w:numId="7">
    <w:abstractNumId w:val="2"/>
  </w:num>
  <w:num w:numId="8">
    <w:abstractNumId w:val="4"/>
  </w:num>
  <w:num w:numId="9">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2"/>
    </w:lvlOverride>
    <w:lvlOverride w:ilvl="2">
      <w:startOverride w:val="3"/>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mkovich, Zach (Contractor)">
    <w15:presenceInfo w15:providerId="AD" w15:userId="S::zdemkovich.contractor@rti.org::e2e4cbd5-8bbd-41cb-a902-ce5701ca77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autoHyphenation/>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28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fsw99vzvt2we0wwdpe5zgr5t9xzzvfwex&quot;&gt;20200121 Reference_master-Rajith&lt;record-ids&gt;&lt;item&gt;8&lt;/item&gt;&lt;item&gt;9&lt;/item&gt;&lt;item&gt;18&lt;/item&gt;&lt;item&gt;266&lt;/item&gt;&lt;item&gt;299&lt;/item&gt;&lt;item&gt;488&lt;/item&gt;&lt;item&gt;522&lt;/item&gt;&lt;item&gt;820&lt;/item&gt;&lt;item&gt;997&lt;/item&gt;&lt;item&gt;1064&lt;/item&gt;&lt;item&gt;1097&lt;/item&gt;&lt;item&gt;1103&lt;/item&gt;&lt;item&gt;1105&lt;/item&gt;&lt;item&gt;1107&lt;/item&gt;&lt;item&gt;1108&lt;/item&gt;&lt;item&gt;1109&lt;/item&gt;&lt;item&gt;1112&lt;/item&gt;&lt;item&gt;1113&lt;/item&gt;&lt;item&gt;1115&lt;/item&gt;&lt;item&gt;1116&lt;/item&gt;&lt;item&gt;1118&lt;/item&gt;&lt;item&gt;1119&lt;/item&gt;&lt;item&gt;1122&lt;/item&gt;&lt;item&gt;1123&lt;/item&gt;&lt;item&gt;1125&lt;/item&gt;&lt;item&gt;1126&lt;/item&gt;&lt;item&gt;1127&lt;/item&gt;&lt;item&gt;1164&lt;/item&gt;&lt;item&gt;1165&lt;/item&gt;&lt;item&gt;1166&lt;/item&gt;&lt;item&gt;1170&lt;/item&gt;&lt;item&gt;1172&lt;/item&gt;&lt;item&gt;1174&lt;/item&gt;&lt;item&gt;1186&lt;/item&gt;&lt;item&gt;1187&lt;/item&gt;&lt;item&gt;1189&lt;/item&gt;&lt;item&gt;1190&lt;/item&gt;&lt;item&gt;1191&lt;/item&gt;&lt;item&gt;1193&lt;/item&gt;&lt;item&gt;1194&lt;/item&gt;&lt;item&gt;1195&lt;/item&gt;&lt;item&gt;1196&lt;/item&gt;&lt;item&gt;1197&lt;/item&gt;&lt;item&gt;1275&lt;/item&gt;&lt;/record-ids&gt;&lt;/item&gt;&lt;/Libraries&gt;"/>
  </w:docVars>
  <w:rsids>
    <w:rsidRoot w:val="00F60302"/>
    <w:rsid w:val="00001A90"/>
    <w:rsid w:val="000025A2"/>
    <w:rsid w:val="00004663"/>
    <w:rsid w:val="00005670"/>
    <w:rsid w:val="00006604"/>
    <w:rsid w:val="00006E68"/>
    <w:rsid w:val="00010330"/>
    <w:rsid w:val="00011518"/>
    <w:rsid w:val="00011C78"/>
    <w:rsid w:val="000120D6"/>
    <w:rsid w:val="00012A78"/>
    <w:rsid w:val="00013759"/>
    <w:rsid w:val="00014A2E"/>
    <w:rsid w:val="00015594"/>
    <w:rsid w:val="0001567D"/>
    <w:rsid w:val="00015AB8"/>
    <w:rsid w:val="0001664D"/>
    <w:rsid w:val="0002095A"/>
    <w:rsid w:val="00020C49"/>
    <w:rsid w:val="00021CD0"/>
    <w:rsid w:val="00022BD5"/>
    <w:rsid w:val="000248A6"/>
    <w:rsid w:val="00025854"/>
    <w:rsid w:val="00026501"/>
    <w:rsid w:val="00027730"/>
    <w:rsid w:val="00027D57"/>
    <w:rsid w:val="00030E0D"/>
    <w:rsid w:val="00033416"/>
    <w:rsid w:val="00034250"/>
    <w:rsid w:val="0003467A"/>
    <w:rsid w:val="000360CB"/>
    <w:rsid w:val="0003758C"/>
    <w:rsid w:val="00037C82"/>
    <w:rsid w:val="000427B9"/>
    <w:rsid w:val="00042D64"/>
    <w:rsid w:val="000452E9"/>
    <w:rsid w:val="00045A00"/>
    <w:rsid w:val="00046936"/>
    <w:rsid w:val="000469A8"/>
    <w:rsid w:val="00047D63"/>
    <w:rsid w:val="00047FDF"/>
    <w:rsid w:val="00050D93"/>
    <w:rsid w:val="00051875"/>
    <w:rsid w:val="00052AE0"/>
    <w:rsid w:val="00056344"/>
    <w:rsid w:val="00056595"/>
    <w:rsid w:val="00060FD7"/>
    <w:rsid w:val="00060FFB"/>
    <w:rsid w:val="00062FB9"/>
    <w:rsid w:val="000648D0"/>
    <w:rsid w:val="000649F3"/>
    <w:rsid w:val="00065882"/>
    <w:rsid w:val="00065AB1"/>
    <w:rsid w:val="00066D9C"/>
    <w:rsid w:val="00066FB3"/>
    <w:rsid w:val="00070F5E"/>
    <w:rsid w:val="00071F40"/>
    <w:rsid w:val="000728D8"/>
    <w:rsid w:val="00076628"/>
    <w:rsid w:val="00076885"/>
    <w:rsid w:val="00076D7C"/>
    <w:rsid w:val="00076F15"/>
    <w:rsid w:val="00077CF8"/>
    <w:rsid w:val="0008049C"/>
    <w:rsid w:val="0008089A"/>
    <w:rsid w:val="000827F1"/>
    <w:rsid w:val="000847CB"/>
    <w:rsid w:val="000847D9"/>
    <w:rsid w:val="00084F4E"/>
    <w:rsid w:val="0008554F"/>
    <w:rsid w:val="0008569C"/>
    <w:rsid w:val="00085A1D"/>
    <w:rsid w:val="00085E3C"/>
    <w:rsid w:val="000872A3"/>
    <w:rsid w:val="00090B8E"/>
    <w:rsid w:val="0009118B"/>
    <w:rsid w:val="00091BE1"/>
    <w:rsid w:val="00092212"/>
    <w:rsid w:val="00092415"/>
    <w:rsid w:val="00092EF3"/>
    <w:rsid w:val="00094422"/>
    <w:rsid w:val="00094A2D"/>
    <w:rsid w:val="00094B84"/>
    <w:rsid w:val="00095C11"/>
    <w:rsid w:val="000972D0"/>
    <w:rsid w:val="00097D6B"/>
    <w:rsid w:val="000A01CA"/>
    <w:rsid w:val="000A109E"/>
    <w:rsid w:val="000A1CC6"/>
    <w:rsid w:val="000A288A"/>
    <w:rsid w:val="000A2978"/>
    <w:rsid w:val="000A2F0E"/>
    <w:rsid w:val="000A31C3"/>
    <w:rsid w:val="000A4416"/>
    <w:rsid w:val="000B0F3C"/>
    <w:rsid w:val="000B10E8"/>
    <w:rsid w:val="000B2F46"/>
    <w:rsid w:val="000B33BF"/>
    <w:rsid w:val="000B3E4C"/>
    <w:rsid w:val="000B47A5"/>
    <w:rsid w:val="000B61CE"/>
    <w:rsid w:val="000B6701"/>
    <w:rsid w:val="000B6D81"/>
    <w:rsid w:val="000B6F07"/>
    <w:rsid w:val="000B750C"/>
    <w:rsid w:val="000C1202"/>
    <w:rsid w:val="000C19E6"/>
    <w:rsid w:val="000C1C01"/>
    <w:rsid w:val="000C310D"/>
    <w:rsid w:val="000C38B3"/>
    <w:rsid w:val="000C3AF8"/>
    <w:rsid w:val="000C4069"/>
    <w:rsid w:val="000C4FE7"/>
    <w:rsid w:val="000C5211"/>
    <w:rsid w:val="000C5E12"/>
    <w:rsid w:val="000C61D3"/>
    <w:rsid w:val="000D1762"/>
    <w:rsid w:val="000D2E57"/>
    <w:rsid w:val="000D3A73"/>
    <w:rsid w:val="000D4D74"/>
    <w:rsid w:val="000D51E7"/>
    <w:rsid w:val="000D6CBB"/>
    <w:rsid w:val="000D6D3F"/>
    <w:rsid w:val="000D6F3E"/>
    <w:rsid w:val="000D7097"/>
    <w:rsid w:val="000D70BD"/>
    <w:rsid w:val="000E0179"/>
    <w:rsid w:val="000E034E"/>
    <w:rsid w:val="000E0A60"/>
    <w:rsid w:val="000E27FD"/>
    <w:rsid w:val="000E46C8"/>
    <w:rsid w:val="000E5566"/>
    <w:rsid w:val="000E6EC4"/>
    <w:rsid w:val="000E708F"/>
    <w:rsid w:val="000E7216"/>
    <w:rsid w:val="000E767D"/>
    <w:rsid w:val="000F0DC1"/>
    <w:rsid w:val="000F0DC2"/>
    <w:rsid w:val="000F4DA2"/>
    <w:rsid w:val="000F5886"/>
    <w:rsid w:val="000F6E12"/>
    <w:rsid w:val="000F6E7D"/>
    <w:rsid w:val="000F70A5"/>
    <w:rsid w:val="000F770D"/>
    <w:rsid w:val="0010088B"/>
    <w:rsid w:val="0010170D"/>
    <w:rsid w:val="00101E90"/>
    <w:rsid w:val="00102374"/>
    <w:rsid w:val="0010313D"/>
    <w:rsid w:val="001106A6"/>
    <w:rsid w:val="00110A37"/>
    <w:rsid w:val="00110F80"/>
    <w:rsid w:val="00112925"/>
    <w:rsid w:val="00112DF8"/>
    <w:rsid w:val="00112EF1"/>
    <w:rsid w:val="00113310"/>
    <w:rsid w:val="0011389F"/>
    <w:rsid w:val="0011450A"/>
    <w:rsid w:val="001145ED"/>
    <w:rsid w:val="00114873"/>
    <w:rsid w:val="00117B18"/>
    <w:rsid w:val="00117BFA"/>
    <w:rsid w:val="00117D31"/>
    <w:rsid w:val="00120D89"/>
    <w:rsid w:val="00121E7B"/>
    <w:rsid w:val="0012339C"/>
    <w:rsid w:val="0012366B"/>
    <w:rsid w:val="00124CA1"/>
    <w:rsid w:val="00124E81"/>
    <w:rsid w:val="00125602"/>
    <w:rsid w:val="001256A5"/>
    <w:rsid w:val="00125C73"/>
    <w:rsid w:val="00125C93"/>
    <w:rsid w:val="00125D62"/>
    <w:rsid w:val="0012682E"/>
    <w:rsid w:val="001349A0"/>
    <w:rsid w:val="0013576E"/>
    <w:rsid w:val="00135A4A"/>
    <w:rsid w:val="001427FE"/>
    <w:rsid w:val="00142C7C"/>
    <w:rsid w:val="00142EEB"/>
    <w:rsid w:val="001443A2"/>
    <w:rsid w:val="0014544B"/>
    <w:rsid w:val="0014638C"/>
    <w:rsid w:val="00146A2B"/>
    <w:rsid w:val="00146D04"/>
    <w:rsid w:val="00146D7E"/>
    <w:rsid w:val="0014775C"/>
    <w:rsid w:val="00150861"/>
    <w:rsid w:val="00150B9C"/>
    <w:rsid w:val="001512AC"/>
    <w:rsid w:val="00151EDD"/>
    <w:rsid w:val="001544D3"/>
    <w:rsid w:val="00154C45"/>
    <w:rsid w:val="00156911"/>
    <w:rsid w:val="00156F3C"/>
    <w:rsid w:val="00157A58"/>
    <w:rsid w:val="001631C4"/>
    <w:rsid w:val="00165AAA"/>
    <w:rsid w:val="001671BF"/>
    <w:rsid w:val="0016776A"/>
    <w:rsid w:val="001719EE"/>
    <w:rsid w:val="00171F24"/>
    <w:rsid w:val="001735D9"/>
    <w:rsid w:val="001738F8"/>
    <w:rsid w:val="00173D24"/>
    <w:rsid w:val="001744CD"/>
    <w:rsid w:val="00180566"/>
    <w:rsid w:val="001814B0"/>
    <w:rsid w:val="0018372E"/>
    <w:rsid w:val="00186D3D"/>
    <w:rsid w:val="00190F80"/>
    <w:rsid w:val="00192200"/>
    <w:rsid w:val="00192514"/>
    <w:rsid w:val="00192A08"/>
    <w:rsid w:val="00192E10"/>
    <w:rsid w:val="00193343"/>
    <w:rsid w:val="00193813"/>
    <w:rsid w:val="00193D9A"/>
    <w:rsid w:val="0019426E"/>
    <w:rsid w:val="0019634F"/>
    <w:rsid w:val="001968E0"/>
    <w:rsid w:val="00197707"/>
    <w:rsid w:val="001A204D"/>
    <w:rsid w:val="001A4450"/>
    <w:rsid w:val="001A4AA2"/>
    <w:rsid w:val="001A6503"/>
    <w:rsid w:val="001A7FAE"/>
    <w:rsid w:val="001B179C"/>
    <w:rsid w:val="001B1E27"/>
    <w:rsid w:val="001B24F0"/>
    <w:rsid w:val="001B2591"/>
    <w:rsid w:val="001B2C43"/>
    <w:rsid w:val="001B42A8"/>
    <w:rsid w:val="001B54E7"/>
    <w:rsid w:val="001B6205"/>
    <w:rsid w:val="001B64E7"/>
    <w:rsid w:val="001C131C"/>
    <w:rsid w:val="001C247E"/>
    <w:rsid w:val="001C3010"/>
    <w:rsid w:val="001C32E3"/>
    <w:rsid w:val="001C34B8"/>
    <w:rsid w:val="001C380B"/>
    <w:rsid w:val="001C3B87"/>
    <w:rsid w:val="001C3F21"/>
    <w:rsid w:val="001C51B4"/>
    <w:rsid w:val="001C7285"/>
    <w:rsid w:val="001C792F"/>
    <w:rsid w:val="001D087A"/>
    <w:rsid w:val="001D0AAA"/>
    <w:rsid w:val="001D0DF4"/>
    <w:rsid w:val="001D1FD0"/>
    <w:rsid w:val="001D525A"/>
    <w:rsid w:val="001E025A"/>
    <w:rsid w:val="001E2C0D"/>
    <w:rsid w:val="001E393F"/>
    <w:rsid w:val="001E40E1"/>
    <w:rsid w:val="001E59F3"/>
    <w:rsid w:val="001E5ACE"/>
    <w:rsid w:val="001F1061"/>
    <w:rsid w:val="001F229C"/>
    <w:rsid w:val="001F2751"/>
    <w:rsid w:val="001F29E6"/>
    <w:rsid w:val="001F3B3A"/>
    <w:rsid w:val="001F444B"/>
    <w:rsid w:val="001F5863"/>
    <w:rsid w:val="001F5E63"/>
    <w:rsid w:val="001F676B"/>
    <w:rsid w:val="001F6D57"/>
    <w:rsid w:val="001F76D6"/>
    <w:rsid w:val="00200A6B"/>
    <w:rsid w:val="00201A09"/>
    <w:rsid w:val="00201F93"/>
    <w:rsid w:val="00202925"/>
    <w:rsid w:val="00205375"/>
    <w:rsid w:val="002062EE"/>
    <w:rsid w:val="0020690D"/>
    <w:rsid w:val="0021059D"/>
    <w:rsid w:val="002107C2"/>
    <w:rsid w:val="00211B32"/>
    <w:rsid w:val="00211CED"/>
    <w:rsid w:val="00213447"/>
    <w:rsid w:val="0021414D"/>
    <w:rsid w:val="00216689"/>
    <w:rsid w:val="00216CF9"/>
    <w:rsid w:val="002176F4"/>
    <w:rsid w:val="00217932"/>
    <w:rsid w:val="00217BAF"/>
    <w:rsid w:val="00220743"/>
    <w:rsid w:val="002212CF"/>
    <w:rsid w:val="00221D2D"/>
    <w:rsid w:val="00223345"/>
    <w:rsid w:val="00223AC6"/>
    <w:rsid w:val="00223F18"/>
    <w:rsid w:val="0022469F"/>
    <w:rsid w:val="002247BC"/>
    <w:rsid w:val="00224B9A"/>
    <w:rsid w:val="00225F24"/>
    <w:rsid w:val="0022627C"/>
    <w:rsid w:val="002262C7"/>
    <w:rsid w:val="0022666A"/>
    <w:rsid w:val="002269AC"/>
    <w:rsid w:val="00226E45"/>
    <w:rsid w:val="002277BD"/>
    <w:rsid w:val="002302A0"/>
    <w:rsid w:val="002332A2"/>
    <w:rsid w:val="002341D0"/>
    <w:rsid w:val="002343B7"/>
    <w:rsid w:val="002349F5"/>
    <w:rsid w:val="00234B3D"/>
    <w:rsid w:val="0024021F"/>
    <w:rsid w:val="0024028B"/>
    <w:rsid w:val="00242332"/>
    <w:rsid w:val="00242C3C"/>
    <w:rsid w:val="002438D5"/>
    <w:rsid w:val="00247128"/>
    <w:rsid w:val="00247E26"/>
    <w:rsid w:val="002515C2"/>
    <w:rsid w:val="00252445"/>
    <w:rsid w:val="00253D60"/>
    <w:rsid w:val="002550FE"/>
    <w:rsid w:val="002555B6"/>
    <w:rsid w:val="002604F7"/>
    <w:rsid w:val="00260C39"/>
    <w:rsid w:val="002612A0"/>
    <w:rsid w:val="00261A15"/>
    <w:rsid w:val="00261C42"/>
    <w:rsid w:val="00262739"/>
    <w:rsid w:val="00262BCD"/>
    <w:rsid w:val="00262F05"/>
    <w:rsid w:val="002630C0"/>
    <w:rsid w:val="00266D60"/>
    <w:rsid w:val="00267BC2"/>
    <w:rsid w:val="00270942"/>
    <w:rsid w:val="00270DBE"/>
    <w:rsid w:val="00270FBD"/>
    <w:rsid w:val="00271AF1"/>
    <w:rsid w:val="00274ADC"/>
    <w:rsid w:val="0027539A"/>
    <w:rsid w:val="002754E7"/>
    <w:rsid w:val="00275DAF"/>
    <w:rsid w:val="00276ACB"/>
    <w:rsid w:val="00276CCF"/>
    <w:rsid w:val="002801C2"/>
    <w:rsid w:val="00283E25"/>
    <w:rsid w:val="0028628B"/>
    <w:rsid w:val="00286803"/>
    <w:rsid w:val="00286B44"/>
    <w:rsid w:val="002901EE"/>
    <w:rsid w:val="00290659"/>
    <w:rsid w:val="00291B54"/>
    <w:rsid w:val="00291F59"/>
    <w:rsid w:val="0029638B"/>
    <w:rsid w:val="002A1527"/>
    <w:rsid w:val="002A3BC9"/>
    <w:rsid w:val="002A4AE9"/>
    <w:rsid w:val="002A50DA"/>
    <w:rsid w:val="002A5D86"/>
    <w:rsid w:val="002A7DAF"/>
    <w:rsid w:val="002A7EF8"/>
    <w:rsid w:val="002B0C63"/>
    <w:rsid w:val="002B11E4"/>
    <w:rsid w:val="002B1937"/>
    <w:rsid w:val="002B2F2E"/>
    <w:rsid w:val="002B3094"/>
    <w:rsid w:val="002B3B5B"/>
    <w:rsid w:val="002B7032"/>
    <w:rsid w:val="002C3BBB"/>
    <w:rsid w:val="002C476F"/>
    <w:rsid w:val="002C59D6"/>
    <w:rsid w:val="002C7149"/>
    <w:rsid w:val="002D08CC"/>
    <w:rsid w:val="002D0DF2"/>
    <w:rsid w:val="002D140A"/>
    <w:rsid w:val="002D1BDD"/>
    <w:rsid w:val="002D1EBE"/>
    <w:rsid w:val="002D2D45"/>
    <w:rsid w:val="002D3850"/>
    <w:rsid w:val="002D3F17"/>
    <w:rsid w:val="002D42E6"/>
    <w:rsid w:val="002D5BB2"/>
    <w:rsid w:val="002D707D"/>
    <w:rsid w:val="002E01E8"/>
    <w:rsid w:val="002E0F07"/>
    <w:rsid w:val="002E10AE"/>
    <w:rsid w:val="002E1751"/>
    <w:rsid w:val="002E324D"/>
    <w:rsid w:val="002E3690"/>
    <w:rsid w:val="002E3E28"/>
    <w:rsid w:val="002E480D"/>
    <w:rsid w:val="002E577B"/>
    <w:rsid w:val="002F1C00"/>
    <w:rsid w:val="002F1C40"/>
    <w:rsid w:val="002F5077"/>
    <w:rsid w:val="002F6CC7"/>
    <w:rsid w:val="002F722C"/>
    <w:rsid w:val="0030003C"/>
    <w:rsid w:val="0030079E"/>
    <w:rsid w:val="00300903"/>
    <w:rsid w:val="00301129"/>
    <w:rsid w:val="003033A6"/>
    <w:rsid w:val="00304550"/>
    <w:rsid w:val="00304C06"/>
    <w:rsid w:val="00306C9C"/>
    <w:rsid w:val="0031076E"/>
    <w:rsid w:val="00310EC3"/>
    <w:rsid w:val="003127E8"/>
    <w:rsid w:val="00312AB9"/>
    <w:rsid w:val="00313D28"/>
    <w:rsid w:val="003146B7"/>
    <w:rsid w:val="00315211"/>
    <w:rsid w:val="00315282"/>
    <w:rsid w:val="00315286"/>
    <w:rsid w:val="003152ED"/>
    <w:rsid w:val="0031646A"/>
    <w:rsid w:val="00316C64"/>
    <w:rsid w:val="003210F6"/>
    <w:rsid w:val="00322697"/>
    <w:rsid w:val="00322F71"/>
    <w:rsid w:val="00324022"/>
    <w:rsid w:val="00324BFB"/>
    <w:rsid w:val="00330ADD"/>
    <w:rsid w:val="003321EE"/>
    <w:rsid w:val="00333F3A"/>
    <w:rsid w:val="00334CEA"/>
    <w:rsid w:val="00337243"/>
    <w:rsid w:val="00337524"/>
    <w:rsid w:val="00337FB6"/>
    <w:rsid w:val="00342BA4"/>
    <w:rsid w:val="0034371E"/>
    <w:rsid w:val="003443C4"/>
    <w:rsid w:val="00345596"/>
    <w:rsid w:val="00346EC7"/>
    <w:rsid w:val="00347A6C"/>
    <w:rsid w:val="003513EA"/>
    <w:rsid w:val="00352BEE"/>
    <w:rsid w:val="0035303A"/>
    <w:rsid w:val="00353BBC"/>
    <w:rsid w:val="00353E47"/>
    <w:rsid w:val="00353EE7"/>
    <w:rsid w:val="00356760"/>
    <w:rsid w:val="00357DCC"/>
    <w:rsid w:val="003604ED"/>
    <w:rsid w:val="0036123F"/>
    <w:rsid w:val="0036272A"/>
    <w:rsid w:val="00362EBB"/>
    <w:rsid w:val="00363427"/>
    <w:rsid w:val="00363A68"/>
    <w:rsid w:val="00364152"/>
    <w:rsid w:val="00364805"/>
    <w:rsid w:val="0036639C"/>
    <w:rsid w:val="003663AF"/>
    <w:rsid w:val="0036648C"/>
    <w:rsid w:val="00367981"/>
    <w:rsid w:val="00367FAA"/>
    <w:rsid w:val="00372F45"/>
    <w:rsid w:val="00375A52"/>
    <w:rsid w:val="00376673"/>
    <w:rsid w:val="003800BF"/>
    <w:rsid w:val="00380620"/>
    <w:rsid w:val="00380F4A"/>
    <w:rsid w:val="0038113B"/>
    <w:rsid w:val="0038127C"/>
    <w:rsid w:val="003815C6"/>
    <w:rsid w:val="003819D8"/>
    <w:rsid w:val="00381B50"/>
    <w:rsid w:val="00382073"/>
    <w:rsid w:val="00383333"/>
    <w:rsid w:val="00384738"/>
    <w:rsid w:val="00384F4C"/>
    <w:rsid w:val="00385FB6"/>
    <w:rsid w:val="00386060"/>
    <w:rsid w:val="00387AA8"/>
    <w:rsid w:val="0039139F"/>
    <w:rsid w:val="003928E5"/>
    <w:rsid w:val="00394AC9"/>
    <w:rsid w:val="00395998"/>
    <w:rsid w:val="0039635D"/>
    <w:rsid w:val="003A01F1"/>
    <w:rsid w:val="003A0FE8"/>
    <w:rsid w:val="003A14D4"/>
    <w:rsid w:val="003A2C89"/>
    <w:rsid w:val="003A3181"/>
    <w:rsid w:val="003A357A"/>
    <w:rsid w:val="003A44EF"/>
    <w:rsid w:val="003A6416"/>
    <w:rsid w:val="003A65A4"/>
    <w:rsid w:val="003A6F2B"/>
    <w:rsid w:val="003A79D3"/>
    <w:rsid w:val="003A7CD5"/>
    <w:rsid w:val="003B10B2"/>
    <w:rsid w:val="003B1544"/>
    <w:rsid w:val="003B26E3"/>
    <w:rsid w:val="003B3E0E"/>
    <w:rsid w:val="003B4CFC"/>
    <w:rsid w:val="003B7736"/>
    <w:rsid w:val="003C08EB"/>
    <w:rsid w:val="003C0CF1"/>
    <w:rsid w:val="003C0D9A"/>
    <w:rsid w:val="003C0DC9"/>
    <w:rsid w:val="003C0E44"/>
    <w:rsid w:val="003C0FEF"/>
    <w:rsid w:val="003C1232"/>
    <w:rsid w:val="003C3493"/>
    <w:rsid w:val="003C3912"/>
    <w:rsid w:val="003C4634"/>
    <w:rsid w:val="003C474D"/>
    <w:rsid w:val="003C68D6"/>
    <w:rsid w:val="003C7413"/>
    <w:rsid w:val="003D16BA"/>
    <w:rsid w:val="003D1D2F"/>
    <w:rsid w:val="003D23DF"/>
    <w:rsid w:val="003D29C5"/>
    <w:rsid w:val="003D2AAE"/>
    <w:rsid w:val="003D2CCF"/>
    <w:rsid w:val="003D307F"/>
    <w:rsid w:val="003D33A1"/>
    <w:rsid w:val="003D3966"/>
    <w:rsid w:val="003D476E"/>
    <w:rsid w:val="003D69AA"/>
    <w:rsid w:val="003E03CE"/>
    <w:rsid w:val="003E1CFF"/>
    <w:rsid w:val="003E1F51"/>
    <w:rsid w:val="003E23DF"/>
    <w:rsid w:val="003E25F8"/>
    <w:rsid w:val="003E32E0"/>
    <w:rsid w:val="003E452D"/>
    <w:rsid w:val="003E548D"/>
    <w:rsid w:val="003F007A"/>
    <w:rsid w:val="003F01CD"/>
    <w:rsid w:val="003F328E"/>
    <w:rsid w:val="003F3FE7"/>
    <w:rsid w:val="003F4303"/>
    <w:rsid w:val="003F4C9D"/>
    <w:rsid w:val="003F770E"/>
    <w:rsid w:val="004019BF"/>
    <w:rsid w:val="004031EA"/>
    <w:rsid w:val="00403B32"/>
    <w:rsid w:val="00404CFC"/>
    <w:rsid w:val="004053E2"/>
    <w:rsid w:val="00405ED2"/>
    <w:rsid w:val="00406F9A"/>
    <w:rsid w:val="004100C3"/>
    <w:rsid w:val="00410733"/>
    <w:rsid w:val="00411B30"/>
    <w:rsid w:val="00413A55"/>
    <w:rsid w:val="00413BEB"/>
    <w:rsid w:val="0041487B"/>
    <w:rsid w:val="004157E7"/>
    <w:rsid w:val="00416ABE"/>
    <w:rsid w:val="0041706F"/>
    <w:rsid w:val="00421D3A"/>
    <w:rsid w:val="00421DDA"/>
    <w:rsid w:val="004222F5"/>
    <w:rsid w:val="00422C51"/>
    <w:rsid w:val="004258AF"/>
    <w:rsid w:val="004300CE"/>
    <w:rsid w:val="0043254E"/>
    <w:rsid w:val="004326F4"/>
    <w:rsid w:val="00432742"/>
    <w:rsid w:val="004328CE"/>
    <w:rsid w:val="00433690"/>
    <w:rsid w:val="00433E6F"/>
    <w:rsid w:val="00435FCD"/>
    <w:rsid w:val="00443A9F"/>
    <w:rsid w:val="00446564"/>
    <w:rsid w:val="0045000B"/>
    <w:rsid w:val="00451318"/>
    <w:rsid w:val="0045269A"/>
    <w:rsid w:val="004533A1"/>
    <w:rsid w:val="004543F3"/>
    <w:rsid w:val="00454EF0"/>
    <w:rsid w:val="004552C6"/>
    <w:rsid w:val="004566E2"/>
    <w:rsid w:val="0045778D"/>
    <w:rsid w:val="00457873"/>
    <w:rsid w:val="00461134"/>
    <w:rsid w:val="00462113"/>
    <w:rsid w:val="00462599"/>
    <w:rsid w:val="00464C97"/>
    <w:rsid w:val="00464DE7"/>
    <w:rsid w:val="00465458"/>
    <w:rsid w:val="0046669E"/>
    <w:rsid w:val="00467EF6"/>
    <w:rsid w:val="004709AC"/>
    <w:rsid w:val="00471203"/>
    <w:rsid w:val="0047223F"/>
    <w:rsid w:val="00473684"/>
    <w:rsid w:val="00474EEB"/>
    <w:rsid w:val="0047584A"/>
    <w:rsid w:val="0047620D"/>
    <w:rsid w:val="00477840"/>
    <w:rsid w:val="00477CD0"/>
    <w:rsid w:val="00477F18"/>
    <w:rsid w:val="0048118E"/>
    <w:rsid w:val="00481288"/>
    <w:rsid w:val="00481809"/>
    <w:rsid w:val="00482689"/>
    <w:rsid w:val="00483AF5"/>
    <w:rsid w:val="004864DC"/>
    <w:rsid w:val="004867EC"/>
    <w:rsid w:val="004872DD"/>
    <w:rsid w:val="00487F89"/>
    <w:rsid w:val="00491C82"/>
    <w:rsid w:val="00491EAD"/>
    <w:rsid w:val="00492BE1"/>
    <w:rsid w:val="00493940"/>
    <w:rsid w:val="0049424C"/>
    <w:rsid w:val="0049530F"/>
    <w:rsid w:val="00495C6D"/>
    <w:rsid w:val="00496746"/>
    <w:rsid w:val="00496C89"/>
    <w:rsid w:val="004979C7"/>
    <w:rsid w:val="00497D24"/>
    <w:rsid w:val="004A05A0"/>
    <w:rsid w:val="004A0625"/>
    <w:rsid w:val="004A2616"/>
    <w:rsid w:val="004A3750"/>
    <w:rsid w:val="004A60C6"/>
    <w:rsid w:val="004A6E02"/>
    <w:rsid w:val="004B06FB"/>
    <w:rsid w:val="004B1993"/>
    <w:rsid w:val="004B1FC7"/>
    <w:rsid w:val="004B2BDD"/>
    <w:rsid w:val="004B2FC2"/>
    <w:rsid w:val="004B3912"/>
    <w:rsid w:val="004B4630"/>
    <w:rsid w:val="004B5608"/>
    <w:rsid w:val="004B6060"/>
    <w:rsid w:val="004C0A25"/>
    <w:rsid w:val="004C122D"/>
    <w:rsid w:val="004C1A61"/>
    <w:rsid w:val="004C24C4"/>
    <w:rsid w:val="004C28F9"/>
    <w:rsid w:val="004C2C20"/>
    <w:rsid w:val="004C2C56"/>
    <w:rsid w:val="004C4D78"/>
    <w:rsid w:val="004C5ABF"/>
    <w:rsid w:val="004C5CB4"/>
    <w:rsid w:val="004C6B52"/>
    <w:rsid w:val="004C78E5"/>
    <w:rsid w:val="004C7D12"/>
    <w:rsid w:val="004D0CD5"/>
    <w:rsid w:val="004D2568"/>
    <w:rsid w:val="004D2ED9"/>
    <w:rsid w:val="004D3924"/>
    <w:rsid w:val="004D392A"/>
    <w:rsid w:val="004D601B"/>
    <w:rsid w:val="004D61C9"/>
    <w:rsid w:val="004D6AFC"/>
    <w:rsid w:val="004D7023"/>
    <w:rsid w:val="004D7776"/>
    <w:rsid w:val="004E1CFB"/>
    <w:rsid w:val="004E2149"/>
    <w:rsid w:val="004E2E9F"/>
    <w:rsid w:val="004E3A4E"/>
    <w:rsid w:val="004E4A1B"/>
    <w:rsid w:val="004E5525"/>
    <w:rsid w:val="004E5F59"/>
    <w:rsid w:val="004F09CA"/>
    <w:rsid w:val="004F0BE5"/>
    <w:rsid w:val="004F31FE"/>
    <w:rsid w:val="004F5317"/>
    <w:rsid w:val="004F5C15"/>
    <w:rsid w:val="004F66D6"/>
    <w:rsid w:val="0050016F"/>
    <w:rsid w:val="00500AEE"/>
    <w:rsid w:val="00500C02"/>
    <w:rsid w:val="0050284A"/>
    <w:rsid w:val="005031D6"/>
    <w:rsid w:val="005046FB"/>
    <w:rsid w:val="00507A18"/>
    <w:rsid w:val="00510074"/>
    <w:rsid w:val="00510CF2"/>
    <w:rsid w:val="005114F0"/>
    <w:rsid w:val="005132AF"/>
    <w:rsid w:val="00514025"/>
    <w:rsid w:val="00515CC0"/>
    <w:rsid w:val="00516268"/>
    <w:rsid w:val="00516399"/>
    <w:rsid w:val="00517026"/>
    <w:rsid w:val="00517793"/>
    <w:rsid w:val="00521B7A"/>
    <w:rsid w:val="00522EEF"/>
    <w:rsid w:val="0052528E"/>
    <w:rsid w:val="00525AC7"/>
    <w:rsid w:val="005261D2"/>
    <w:rsid w:val="00532175"/>
    <w:rsid w:val="00534A45"/>
    <w:rsid w:val="00534FFC"/>
    <w:rsid w:val="00535684"/>
    <w:rsid w:val="00536BA6"/>
    <w:rsid w:val="00540595"/>
    <w:rsid w:val="00540850"/>
    <w:rsid w:val="00540F2F"/>
    <w:rsid w:val="00541465"/>
    <w:rsid w:val="00541FB7"/>
    <w:rsid w:val="005437A9"/>
    <w:rsid w:val="00543974"/>
    <w:rsid w:val="00543CAD"/>
    <w:rsid w:val="00543DD0"/>
    <w:rsid w:val="00545880"/>
    <w:rsid w:val="00545A1E"/>
    <w:rsid w:val="00546308"/>
    <w:rsid w:val="0054644D"/>
    <w:rsid w:val="0055115E"/>
    <w:rsid w:val="00551AE0"/>
    <w:rsid w:val="00552554"/>
    <w:rsid w:val="0055302C"/>
    <w:rsid w:val="00554387"/>
    <w:rsid w:val="005575CF"/>
    <w:rsid w:val="00557FF6"/>
    <w:rsid w:val="005600F0"/>
    <w:rsid w:val="00561880"/>
    <w:rsid w:val="00563CC2"/>
    <w:rsid w:val="00564658"/>
    <w:rsid w:val="00564904"/>
    <w:rsid w:val="00565909"/>
    <w:rsid w:val="005659B4"/>
    <w:rsid w:val="0057024C"/>
    <w:rsid w:val="005711B8"/>
    <w:rsid w:val="0057313D"/>
    <w:rsid w:val="005742AD"/>
    <w:rsid w:val="00574462"/>
    <w:rsid w:val="00575B68"/>
    <w:rsid w:val="00575BDC"/>
    <w:rsid w:val="00577E12"/>
    <w:rsid w:val="00581150"/>
    <w:rsid w:val="00582FC4"/>
    <w:rsid w:val="00583371"/>
    <w:rsid w:val="005841ED"/>
    <w:rsid w:val="005854D8"/>
    <w:rsid w:val="005865AB"/>
    <w:rsid w:val="0058680C"/>
    <w:rsid w:val="00590E0E"/>
    <w:rsid w:val="00591A9B"/>
    <w:rsid w:val="005936F8"/>
    <w:rsid w:val="00594C6C"/>
    <w:rsid w:val="00596323"/>
    <w:rsid w:val="0059733B"/>
    <w:rsid w:val="005978EE"/>
    <w:rsid w:val="00597E31"/>
    <w:rsid w:val="005A0422"/>
    <w:rsid w:val="005A1747"/>
    <w:rsid w:val="005A246F"/>
    <w:rsid w:val="005A2F9E"/>
    <w:rsid w:val="005A418A"/>
    <w:rsid w:val="005A4C72"/>
    <w:rsid w:val="005A517E"/>
    <w:rsid w:val="005A5DA7"/>
    <w:rsid w:val="005A5E91"/>
    <w:rsid w:val="005A708F"/>
    <w:rsid w:val="005B00FC"/>
    <w:rsid w:val="005B05DB"/>
    <w:rsid w:val="005B0C7C"/>
    <w:rsid w:val="005B1173"/>
    <w:rsid w:val="005B22AA"/>
    <w:rsid w:val="005B2854"/>
    <w:rsid w:val="005B3664"/>
    <w:rsid w:val="005B3C64"/>
    <w:rsid w:val="005B5781"/>
    <w:rsid w:val="005B5CA5"/>
    <w:rsid w:val="005B6115"/>
    <w:rsid w:val="005B6442"/>
    <w:rsid w:val="005B7D8B"/>
    <w:rsid w:val="005C07FD"/>
    <w:rsid w:val="005C0C6C"/>
    <w:rsid w:val="005C1888"/>
    <w:rsid w:val="005C2661"/>
    <w:rsid w:val="005C2C5F"/>
    <w:rsid w:val="005C5386"/>
    <w:rsid w:val="005C612A"/>
    <w:rsid w:val="005C6506"/>
    <w:rsid w:val="005D1083"/>
    <w:rsid w:val="005D179C"/>
    <w:rsid w:val="005D270D"/>
    <w:rsid w:val="005D3772"/>
    <w:rsid w:val="005D42D8"/>
    <w:rsid w:val="005D4F0A"/>
    <w:rsid w:val="005D6A2B"/>
    <w:rsid w:val="005D6AAD"/>
    <w:rsid w:val="005E099B"/>
    <w:rsid w:val="005E1B63"/>
    <w:rsid w:val="005E2EE0"/>
    <w:rsid w:val="005E3939"/>
    <w:rsid w:val="005E4047"/>
    <w:rsid w:val="005E6255"/>
    <w:rsid w:val="005E6815"/>
    <w:rsid w:val="005E6E87"/>
    <w:rsid w:val="005F0146"/>
    <w:rsid w:val="005F046C"/>
    <w:rsid w:val="005F15AC"/>
    <w:rsid w:val="005F19A3"/>
    <w:rsid w:val="005F233E"/>
    <w:rsid w:val="005F27CF"/>
    <w:rsid w:val="005F33FE"/>
    <w:rsid w:val="005F3B80"/>
    <w:rsid w:val="005F43E6"/>
    <w:rsid w:val="005F5106"/>
    <w:rsid w:val="005F76C6"/>
    <w:rsid w:val="00601D2F"/>
    <w:rsid w:val="0060316E"/>
    <w:rsid w:val="006048ED"/>
    <w:rsid w:val="00604C74"/>
    <w:rsid w:val="00605072"/>
    <w:rsid w:val="006062A3"/>
    <w:rsid w:val="00606354"/>
    <w:rsid w:val="00607FA6"/>
    <w:rsid w:val="00610AAA"/>
    <w:rsid w:val="00610DA9"/>
    <w:rsid w:val="006129D2"/>
    <w:rsid w:val="006134A9"/>
    <w:rsid w:val="00613F1C"/>
    <w:rsid w:val="006150C8"/>
    <w:rsid w:val="00616121"/>
    <w:rsid w:val="006171A0"/>
    <w:rsid w:val="00620104"/>
    <w:rsid w:val="00620DEB"/>
    <w:rsid w:val="00621ECA"/>
    <w:rsid w:val="00623333"/>
    <w:rsid w:val="00624762"/>
    <w:rsid w:val="006256EF"/>
    <w:rsid w:val="00625912"/>
    <w:rsid w:val="00626D2A"/>
    <w:rsid w:val="0063060C"/>
    <w:rsid w:val="0063144D"/>
    <w:rsid w:val="00631E11"/>
    <w:rsid w:val="00631F85"/>
    <w:rsid w:val="00632D29"/>
    <w:rsid w:val="00633BD9"/>
    <w:rsid w:val="006343B4"/>
    <w:rsid w:val="00635634"/>
    <w:rsid w:val="006362A9"/>
    <w:rsid w:val="006368F2"/>
    <w:rsid w:val="00636B13"/>
    <w:rsid w:val="006372A1"/>
    <w:rsid w:val="006379FD"/>
    <w:rsid w:val="00637A23"/>
    <w:rsid w:val="00637A35"/>
    <w:rsid w:val="00640C9E"/>
    <w:rsid w:val="006412AC"/>
    <w:rsid w:val="006415B5"/>
    <w:rsid w:val="00642C44"/>
    <w:rsid w:val="00642ECF"/>
    <w:rsid w:val="00643C8A"/>
    <w:rsid w:val="00644287"/>
    <w:rsid w:val="00644B81"/>
    <w:rsid w:val="00645A23"/>
    <w:rsid w:val="00645D3E"/>
    <w:rsid w:val="00646882"/>
    <w:rsid w:val="00646933"/>
    <w:rsid w:val="00647DAD"/>
    <w:rsid w:val="0065171C"/>
    <w:rsid w:val="00651969"/>
    <w:rsid w:val="00653261"/>
    <w:rsid w:val="0065362D"/>
    <w:rsid w:val="00653D9C"/>
    <w:rsid w:val="00653EA3"/>
    <w:rsid w:val="00654099"/>
    <w:rsid w:val="0065489B"/>
    <w:rsid w:val="00655C8F"/>
    <w:rsid w:val="00655EB4"/>
    <w:rsid w:val="006615A1"/>
    <w:rsid w:val="0066246A"/>
    <w:rsid w:val="00663230"/>
    <w:rsid w:val="006632C5"/>
    <w:rsid w:val="006638A0"/>
    <w:rsid w:val="00664351"/>
    <w:rsid w:val="0066448C"/>
    <w:rsid w:val="00664DE3"/>
    <w:rsid w:val="00664E91"/>
    <w:rsid w:val="006654AD"/>
    <w:rsid w:val="00665764"/>
    <w:rsid w:val="00666FD3"/>
    <w:rsid w:val="0066702A"/>
    <w:rsid w:val="006716D4"/>
    <w:rsid w:val="006739A7"/>
    <w:rsid w:val="00674EF7"/>
    <w:rsid w:val="00675FE9"/>
    <w:rsid w:val="006761E4"/>
    <w:rsid w:val="00676704"/>
    <w:rsid w:val="00677029"/>
    <w:rsid w:val="00680180"/>
    <w:rsid w:val="00680D4A"/>
    <w:rsid w:val="00683A29"/>
    <w:rsid w:val="00685828"/>
    <w:rsid w:val="00686DB9"/>
    <w:rsid w:val="006908C9"/>
    <w:rsid w:val="00690AC3"/>
    <w:rsid w:val="00691911"/>
    <w:rsid w:val="00691B13"/>
    <w:rsid w:val="00692CCB"/>
    <w:rsid w:val="0069434D"/>
    <w:rsid w:val="006951FF"/>
    <w:rsid w:val="006960DE"/>
    <w:rsid w:val="006971C6"/>
    <w:rsid w:val="006974A4"/>
    <w:rsid w:val="006A0539"/>
    <w:rsid w:val="006A2115"/>
    <w:rsid w:val="006A2167"/>
    <w:rsid w:val="006A23A3"/>
    <w:rsid w:val="006A2CDF"/>
    <w:rsid w:val="006A2D0F"/>
    <w:rsid w:val="006A3A7C"/>
    <w:rsid w:val="006A47B4"/>
    <w:rsid w:val="006A47CF"/>
    <w:rsid w:val="006A724D"/>
    <w:rsid w:val="006A7CF9"/>
    <w:rsid w:val="006B22E9"/>
    <w:rsid w:val="006B2F9D"/>
    <w:rsid w:val="006B33B5"/>
    <w:rsid w:val="006B34C3"/>
    <w:rsid w:val="006B4105"/>
    <w:rsid w:val="006B480C"/>
    <w:rsid w:val="006B4F46"/>
    <w:rsid w:val="006B53B1"/>
    <w:rsid w:val="006B5E0B"/>
    <w:rsid w:val="006B612C"/>
    <w:rsid w:val="006B6B17"/>
    <w:rsid w:val="006B7111"/>
    <w:rsid w:val="006B7CD5"/>
    <w:rsid w:val="006C0200"/>
    <w:rsid w:val="006C05C3"/>
    <w:rsid w:val="006C292F"/>
    <w:rsid w:val="006C2A32"/>
    <w:rsid w:val="006C2E4C"/>
    <w:rsid w:val="006C3858"/>
    <w:rsid w:val="006C4288"/>
    <w:rsid w:val="006C5348"/>
    <w:rsid w:val="006C6B48"/>
    <w:rsid w:val="006C7163"/>
    <w:rsid w:val="006D092E"/>
    <w:rsid w:val="006D1019"/>
    <w:rsid w:val="006D16E8"/>
    <w:rsid w:val="006D1FB5"/>
    <w:rsid w:val="006D2871"/>
    <w:rsid w:val="006D43CC"/>
    <w:rsid w:val="006D4D73"/>
    <w:rsid w:val="006D57AF"/>
    <w:rsid w:val="006D5F85"/>
    <w:rsid w:val="006D7316"/>
    <w:rsid w:val="006E0F61"/>
    <w:rsid w:val="006E1314"/>
    <w:rsid w:val="006E2846"/>
    <w:rsid w:val="006E2A20"/>
    <w:rsid w:val="006E47C4"/>
    <w:rsid w:val="006E4C54"/>
    <w:rsid w:val="006E6C40"/>
    <w:rsid w:val="006E6EC2"/>
    <w:rsid w:val="006F13E5"/>
    <w:rsid w:val="006F174A"/>
    <w:rsid w:val="006F1CDA"/>
    <w:rsid w:val="006F407D"/>
    <w:rsid w:val="006F41DA"/>
    <w:rsid w:val="006F5072"/>
    <w:rsid w:val="006F5A6B"/>
    <w:rsid w:val="006F631B"/>
    <w:rsid w:val="007010AF"/>
    <w:rsid w:val="00701314"/>
    <w:rsid w:val="007026A6"/>
    <w:rsid w:val="007029B3"/>
    <w:rsid w:val="00702B77"/>
    <w:rsid w:val="00702E74"/>
    <w:rsid w:val="00703042"/>
    <w:rsid w:val="0070325E"/>
    <w:rsid w:val="00703507"/>
    <w:rsid w:val="00704C1F"/>
    <w:rsid w:val="00705442"/>
    <w:rsid w:val="00706768"/>
    <w:rsid w:val="00706ED4"/>
    <w:rsid w:val="00707BC3"/>
    <w:rsid w:val="00707EE1"/>
    <w:rsid w:val="00710F01"/>
    <w:rsid w:val="00711030"/>
    <w:rsid w:val="00712051"/>
    <w:rsid w:val="00712756"/>
    <w:rsid w:val="007152EA"/>
    <w:rsid w:val="007153FB"/>
    <w:rsid w:val="00721497"/>
    <w:rsid w:val="007225E1"/>
    <w:rsid w:val="007231C2"/>
    <w:rsid w:val="00723EDF"/>
    <w:rsid w:val="00724766"/>
    <w:rsid w:val="0072573B"/>
    <w:rsid w:val="00725F1A"/>
    <w:rsid w:val="00725F98"/>
    <w:rsid w:val="00726A7B"/>
    <w:rsid w:val="0072732E"/>
    <w:rsid w:val="00730E6D"/>
    <w:rsid w:val="00733B6A"/>
    <w:rsid w:val="00734D53"/>
    <w:rsid w:val="00735A42"/>
    <w:rsid w:val="00735C3E"/>
    <w:rsid w:val="00736102"/>
    <w:rsid w:val="00736104"/>
    <w:rsid w:val="00736804"/>
    <w:rsid w:val="00736923"/>
    <w:rsid w:val="0073756C"/>
    <w:rsid w:val="007377B8"/>
    <w:rsid w:val="00740064"/>
    <w:rsid w:val="0074127C"/>
    <w:rsid w:val="007430E1"/>
    <w:rsid w:val="00743A9B"/>
    <w:rsid w:val="00744654"/>
    <w:rsid w:val="00745170"/>
    <w:rsid w:val="00746C2A"/>
    <w:rsid w:val="0074791B"/>
    <w:rsid w:val="00747A76"/>
    <w:rsid w:val="00751460"/>
    <w:rsid w:val="00751486"/>
    <w:rsid w:val="00754E6D"/>
    <w:rsid w:val="00756BB7"/>
    <w:rsid w:val="00757284"/>
    <w:rsid w:val="007573C8"/>
    <w:rsid w:val="00760617"/>
    <w:rsid w:val="0076351B"/>
    <w:rsid w:val="00763B1D"/>
    <w:rsid w:val="00763BAF"/>
    <w:rsid w:val="00764AA4"/>
    <w:rsid w:val="00764E4A"/>
    <w:rsid w:val="007657F6"/>
    <w:rsid w:val="00766406"/>
    <w:rsid w:val="00766604"/>
    <w:rsid w:val="00766640"/>
    <w:rsid w:val="00766825"/>
    <w:rsid w:val="00766C98"/>
    <w:rsid w:val="00766F5C"/>
    <w:rsid w:val="00767F01"/>
    <w:rsid w:val="00771860"/>
    <w:rsid w:val="0077250B"/>
    <w:rsid w:val="00772A37"/>
    <w:rsid w:val="00773283"/>
    <w:rsid w:val="00773DF5"/>
    <w:rsid w:val="00773ED6"/>
    <w:rsid w:val="0077477C"/>
    <w:rsid w:val="00775A3A"/>
    <w:rsid w:val="00783024"/>
    <w:rsid w:val="00783FBC"/>
    <w:rsid w:val="00784C60"/>
    <w:rsid w:val="00785539"/>
    <w:rsid w:val="00785580"/>
    <w:rsid w:val="00785663"/>
    <w:rsid w:val="0078628B"/>
    <w:rsid w:val="00786387"/>
    <w:rsid w:val="0078729E"/>
    <w:rsid w:val="007872D5"/>
    <w:rsid w:val="0078756A"/>
    <w:rsid w:val="00790E68"/>
    <w:rsid w:val="00791229"/>
    <w:rsid w:val="00791E44"/>
    <w:rsid w:val="00792541"/>
    <w:rsid w:val="00792664"/>
    <w:rsid w:val="00792DEE"/>
    <w:rsid w:val="0079328F"/>
    <w:rsid w:val="0079391D"/>
    <w:rsid w:val="0079448F"/>
    <w:rsid w:val="007948C7"/>
    <w:rsid w:val="007951EC"/>
    <w:rsid w:val="0079549D"/>
    <w:rsid w:val="00796936"/>
    <w:rsid w:val="007979E2"/>
    <w:rsid w:val="007A20C3"/>
    <w:rsid w:val="007A3888"/>
    <w:rsid w:val="007A49E7"/>
    <w:rsid w:val="007A51ED"/>
    <w:rsid w:val="007A5E10"/>
    <w:rsid w:val="007A6823"/>
    <w:rsid w:val="007A778C"/>
    <w:rsid w:val="007A78DA"/>
    <w:rsid w:val="007A7CC8"/>
    <w:rsid w:val="007B1BD9"/>
    <w:rsid w:val="007B274D"/>
    <w:rsid w:val="007B2BF9"/>
    <w:rsid w:val="007B4697"/>
    <w:rsid w:val="007B50BA"/>
    <w:rsid w:val="007B5DBB"/>
    <w:rsid w:val="007B70DE"/>
    <w:rsid w:val="007C1B05"/>
    <w:rsid w:val="007C1BA8"/>
    <w:rsid w:val="007C2924"/>
    <w:rsid w:val="007C2C8F"/>
    <w:rsid w:val="007C3B62"/>
    <w:rsid w:val="007C4FE7"/>
    <w:rsid w:val="007C5C9B"/>
    <w:rsid w:val="007C7140"/>
    <w:rsid w:val="007D2310"/>
    <w:rsid w:val="007D242C"/>
    <w:rsid w:val="007D39AD"/>
    <w:rsid w:val="007D41A2"/>
    <w:rsid w:val="007D4ADF"/>
    <w:rsid w:val="007D72BF"/>
    <w:rsid w:val="007D7B2D"/>
    <w:rsid w:val="007E0220"/>
    <w:rsid w:val="007E045A"/>
    <w:rsid w:val="007E1F3D"/>
    <w:rsid w:val="007E2285"/>
    <w:rsid w:val="007E2C15"/>
    <w:rsid w:val="007E4448"/>
    <w:rsid w:val="007E4528"/>
    <w:rsid w:val="007E6EA0"/>
    <w:rsid w:val="007E6F16"/>
    <w:rsid w:val="007E790D"/>
    <w:rsid w:val="007F0F09"/>
    <w:rsid w:val="007F2021"/>
    <w:rsid w:val="007F2D4E"/>
    <w:rsid w:val="007F40F8"/>
    <w:rsid w:val="007F5D01"/>
    <w:rsid w:val="007F5D7F"/>
    <w:rsid w:val="007F75AB"/>
    <w:rsid w:val="007F7BDB"/>
    <w:rsid w:val="00802799"/>
    <w:rsid w:val="0080297E"/>
    <w:rsid w:val="008048A9"/>
    <w:rsid w:val="00804963"/>
    <w:rsid w:val="00805117"/>
    <w:rsid w:val="0080557F"/>
    <w:rsid w:val="0080685C"/>
    <w:rsid w:val="00806A14"/>
    <w:rsid w:val="0080720A"/>
    <w:rsid w:val="00807557"/>
    <w:rsid w:val="008075BF"/>
    <w:rsid w:val="00807744"/>
    <w:rsid w:val="008102C4"/>
    <w:rsid w:val="00810467"/>
    <w:rsid w:val="00810FBF"/>
    <w:rsid w:val="00812082"/>
    <w:rsid w:val="008123C9"/>
    <w:rsid w:val="0081356C"/>
    <w:rsid w:val="0081561E"/>
    <w:rsid w:val="008158A2"/>
    <w:rsid w:val="00816F83"/>
    <w:rsid w:val="008177BF"/>
    <w:rsid w:val="0082223C"/>
    <w:rsid w:val="008232C6"/>
    <w:rsid w:val="00823574"/>
    <w:rsid w:val="00823BC1"/>
    <w:rsid w:val="00823D65"/>
    <w:rsid w:val="0082415E"/>
    <w:rsid w:val="00824558"/>
    <w:rsid w:val="00825013"/>
    <w:rsid w:val="00826503"/>
    <w:rsid w:val="00830504"/>
    <w:rsid w:val="00830782"/>
    <w:rsid w:val="00830E4E"/>
    <w:rsid w:val="00832BFF"/>
    <w:rsid w:val="008333B2"/>
    <w:rsid w:val="00834596"/>
    <w:rsid w:val="00835B0D"/>
    <w:rsid w:val="008362E8"/>
    <w:rsid w:val="008371DD"/>
    <w:rsid w:val="00840392"/>
    <w:rsid w:val="00840518"/>
    <w:rsid w:val="00840B7D"/>
    <w:rsid w:val="008410D7"/>
    <w:rsid w:val="00841594"/>
    <w:rsid w:val="008415CF"/>
    <w:rsid w:val="008418F9"/>
    <w:rsid w:val="00843C55"/>
    <w:rsid w:val="00843F60"/>
    <w:rsid w:val="00844239"/>
    <w:rsid w:val="00844B46"/>
    <w:rsid w:val="00850BFD"/>
    <w:rsid w:val="00850C27"/>
    <w:rsid w:val="00851093"/>
    <w:rsid w:val="00852BEC"/>
    <w:rsid w:val="0085321C"/>
    <w:rsid w:val="00856004"/>
    <w:rsid w:val="00856789"/>
    <w:rsid w:val="008574D6"/>
    <w:rsid w:val="00861E0F"/>
    <w:rsid w:val="00862658"/>
    <w:rsid w:val="00862A1B"/>
    <w:rsid w:val="00863D33"/>
    <w:rsid w:val="0086491C"/>
    <w:rsid w:val="00865284"/>
    <w:rsid w:val="00867747"/>
    <w:rsid w:val="0087049B"/>
    <w:rsid w:val="008704F0"/>
    <w:rsid w:val="008708F0"/>
    <w:rsid w:val="00872573"/>
    <w:rsid w:val="0087347D"/>
    <w:rsid w:val="0087454D"/>
    <w:rsid w:val="0087519F"/>
    <w:rsid w:val="00875A46"/>
    <w:rsid w:val="00875A52"/>
    <w:rsid w:val="00876043"/>
    <w:rsid w:val="00876946"/>
    <w:rsid w:val="00877810"/>
    <w:rsid w:val="00880ECF"/>
    <w:rsid w:val="00881C09"/>
    <w:rsid w:val="008848A7"/>
    <w:rsid w:val="008867BB"/>
    <w:rsid w:val="00890800"/>
    <w:rsid w:val="008915BF"/>
    <w:rsid w:val="00892271"/>
    <w:rsid w:val="00894418"/>
    <w:rsid w:val="00894483"/>
    <w:rsid w:val="008944CB"/>
    <w:rsid w:val="00895B0F"/>
    <w:rsid w:val="008961C3"/>
    <w:rsid w:val="0089668B"/>
    <w:rsid w:val="008A0277"/>
    <w:rsid w:val="008A06C9"/>
    <w:rsid w:val="008A0F1C"/>
    <w:rsid w:val="008A1045"/>
    <w:rsid w:val="008A1464"/>
    <w:rsid w:val="008A2137"/>
    <w:rsid w:val="008A2156"/>
    <w:rsid w:val="008A2964"/>
    <w:rsid w:val="008A3063"/>
    <w:rsid w:val="008A3405"/>
    <w:rsid w:val="008A3A8D"/>
    <w:rsid w:val="008A56AD"/>
    <w:rsid w:val="008A5A00"/>
    <w:rsid w:val="008A5A83"/>
    <w:rsid w:val="008A5D52"/>
    <w:rsid w:val="008A70E7"/>
    <w:rsid w:val="008A7A70"/>
    <w:rsid w:val="008B046F"/>
    <w:rsid w:val="008B09D8"/>
    <w:rsid w:val="008B1C8D"/>
    <w:rsid w:val="008B369F"/>
    <w:rsid w:val="008B4B12"/>
    <w:rsid w:val="008B6DF1"/>
    <w:rsid w:val="008B763E"/>
    <w:rsid w:val="008C01AC"/>
    <w:rsid w:val="008C2212"/>
    <w:rsid w:val="008C3C23"/>
    <w:rsid w:val="008C547D"/>
    <w:rsid w:val="008D2EE7"/>
    <w:rsid w:val="008D3ED9"/>
    <w:rsid w:val="008D451F"/>
    <w:rsid w:val="008D5134"/>
    <w:rsid w:val="008D586C"/>
    <w:rsid w:val="008D5F00"/>
    <w:rsid w:val="008D61F9"/>
    <w:rsid w:val="008D629C"/>
    <w:rsid w:val="008D73A2"/>
    <w:rsid w:val="008E23B5"/>
    <w:rsid w:val="008E2F39"/>
    <w:rsid w:val="008E31D6"/>
    <w:rsid w:val="008E4BE7"/>
    <w:rsid w:val="008E4F3E"/>
    <w:rsid w:val="008E5325"/>
    <w:rsid w:val="008E55DF"/>
    <w:rsid w:val="008E602C"/>
    <w:rsid w:val="008E6F6D"/>
    <w:rsid w:val="008E7A11"/>
    <w:rsid w:val="008F081A"/>
    <w:rsid w:val="008F132B"/>
    <w:rsid w:val="008F1C67"/>
    <w:rsid w:val="008F1CA0"/>
    <w:rsid w:val="008F27E6"/>
    <w:rsid w:val="008F33DC"/>
    <w:rsid w:val="008F3FE9"/>
    <w:rsid w:val="008F412C"/>
    <w:rsid w:val="008F6986"/>
    <w:rsid w:val="008F6E84"/>
    <w:rsid w:val="0090041B"/>
    <w:rsid w:val="0090175B"/>
    <w:rsid w:val="00903706"/>
    <w:rsid w:val="0090434B"/>
    <w:rsid w:val="009055C5"/>
    <w:rsid w:val="00906425"/>
    <w:rsid w:val="00907437"/>
    <w:rsid w:val="009077DA"/>
    <w:rsid w:val="0091124A"/>
    <w:rsid w:val="00911C86"/>
    <w:rsid w:val="009127DA"/>
    <w:rsid w:val="0091385A"/>
    <w:rsid w:val="009140A4"/>
    <w:rsid w:val="009143AE"/>
    <w:rsid w:val="009178A2"/>
    <w:rsid w:val="009178A6"/>
    <w:rsid w:val="009212A9"/>
    <w:rsid w:val="009230F3"/>
    <w:rsid w:val="00923769"/>
    <w:rsid w:val="00923FFD"/>
    <w:rsid w:val="00926383"/>
    <w:rsid w:val="00926E14"/>
    <w:rsid w:val="00926ED7"/>
    <w:rsid w:val="00930BCB"/>
    <w:rsid w:val="00930D3C"/>
    <w:rsid w:val="00930DED"/>
    <w:rsid w:val="00931E54"/>
    <w:rsid w:val="00931F75"/>
    <w:rsid w:val="0093266B"/>
    <w:rsid w:val="00932759"/>
    <w:rsid w:val="00932B85"/>
    <w:rsid w:val="00933494"/>
    <w:rsid w:val="00933DB2"/>
    <w:rsid w:val="00934196"/>
    <w:rsid w:val="00935F5A"/>
    <w:rsid w:val="00937EFF"/>
    <w:rsid w:val="0094183E"/>
    <w:rsid w:val="00941ADD"/>
    <w:rsid w:val="0094258E"/>
    <w:rsid w:val="00943173"/>
    <w:rsid w:val="00943331"/>
    <w:rsid w:val="0094346E"/>
    <w:rsid w:val="0094354D"/>
    <w:rsid w:val="00943AE1"/>
    <w:rsid w:val="00943D9F"/>
    <w:rsid w:val="00944521"/>
    <w:rsid w:val="009445E3"/>
    <w:rsid w:val="009452CA"/>
    <w:rsid w:val="0094569C"/>
    <w:rsid w:val="00945CE7"/>
    <w:rsid w:val="00945D36"/>
    <w:rsid w:val="00946908"/>
    <w:rsid w:val="00947DAC"/>
    <w:rsid w:val="00950A79"/>
    <w:rsid w:val="0095145A"/>
    <w:rsid w:val="0095176C"/>
    <w:rsid w:val="00953028"/>
    <w:rsid w:val="00953481"/>
    <w:rsid w:val="009540EB"/>
    <w:rsid w:val="00954313"/>
    <w:rsid w:val="00955026"/>
    <w:rsid w:val="00955138"/>
    <w:rsid w:val="00956D39"/>
    <w:rsid w:val="00957C26"/>
    <w:rsid w:val="00961E6E"/>
    <w:rsid w:val="00962062"/>
    <w:rsid w:val="00962837"/>
    <w:rsid w:val="0096308C"/>
    <w:rsid w:val="009642A5"/>
    <w:rsid w:val="009645BC"/>
    <w:rsid w:val="0096558A"/>
    <w:rsid w:val="00965924"/>
    <w:rsid w:val="009674CC"/>
    <w:rsid w:val="00970255"/>
    <w:rsid w:val="00971065"/>
    <w:rsid w:val="0097147E"/>
    <w:rsid w:val="009714C7"/>
    <w:rsid w:val="00972436"/>
    <w:rsid w:val="0097340D"/>
    <w:rsid w:val="0097379F"/>
    <w:rsid w:val="009741D4"/>
    <w:rsid w:val="00976E73"/>
    <w:rsid w:val="00976EF3"/>
    <w:rsid w:val="00981DBC"/>
    <w:rsid w:val="009839A8"/>
    <w:rsid w:val="00983A3C"/>
    <w:rsid w:val="00983E26"/>
    <w:rsid w:val="00983EC3"/>
    <w:rsid w:val="00984357"/>
    <w:rsid w:val="00984F12"/>
    <w:rsid w:val="00985FAB"/>
    <w:rsid w:val="009860BB"/>
    <w:rsid w:val="00990D4E"/>
    <w:rsid w:val="00992A1E"/>
    <w:rsid w:val="00995887"/>
    <w:rsid w:val="00996C3A"/>
    <w:rsid w:val="00997546"/>
    <w:rsid w:val="009A01B7"/>
    <w:rsid w:val="009A02A4"/>
    <w:rsid w:val="009A111C"/>
    <w:rsid w:val="009A1E34"/>
    <w:rsid w:val="009A2E74"/>
    <w:rsid w:val="009A353D"/>
    <w:rsid w:val="009A5546"/>
    <w:rsid w:val="009A5608"/>
    <w:rsid w:val="009B09BC"/>
    <w:rsid w:val="009B1414"/>
    <w:rsid w:val="009B160D"/>
    <w:rsid w:val="009B18A3"/>
    <w:rsid w:val="009B5146"/>
    <w:rsid w:val="009C036A"/>
    <w:rsid w:val="009C18BA"/>
    <w:rsid w:val="009C2D73"/>
    <w:rsid w:val="009C486A"/>
    <w:rsid w:val="009C4A7D"/>
    <w:rsid w:val="009C4B2A"/>
    <w:rsid w:val="009C63CA"/>
    <w:rsid w:val="009D168C"/>
    <w:rsid w:val="009D20CE"/>
    <w:rsid w:val="009D38B0"/>
    <w:rsid w:val="009D3CA8"/>
    <w:rsid w:val="009D42F0"/>
    <w:rsid w:val="009D5655"/>
    <w:rsid w:val="009D5BF0"/>
    <w:rsid w:val="009E0912"/>
    <w:rsid w:val="009E0FE1"/>
    <w:rsid w:val="009E6475"/>
    <w:rsid w:val="009E6A71"/>
    <w:rsid w:val="009E7E5E"/>
    <w:rsid w:val="009F29A4"/>
    <w:rsid w:val="009F32C8"/>
    <w:rsid w:val="009F4ADF"/>
    <w:rsid w:val="009F6580"/>
    <w:rsid w:val="009F74B6"/>
    <w:rsid w:val="00A020C5"/>
    <w:rsid w:val="00A0244C"/>
    <w:rsid w:val="00A04834"/>
    <w:rsid w:val="00A048D1"/>
    <w:rsid w:val="00A0530D"/>
    <w:rsid w:val="00A068EE"/>
    <w:rsid w:val="00A1004A"/>
    <w:rsid w:val="00A104FF"/>
    <w:rsid w:val="00A106D8"/>
    <w:rsid w:val="00A10F89"/>
    <w:rsid w:val="00A11D6F"/>
    <w:rsid w:val="00A133C6"/>
    <w:rsid w:val="00A14066"/>
    <w:rsid w:val="00A14AB8"/>
    <w:rsid w:val="00A15AFE"/>
    <w:rsid w:val="00A15C52"/>
    <w:rsid w:val="00A16209"/>
    <w:rsid w:val="00A1741F"/>
    <w:rsid w:val="00A17ABB"/>
    <w:rsid w:val="00A20575"/>
    <w:rsid w:val="00A210EE"/>
    <w:rsid w:val="00A2168B"/>
    <w:rsid w:val="00A24193"/>
    <w:rsid w:val="00A24405"/>
    <w:rsid w:val="00A26A17"/>
    <w:rsid w:val="00A307CF"/>
    <w:rsid w:val="00A3084B"/>
    <w:rsid w:val="00A33164"/>
    <w:rsid w:val="00A3356D"/>
    <w:rsid w:val="00A352BD"/>
    <w:rsid w:val="00A36A07"/>
    <w:rsid w:val="00A3702D"/>
    <w:rsid w:val="00A37E63"/>
    <w:rsid w:val="00A4060B"/>
    <w:rsid w:val="00A408CF"/>
    <w:rsid w:val="00A40B82"/>
    <w:rsid w:val="00A41BDE"/>
    <w:rsid w:val="00A42236"/>
    <w:rsid w:val="00A42A7E"/>
    <w:rsid w:val="00A44176"/>
    <w:rsid w:val="00A446D2"/>
    <w:rsid w:val="00A46E78"/>
    <w:rsid w:val="00A50A58"/>
    <w:rsid w:val="00A51386"/>
    <w:rsid w:val="00A523C3"/>
    <w:rsid w:val="00A550B0"/>
    <w:rsid w:val="00A55692"/>
    <w:rsid w:val="00A557E3"/>
    <w:rsid w:val="00A55E38"/>
    <w:rsid w:val="00A566C6"/>
    <w:rsid w:val="00A56C21"/>
    <w:rsid w:val="00A5771A"/>
    <w:rsid w:val="00A60CCB"/>
    <w:rsid w:val="00A61DE9"/>
    <w:rsid w:val="00A6286C"/>
    <w:rsid w:val="00A63761"/>
    <w:rsid w:val="00A63947"/>
    <w:rsid w:val="00A63D0B"/>
    <w:rsid w:val="00A64B31"/>
    <w:rsid w:val="00A6529C"/>
    <w:rsid w:val="00A71569"/>
    <w:rsid w:val="00A7159F"/>
    <w:rsid w:val="00A73763"/>
    <w:rsid w:val="00A743A0"/>
    <w:rsid w:val="00A74F81"/>
    <w:rsid w:val="00A75127"/>
    <w:rsid w:val="00A763B9"/>
    <w:rsid w:val="00A7787A"/>
    <w:rsid w:val="00A779D4"/>
    <w:rsid w:val="00A80BDA"/>
    <w:rsid w:val="00A80DC8"/>
    <w:rsid w:val="00A8213B"/>
    <w:rsid w:val="00A82931"/>
    <w:rsid w:val="00A82CF0"/>
    <w:rsid w:val="00A834F9"/>
    <w:rsid w:val="00A83B62"/>
    <w:rsid w:val="00A84490"/>
    <w:rsid w:val="00A84F70"/>
    <w:rsid w:val="00A85A18"/>
    <w:rsid w:val="00A85C84"/>
    <w:rsid w:val="00A87AEE"/>
    <w:rsid w:val="00A92788"/>
    <w:rsid w:val="00A9363B"/>
    <w:rsid w:val="00A93DF4"/>
    <w:rsid w:val="00A93F9A"/>
    <w:rsid w:val="00A941F7"/>
    <w:rsid w:val="00A952D2"/>
    <w:rsid w:val="00A95F0B"/>
    <w:rsid w:val="00AA01CC"/>
    <w:rsid w:val="00AA0BEB"/>
    <w:rsid w:val="00AA2A59"/>
    <w:rsid w:val="00AA59E4"/>
    <w:rsid w:val="00AA7815"/>
    <w:rsid w:val="00AA7AA3"/>
    <w:rsid w:val="00AA7BE9"/>
    <w:rsid w:val="00AB200D"/>
    <w:rsid w:val="00AB22D1"/>
    <w:rsid w:val="00AB2399"/>
    <w:rsid w:val="00AB27DA"/>
    <w:rsid w:val="00AB6A52"/>
    <w:rsid w:val="00AB6BAC"/>
    <w:rsid w:val="00AB6E58"/>
    <w:rsid w:val="00AB7309"/>
    <w:rsid w:val="00AC002D"/>
    <w:rsid w:val="00AC1A23"/>
    <w:rsid w:val="00AC4A62"/>
    <w:rsid w:val="00AC60C7"/>
    <w:rsid w:val="00AC68EC"/>
    <w:rsid w:val="00AC7143"/>
    <w:rsid w:val="00AD19E5"/>
    <w:rsid w:val="00AD25E9"/>
    <w:rsid w:val="00AD3BC6"/>
    <w:rsid w:val="00AD3F01"/>
    <w:rsid w:val="00AD529B"/>
    <w:rsid w:val="00AD62BD"/>
    <w:rsid w:val="00AD664E"/>
    <w:rsid w:val="00AD6820"/>
    <w:rsid w:val="00AE0AAC"/>
    <w:rsid w:val="00AE15B6"/>
    <w:rsid w:val="00AE2888"/>
    <w:rsid w:val="00AE33C4"/>
    <w:rsid w:val="00AE3BC2"/>
    <w:rsid w:val="00AE4558"/>
    <w:rsid w:val="00AE5AC6"/>
    <w:rsid w:val="00AE614C"/>
    <w:rsid w:val="00AE6DD4"/>
    <w:rsid w:val="00AE78D2"/>
    <w:rsid w:val="00AF1314"/>
    <w:rsid w:val="00AF16A4"/>
    <w:rsid w:val="00AF4681"/>
    <w:rsid w:val="00AF47FF"/>
    <w:rsid w:val="00AF4AD8"/>
    <w:rsid w:val="00AF5973"/>
    <w:rsid w:val="00AF5CFC"/>
    <w:rsid w:val="00AF68C9"/>
    <w:rsid w:val="00B02429"/>
    <w:rsid w:val="00B03953"/>
    <w:rsid w:val="00B03CB9"/>
    <w:rsid w:val="00B04B7E"/>
    <w:rsid w:val="00B05086"/>
    <w:rsid w:val="00B07227"/>
    <w:rsid w:val="00B11B03"/>
    <w:rsid w:val="00B12408"/>
    <w:rsid w:val="00B1257F"/>
    <w:rsid w:val="00B13A37"/>
    <w:rsid w:val="00B13F71"/>
    <w:rsid w:val="00B147CF"/>
    <w:rsid w:val="00B14F1D"/>
    <w:rsid w:val="00B16649"/>
    <w:rsid w:val="00B16C85"/>
    <w:rsid w:val="00B17C59"/>
    <w:rsid w:val="00B20173"/>
    <w:rsid w:val="00B202BE"/>
    <w:rsid w:val="00B205CC"/>
    <w:rsid w:val="00B21754"/>
    <w:rsid w:val="00B219C4"/>
    <w:rsid w:val="00B22077"/>
    <w:rsid w:val="00B22671"/>
    <w:rsid w:val="00B2283C"/>
    <w:rsid w:val="00B23221"/>
    <w:rsid w:val="00B25F3E"/>
    <w:rsid w:val="00B26051"/>
    <w:rsid w:val="00B27066"/>
    <w:rsid w:val="00B27B40"/>
    <w:rsid w:val="00B30D14"/>
    <w:rsid w:val="00B33C9E"/>
    <w:rsid w:val="00B33E6C"/>
    <w:rsid w:val="00B33F03"/>
    <w:rsid w:val="00B34376"/>
    <w:rsid w:val="00B34458"/>
    <w:rsid w:val="00B34680"/>
    <w:rsid w:val="00B34CDE"/>
    <w:rsid w:val="00B35D23"/>
    <w:rsid w:val="00B36199"/>
    <w:rsid w:val="00B3656D"/>
    <w:rsid w:val="00B36F6A"/>
    <w:rsid w:val="00B37CE3"/>
    <w:rsid w:val="00B40D72"/>
    <w:rsid w:val="00B420E9"/>
    <w:rsid w:val="00B42BAB"/>
    <w:rsid w:val="00B433F8"/>
    <w:rsid w:val="00B43EE2"/>
    <w:rsid w:val="00B45660"/>
    <w:rsid w:val="00B45DD8"/>
    <w:rsid w:val="00B465B1"/>
    <w:rsid w:val="00B473C7"/>
    <w:rsid w:val="00B55883"/>
    <w:rsid w:val="00B55DE1"/>
    <w:rsid w:val="00B62820"/>
    <w:rsid w:val="00B63E2B"/>
    <w:rsid w:val="00B64571"/>
    <w:rsid w:val="00B664E3"/>
    <w:rsid w:val="00B706A6"/>
    <w:rsid w:val="00B70768"/>
    <w:rsid w:val="00B72815"/>
    <w:rsid w:val="00B73111"/>
    <w:rsid w:val="00B73A6D"/>
    <w:rsid w:val="00B74FCD"/>
    <w:rsid w:val="00B75A18"/>
    <w:rsid w:val="00B76F56"/>
    <w:rsid w:val="00B77C2E"/>
    <w:rsid w:val="00B806C6"/>
    <w:rsid w:val="00B825D9"/>
    <w:rsid w:val="00B832D9"/>
    <w:rsid w:val="00B8558B"/>
    <w:rsid w:val="00B86699"/>
    <w:rsid w:val="00B87161"/>
    <w:rsid w:val="00B873BF"/>
    <w:rsid w:val="00B9095D"/>
    <w:rsid w:val="00B914B0"/>
    <w:rsid w:val="00B92C12"/>
    <w:rsid w:val="00B958D9"/>
    <w:rsid w:val="00BA08D9"/>
    <w:rsid w:val="00BA1095"/>
    <w:rsid w:val="00BA1C90"/>
    <w:rsid w:val="00BA4B8B"/>
    <w:rsid w:val="00BA55E1"/>
    <w:rsid w:val="00BA56D7"/>
    <w:rsid w:val="00BA5AAF"/>
    <w:rsid w:val="00BA701A"/>
    <w:rsid w:val="00BA7BFE"/>
    <w:rsid w:val="00BB0CFD"/>
    <w:rsid w:val="00BB1070"/>
    <w:rsid w:val="00BB1F23"/>
    <w:rsid w:val="00BB226D"/>
    <w:rsid w:val="00BB263C"/>
    <w:rsid w:val="00BB27F7"/>
    <w:rsid w:val="00BB2814"/>
    <w:rsid w:val="00BB4C53"/>
    <w:rsid w:val="00BB53CA"/>
    <w:rsid w:val="00BB5CC6"/>
    <w:rsid w:val="00BB6A95"/>
    <w:rsid w:val="00BB6CE1"/>
    <w:rsid w:val="00BB7361"/>
    <w:rsid w:val="00BB748A"/>
    <w:rsid w:val="00BB7B6F"/>
    <w:rsid w:val="00BC0CC6"/>
    <w:rsid w:val="00BC0DAE"/>
    <w:rsid w:val="00BC1AF3"/>
    <w:rsid w:val="00BC2303"/>
    <w:rsid w:val="00BC3822"/>
    <w:rsid w:val="00BC4B40"/>
    <w:rsid w:val="00BC4F7D"/>
    <w:rsid w:val="00BC50FA"/>
    <w:rsid w:val="00BC57A7"/>
    <w:rsid w:val="00BC6AA4"/>
    <w:rsid w:val="00BC7111"/>
    <w:rsid w:val="00BC79AD"/>
    <w:rsid w:val="00BD00E8"/>
    <w:rsid w:val="00BD0D6E"/>
    <w:rsid w:val="00BD0E1E"/>
    <w:rsid w:val="00BD187D"/>
    <w:rsid w:val="00BD2038"/>
    <w:rsid w:val="00BD24C1"/>
    <w:rsid w:val="00BD3F33"/>
    <w:rsid w:val="00BD615F"/>
    <w:rsid w:val="00BD6A62"/>
    <w:rsid w:val="00BD7180"/>
    <w:rsid w:val="00BD7603"/>
    <w:rsid w:val="00BE0E66"/>
    <w:rsid w:val="00BE18EC"/>
    <w:rsid w:val="00BE1C8F"/>
    <w:rsid w:val="00BE20D8"/>
    <w:rsid w:val="00BE419D"/>
    <w:rsid w:val="00BE42D6"/>
    <w:rsid w:val="00BE5BB9"/>
    <w:rsid w:val="00BE5EFA"/>
    <w:rsid w:val="00BE63AE"/>
    <w:rsid w:val="00BF1F60"/>
    <w:rsid w:val="00BF2C93"/>
    <w:rsid w:val="00BF2EF9"/>
    <w:rsid w:val="00BF53BC"/>
    <w:rsid w:val="00BF7B32"/>
    <w:rsid w:val="00C005A4"/>
    <w:rsid w:val="00C01BB2"/>
    <w:rsid w:val="00C01EF9"/>
    <w:rsid w:val="00C01FDB"/>
    <w:rsid w:val="00C02355"/>
    <w:rsid w:val="00C0329C"/>
    <w:rsid w:val="00C04A69"/>
    <w:rsid w:val="00C04C61"/>
    <w:rsid w:val="00C04CBC"/>
    <w:rsid w:val="00C06305"/>
    <w:rsid w:val="00C07315"/>
    <w:rsid w:val="00C07970"/>
    <w:rsid w:val="00C10DAE"/>
    <w:rsid w:val="00C12997"/>
    <w:rsid w:val="00C13BA7"/>
    <w:rsid w:val="00C1436A"/>
    <w:rsid w:val="00C1437F"/>
    <w:rsid w:val="00C1461A"/>
    <w:rsid w:val="00C14E84"/>
    <w:rsid w:val="00C15932"/>
    <w:rsid w:val="00C176F6"/>
    <w:rsid w:val="00C20D81"/>
    <w:rsid w:val="00C22F91"/>
    <w:rsid w:val="00C236E1"/>
    <w:rsid w:val="00C24DE1"/>
    <w:rsid w:val="00C263D0"/>
    <w:rsid w:val="00C26582"/>
    <w:rsid w:val="00C26D63"/>
    <w:rsid w:val="00C27136"/>
    <w:rsid w:val="00C27612"/>
    <w:rsid w:val="00C30186"/>
    <w:rsid w:val="00C30D0A"/>
    <w:rsid w:val="00C30FB8"/>
    <w:rsid w:val="00C32081"/>
    <w:rsid w:val="00C32230"/>
    <w:rsid w:val="00C329E1"/>
    <w:rsid w:val="00C332D4"/>
    <w:rsid w:val="00C33DD0"/>
    <w:rsid w:val="00C343FC"/>
    <w:rsid w:val="00C355A3"/>
    <w:rsid w:val="00C35DF4"/>
    <w:rsid w:val="00C364E3"/>
    <w:rsid w:val="00C37435"/>
    <w:rsid w:val="00C37C8D"/>
    <w:rsid w:val="00C37E79"/>
    <w:rsid w:val="00C40E21"/>
    <w:rsid w:val="00C41118"/>
    <w:rsid w:val="00C418C3"/>
    <w:rsid w:val="00C420C1"/>
    <w:rsid w:val="00C423CB"/>
    <w:rsid w:val="00C4243F"/>
    <w:rsid w:val="00C42E91"/>
    <w:rsid w:val="00C44E6E"/>
    <w:rsid w:val="00C44FCF"/>
    <w:rsid w:val="00C46AD6"/>
    <w:rsid w:val="00C46AEB"/>
    <w:rsid w:val="00C47CEE"/>
    <w:rsid w:val="00C5080C"/>
    <w:rsid w:val="00C50E67"/>
    <w:rsid w:val="00C515E9"/>
    <w:rsid w:val="00C536E5"/>
    <w:rsid w:val="00C54036"/>
    <w:rsid w:val="00C55401"/>
    <w:rsid w:val="00C55B8F"/>
    <w:rsid w:val="00C56627"/>
    <w:rsid w:val="00C5797F"/>
    <w:rsid w:val="00C609EF"/>
    <w:rsid w:val="00C61330"/>
    <w:rsid w:val="00C630A8"/>
    <w:rsid w:val="00C6451F"/>
    <w:rsid w:val="00C64530"/>
    <w:rsid w:val="00C64AE5"/>
    <w:rsid w:val="00C64CF0"/>
    <w:rsid w:val="00C64ED0"/>
    <w:rsid w:val="00C67409"/>
    <w:rsid w:val="00C705D2"/>
    <w:rsid w:val="00C70B25"/>
    <w:rsid w:val="00C70EA7"/>
    <w:rsid w:val="00C73A6C"/>
    <w:rsid w:val="00C73B22"/>
    <w:rsid w:val="00C73D4A"/>
    <w:rsid w:val="00C764E2"/>
    <w:rsid w:val="00C77BB9"/>
    <w:rsid w:val="00C77F66"/>
    <w:rsid w:val="00C801D0"/>
    <w:rsid w:val="00C804D5"/>
    <w:rsid w:val="00C80A40"/>
    <w:rsid w:val="00C80E06"/>
    <w:rsid w:val="00C82116"/>
    <w:rsid w:val="00C828D7"/>
    <w:rsid w:val="00C837B9"/>
    <w:rsid w:val="00C83E08"/>
    <w:rsid w:val="00C83E77"/>
    <w:rsid w:val="00C85D4E"/>
    <w:rsid w:val="00C86656"/>
    <w:rsid w:val="00C86E13"/>
    <w:rsid w:val="00C90A4D"/>
    <w:rsid w:val="00C92435"/>
    <w:rsid w:val="00C9544A"/>
    <w:rsid w:val="00C95B4A"/>
    <w:rsid w:val="00C95C96"/>
    <w:rsid w:val="00C9697C"/>
    <w:rsid w:val="00C9709C"/>
    <w:rsid w:val="00CA6366"/>
    <w:rsid w:val="00CA6568"/>
    <w:rsid w:val="00CB070A"/>
    <w:rsid w:val="00CB1436"/>
    <w:rsid w:val="00CB159A"/>
    <w:rsid w:val="00CB1EC0"/>
    <w:rsid w:val="00CB33D6"/>
    <w:rsid w:val="00CB4073"/>
    <w:rsid w:val="00CB52C4"/>
    <w:rsid w:val="00CB5D3C"/>
    <w:rsid w:val="00CB6ED0"/>
    <w:rsid w:val="00CB7EF8"/>
    <w:rsid w:val="00CC1B02"/>
    <w:rsid w:val="00CC1D04"/>
    <w:rsid w:val="00CC27D6"/>
    <w:rsid w:val="00CC491B"/>
    <w:rsid w:val="00CC5788"/>
    <w:rsid w:val="00CC64A0"/>
    <w:rsid w:val="00CC6E4E"/>
    <w:rsid w:val="00CC7809"/>
    <w:rsid w:val="00CC7DE1"/>
    <w:rsid w:val="00CD00C3"/>
    <w:rsid w:val="00CD0760"/>
    <w:rsid w:val="00CD1880"/>
    <w:rsid w:val="00CD1F5C"/>
    <w:rsid w:val="00CD2460"/>
    <w:rsid w:val="00CD3C80"/>
    <w:rsid w:val="00CD53D9"/>
    <w:rsid w:val="00CD6B1E"/>
    <w:rsid w:val="00CD6BA2"/>
    <w:rsid w:val="00CD6C9E"/>
    <w:rsid w:val="00CD721C"/>
    <w:rsid w:val="00CD7572"/>
    <w:rsid w:val="00CD75AC"/>
    <w:rsid w:val="00CD7868"/>
    <w:rsid w:val="00CD7D6E"/>
    <w:rsid w:val="00CE15B7"/>
    <w:rsid w:val="00CE2BA1"/>
    <w:rsid w:val="00CE3446"/>
    <w:rsid w:val="00CE35A3"/>
    <w:rsid w:val="00CE3BCD"/>
    <w:rsid w:val="00CE475F"/>
    <w:rsid w:val="00CE5296"/>
    <w:rsid w:val="00CE71A9"/>
    <w:rsid w:val="00CE79DF"/>
    <w:rsid w:val="00CF03F8"/>
    <w:rsid w:val="00CF0E50"/>
    <w:rsid w:val="00CF0EF8"/>
    <w:rsid w:val="00CF0F86"/>
    <w:rsid w:val="00CF2DCB"/>
    <w:rsid w:val="00CF43F8"/>
    <w:rsid w:val="00CF4713"/>
    <w:rsid w:val="00CF4DEB"/>
    <w:rsid w:val="00CF5F48"/>
    <w:rsid w:val="00CF6487"/>
    <w:rsid w:val="00CF677C"/>
    <w:rsid w:val="00CF790E"/>
    <w:rsid w:val="00D00664"/>
    <w:rsid w:val="00D0074A"/>
    <w:rsid w:val="00D02659"/>
    <w:rsid w:val="00D02C17"/>
    <w:rsid w:val="00D04026"/>
    <w:rsid w:val="00D04D76"/>
    <w:rsid w:val="00D0531F"/>
    <w:rsid w:val="00D1120B"/>
    <w:rsid w:val="00D118B7"/>
    <w:rsid w:val="00D12D52"/>
    <w:rsid w:val="00D12D95"/>
    <w:rsid w:val="00D139E9"/>
    <w:rsid w:val="00D16088"/>
    <w:rsid w:val="00D16AA2"/>
    <w:rsid w:val="00D170F8"/>
    <w:rsid w:val="00D17C0B"/>
    <w:rsid w:val="00D22019"/>
    <w:rsid w:val="00D22D26"/>
    <w:rsid w:val="00D23BCC"/>
    <w:rsid w:val="00D24008"/>
    <w:rsid w:val="00D25A8F"/>
    <w:rsid w:val="00D26017"/>
    <w:rsid w:val="00D272D5"/>
    <w:rsid w:val="00D27F80"/>
    <w:rsid w:val="00D309C9"/>
    <w:rsid w:val="00D3194D"/>
    <w:rsid w:val="00D32FFB"/>
    <w:rsid w:val="00D34DA9"/>
    <w:rsid w:val="00D3635B"/>
    <w:rsid w:val="00D36484"/>
    <w:rsid w:val="00D36BE6"/>
    <w:rsid w:val="00D376B8"/>
    <w:rsid w:val="00D40B24"/>
    <w:rsid w:val="00D43142"/>
    <w:rsid w:val="00D441CA"/>
    <w:rsid w:val="00D45BFB"/>
    <w:rsid w:val="00D46FA9"/>
    <w:rsid w:val="00D50F3A"/>
    <w:rsid w:val="00D51F20"/>
    <w:rsid w:val="00D53B47"/>
    <w:rsid w:val="00D544F2"/>
    <w:rsid w:val="00D56802"/>
    <w:rsid w:val="00D603FC"/>
    <w:rsid w:val="00D60447"/>
    <w:rsid w:val="00D607D9"/>
    <w:rsid w:val="00D614FF"/>
    <w:rsid w:val="00D61505"/>
    <w:rsid w:val="00D62C48"/>
    <w:rsid w:val="00D6322F"/>
    <w:rsid w:val="00D6349C"/>
    <w:rsid w:val="00D63995"/>
    <w:rsid w:val="00D643ED"/>
    <w:rsid w:val="00D66C5C"/>
    <w:rsid w:val="00D67B49"/>
    <w:rsid w:val="00D70E93"/>
    <w:rsid w:val="00D7123C"/>
    <w:rsid w:val="00D72134"/>
    <w:rsid w:val="00D74E34"/>
    <w:rsid w:val="00D76F46"/>
    <w:rsid w:val="00D770C2"/>
    <w:rsid w:val="00D778C9"/>
    <w:rsid w:val="00D802B4"/>
    <w:rsid w:val="00D82FCF"/>
    <w:rsid w:val="00D83BD3"/>
    <w:rsid w:val="00D86E31"/>
    <w:rsid w:val="00D906E2"/>
    <w:rsid w:val="00D93285"/>
    <w:rsid w:val="00D934F1"/>
    <w:rsid w:val="00D94AC5"/>
    <w:rsid w:val="00D963E6"/>
    <w:rsid w:val="00D96977"/>
    <w:rsid w:val="00D97C76"/>
    <w:rsid w:val="00DA20F6"/>
    <w:rsid w:val="00DA2386"/>
    <w:rsid w:val="00DA31CC"/>
    <w:rsid w:val="00DA3482"/>
    <w:rsid w:val="00DA6854"/>
    <w:rsid w:val="00DA69EE"/>
    <w:rsid w:val="00DA7167"/>
    <w:rsid w:val="00DA7CE9"/>
    <w:rsid w:val="00DB1079"/>
    <w:rsid w:val="00DB15C4"/>
    <w:rsid w:val="00DB161D"/>
    <w:rsid w:val="00DB37CB"/>
    <w:rsid w:val="00DB4345"/>
    <w:rsid w:val="00DB4EF8"/>
    <w:rsid w:val="00DB5D2D"/>
    <w:rsid w:val="00DB7049"/>
    <w:rsid w:val="00DB7360"/>
    <w:rsid w:val="00DC0251"/>
    <w:rsid w:val="00DC07B9"/>
    <w:rsid w:val="00DC17C0"/>
    <w:rsid w:val="00DC17DB"/>
    <w:rsid w:val="00DC1C84"/>
    <w:rsid w:val="00DC1F44"/>
    <w:rsid w:val="00DC25AB"/>
    <w:rsid w:val="00DC34E3"/>
    <w:rsid w:val="00DC35D7"/>
    <w:rsid w:val="00DC35DC"/>
    <w:rsid w:val="00DC693F"/>
    <w:rsid w:val="00DC77F2"/>
    <w:rsid w:val="00DC7F81"/>
    <w:rsid w:val="00DD030B"/>
    <w:rsid w:val="00DD0F01"/>
    <w:rsid w:val="00DD16C9"/>
    <w:rsid w:val="00DD186B"/>
    <w:rsid w:val="00DD2030"/>
    <w:rsid w:val="00DD240D"/>
    <w:rsid w:val="00DD27DA"/>
    <w:rsid w:val="00DD2EBB"/>
    <w:rsid w:val="00DD42F7"/>
    <w:rsid w:val="00DD4339"/>
    <w:rsid w:val="00DD7A49"/>
    <w:rsid w:val="00DD7B3C"/>
    <w:rsid w:val="00DE0B37"/>
    <w:rsid w:val="00DE1365"/>
    <w:rsid w:val="00DE2520"/>
    <w:rsid w:val="00DE25E7"/>
    <w:rsid w:val="00DE3A6D"/>
    <w:rsid w:val="00DE3D49"/>
    <w:rsid w:val="00DE5DBC"/>
    <w:rsid w:val="00DE6288"/>
    <w:rsid w:val="00DE74ED"/>
    <w:rsid w:val="00DF0539"/>
    <w:rsid w:val="00DF0821"/>
    <w:rsid w:val="00DF1F9C"/>
    <w:rsid w:val="00DF2BBC"/>
    <w:rsid w:val="00DF5B8A"/>
    <w:rsid w:val="00DF6340"/>
    <w:rsid w:val="00DF76B9"/>
    <w:rsid w:val="00DF7E7B"/>
    <w:rsid w:val="00E013A6"/>
    <w:rsid w:val="00E01DCC"/>
    <w:rsid w:val="00E0225A"/>
    <w:rsid w:val="00E03510"/>
    <w:rsid w:val="00E05490"/>
    <w:rsid w:val="00E066C0"/>
    <w:rsid w:val="00E07558"/>
    <w:rsid w:val="00E07835"/>
    <w:rsid w:val="00E1142E"/>
    <w:rsid w:val="00E11943"/>
    <w:rsid w:val="00E12CCC"/>
    <w:rsid w:val="00E138F0"/>
    <w:rsid w:val="00E13D6D"/>
    <w:rsid w:val="00E13F26"/>
    <w:rsid w:val="00E171E2"/>
    <w:rsid w:val="00E17F22"/>
    <w:rsid w:val="00E229A6"/>
    <w:rsid w:val="00E26D78"/>
    <w:rsid w:val="00E2703E"/>
    <w:rsid w:val="00E2763B"/>
    <w:rsid w:val="00E3122E"/>
    <w:rsid w:val="00E3162C"/>
    <w:rsid w:val="00E31872"/>
    <w:rsid w:val="00E32413"/>
    <w:rsid w:val="00E32C1B"/>
    <w:rsid w:val="00E33A77"/>
    <w:rsid w:val="00E35AC3"/>
    <w:rsid w:val="00E35D03"/>
    <w:rsid w:val="00E36E6A"/>
    <w:rsid w:val="00E41318"/>
    <w:rsid w:val="00E41664"/>
    <w:rsid w:val="00E41BD9"/>
    <w:rsid w:val="00E440E8"/>
    <w:rsid w:val="00E45D78"/>
    <w:rsid w:val="00E45DA6"/>
    <w:rsid w:val="00E47882"/>
    <w:rsid w:val="00E50251"/>
    <w:rsid w:val="00E502F2"/>
    <w:rsid w:val="00E51051"/>
    <w:rsid w:val="00E52169"/>
    <w:rsid w:val="00E52BB5"/>
    <w:rsid w:val="00E52EF2"/>
    <w:rsid w:val="00E53500"/>
    <w:rsid w:val="00E535E3"/>
    <w:rsid w:val="00E54A77"/>
    <w:rsid w:val="00E56665"/>
    <w:rsid w:val="00E56FEF"/>
    <w:rsid w:val="00E574FF"/>
    <w:rsid w:val="00E60343"/>
    <w:rsid w:val="00E604DD"/>
    <w:rsid w:val="00E63356"/>
    <w:rsid w:val="00E6347E"/>
    <w:rsid w:val="00E639A3"/>
    <w:rsid w:val="00E63BF0"/>
    <w:rsid w:val="00E63D68"/>
    <w:rsid w:val="00E641C8"/>
    <w:rsid w:val="00E64A94"/>
    <w:rsid w:val="00E65C3A"/>
    <w:rsid w:val="00E67468"/>
    <w:rsid w:val="00E72989"/>
    <w:rsid w:val="00E729C9"/>
    <w:rsid w:val="00E74EEB"/>
    <w:rsid w:val="00E75777"/>
    <w:rsid w:val="00E8032E"/>
    <w:rsid w:val="00E82827"/>
    <w:rsid w:val="00E82FA9"/>
    <w:rsid w:val="00E83053"/>
    <w:rsid w:val="00E83C68"/>
    <w:rsid w:val="00E8439B"/>
    <w:rsid w:val="00E8605A"/>
    <w:rsid w:val="00E86B65"/>
    <w:rsid w:val="00E92A6E"/>
    <w:rsid w:val="00E93041"/>
    <w:rsid w:val="00E934DF"/>
    <w:rsid w:val="00E94DE6"/>
    <w:rsid w:val="00E95788"/>
    <w:rsid w:val="00E967D9"/>
    <w:rsid w:val="00E97E86"/>
    <w:rsid w:val="00EA011C"/>
    <w:rsid w:val="00EA1D21"/>
    <w:rsid w:val="00EA4EFD"/>
    <w:rsid w:val="00EA5B5D"/>
    <w:rsid w:val="00EA5EF6"/>
    <w:rsid w:val="00EB13E5"/>
    <w:rsid w:val="00EB146E"/>
    <w:rsid w:val="00EB25AB"/>
    <w:rsid w:val="00EB3416"/>
    <w:rsid w:val="00EB45E1"/>
    <w:rsid w:val="00EB47A2"/>
    <w:rsid w:val="00EB50E7"/>
    <w:rsid w:val="00EB5F99"/>
    <w:rsid w:val="00EB6264"/>
    <w:rsid w:val="00EB626B"/>
    <w:rsid w:val="00EB6AB2"/>
    <w:rsid w:val="00EB6B53"/>
    <w:rsid w:val="00EC097B"/>
    <w:rsid w:val="00EC1A97"/>
    <w:rsid w:val="00EC2855"/>
    <w:rsid w:val="00EC44CA"/>
    <w:rsid w:val="00EC5E7D"/>
    <w:rsid w:val="00EC7535"/>
    <w:rsid w:val="00ED04C1"/>
    <w:rsid w:val="00ED0C84"/>
    <w:rsid w:val="00ED0FAF"/>
    <w:rsid w:val="00ED1556"/>
    <w:rsid w:val="00ED2A45"/>
    <w:rsid w:val="00ED354C"/>
    <w:rsid w:val="00ED3AE5"/>
    <w:rsid w:val="00ED410E"/>
    <w:rsid w:val="00ED43EA"/>
    <w:rsid w:val="00ED6DA2"/>
    <w:rsid w:val="00ED7D2B"/>
    <w:rsid w:val="00EE0568"/>
    <w:rsid w:val="00EE1622"/>
    <w:rsid w:val="00EE205A"/>
    <w:rsid w:val="00EE21F8"/>
    <w:rsid w:val="00EE32E7"/>
    <w:rsid w:val="00EE5134"/>
    <w:rsid w:val="00EE59D1"/>
    <w:rsid w:val="00EE5D9E"/>
    <w:rsid w:val="00EE5F1A"/>
    <w:rsid w:val="00EE6504"/>
    <w:rsid w:val="00EF1956"/>
    <w:rsid w:val="00EF1A40"/>
    <w:rsid w:val="00EF34FC"/>
    <w:rsid w:val="00EF5837"/>
    <w:rsid w:val="00EF706D"/>
    <w:rsid w:val="00EF7A25"/>
    <w:rsid w:val="00F00084"/>
    <w:rsid w:val="00F000D6"/>
    <w:rsid w:val="00F00541"/>
    <w:rsid w:val="00F01CBA"/>
    <w:rsid w:val="00F01FDB"/>
    <w:rsid w:val="00F02381"/>
    <w:rsid w:val="00F0580C"/>
    <w:rsid w:val="00F07C93"/>
    <w:rsid w:val="00F10B1D"/>
    <w:rsid w:val="00F11C5E"/>
    <w:rsid w:val="00F12AF5"/>
    <w:rsid w:val="00F13974"/>
    <w:rsid w:val="00F17216"/>
    <w:rsid w:val="00F2076E"/>
    <w:rsid w:val="00F209A4"/>
    <w:rsid w:val="00F215C2"/>
    <w:rsid w:val="00F22D86"/>
    <w:rsid w:val="00F23312"/>
    <w:rsid w:val="00F23AB9"/>
    <w:rsid w:val="00F2423B"/>
    <w:rsid w:val="00F24B6C"/>
    <w:rsid w:val="00F24CA8"/>
    <w:rsid w:val="00F3083C"/>
    <w:rsid w:val="00F30A4B"/>
    <w:rsid w:val="00F3173A"/>
    <w:rsid w:val="00F31F01"/>
    <w:rsid w:val="00F32B01"/>
    <w:rsid w:val="00F34292"/>
    <w:rsid w:val="00F34793"/>
    <w:rsid w:val="00F34E2B"/>
    <w:rsid w:val="00F3678E"/>
    <w:rsid w:val="00F37738"/>
    <w:rsid w:val="00F438A3"/>
    <w:rsid w:val="00F448DA"/>
    <w:rsid w:val="00F4578D"/>
    <w:rsid w:val="00F45868"/>
    <w:rsid w:val="00F47AB9"/>
    <w:rsid w:val="00F501B8"/>
    <w:rsid w:val="00F50ADE"/>
    <w:rsid w:val="00F519CE"/>
    <w:rsid w:val="00F52C61"/>
    <w:rsid w:val="00F538B0"/>
    <w:rsid w:val="00F5492B"/>
    <w:rsid w:val="00F5497B"/>
    <w:rsid w:val="00F55888"/>
    <w:rsid w:val="00F60302"/>
    <w:rsid w:val="00F60E0C"/>
    <w:rsid w:val="00F61400"/>
    <w:rsid w:val="00F62622"/>
    <w:rsid w:val="00F632CF"/>
    <w:rsid w:val="00F63473"/>
    <w:rsid w:val="00F63566"/>
    <w:rsid w:val="00F642EB"/>
    <w:rsid w:val="00F64F75"/>
    <w:rsid w:val="00F670B6"/>
    <w:rsid w:val="00F6793C"/>
    <w:rsid w:val="00F67C81"/>
    <w:rsid w:val="00F70839"/>
    <w:rsid w:val="00F71A91"/>
    <w:rsid w:val="00F71E51"/>
    <w:rsid w:val="00F72166"/>
    <w:rsid w:val="00F7226C"/>
    <w:rsid w:val="00F72BC6"/>
    <w:rsid w:val="00F730E5"/>
    <w:rsid w:val="00F73403"/>
    <w:rsid w:val="00F73A0C"/>
    <w:rsid w:val="00F73D5C"/>
    <w:rsid w:val="00F75BA1"/>
    <w:rsid w:val="00F76AD1"/>
    <w:rsid w:val="00F80A84"/>
    <w:rsid w:val="00F8113A"/>
    <w:rsid w:val="00F827FF"/>
    <w:rsid w:val="00F845FF"/>
    <w:rsid w:val="00F8528E"/>
    <w:rsid w:val="00F873DF"/>
    <w:rsid w:val="00F90C29"/>
    <w:rsid w:val="00F90D16"/>
    <w:rsid w:val="00F921C4"/>
    <w:rsid w:val="00F926D3"/>
    <w:rsid w:val="00F92A98"/>
    <w:rsid w:val="00F94750"/>
    <w:rsid w:val="00F9583E"/>
    <w:rsid w:val="00FA2A7A"/>
    <w:rsid w:val="00FA35E1"/>
    <w:rsid w:val="00FA411E"/>
    <w:rsid w:val="00FA45A6"/>
    <w:rsid w:val="00FA61F8"/>
    <w:rsid w:val="00FA7919"/>
    <w:rsid w:val="00FB00E8"/>
    <w:rsid w:val="00FB0759"/>
    <w:rsid w:val="00FB0D7B"/>
    <w:rsid w:val="00FB1A52"/>
    <w:rsid w:val="00FB1FBA"/>
    <w:rsid w:val="00FB2644"/>
    <w:rsid w:val="00FB2F93"/>
    <w:rsid w:val="00FB38A3"/>
    <w:rsid w:val="00FB4A49"/>
    <w:rsid w:val="00FB6193"/>
    <w:rsid w:val="00FB6910"/>
    <w:rsid w:val="00FB7500"/>
    <w:rsid w:val="00FC08AC"/>
    <w:rsid w:val="00FC108C"/>
    <w:rsid w:val="00FC1173"/>
    <w:rsid w:val="00FC2184"/>
    <w:rsid w:val="00FC3241"/>
    <w:rsid w:val="00FC34E3"/>
    <w:rsid w:val="00FC36AE"/>
    <w:rsid w:val="00FC3FD8"/>
    <w:rsid w:val="00FC423D"/>
    <w:rsid w:val="00FC6EBC"/>
    <w:rsid w:val="00FD0826"/>
    <w:rsid w:val="00FD189A"/>
    <w:rsid w:val="00FD1ACF"/>
    <w:rsid w:val="00FD241F"/>
    <w:rsid w:val="00FD3379"/>
    <w:rsid w:val="00FD3746"/>
    <w:rsid w:val="00FD39BE"/>
    <w:rsid w:val="00FD3CC7"/>
    <w:rsid w:val="00FD5679"/>
    <w:rsid w:val="00FD60A3"/>
    <w:rsid w:val="00FD700A"/>
    <w:rsid w:val="00FD7FE2"/>
    <w:rsid w:val="00FE0146"/>
    <w:rsid w:val="00FE04B5"/>
    <w:rsid w:val="00FE059A"/>
    <w:rsid w:val="00FE069D"/>
    <w:rsid w:val="00FE1B77"/>
    <w:rsid w:val="00FE1E50"/>
    <w:rsid w:val="00FE2593"/>
    <w:rsid w:val="00FE340B"/>
    <w:rsid w:val="00FE4832"/>
    <w:rsid w:val="00FE4CA6"/>
    <w:rsid w:val="00FE522B"/>
    <w:rsid w:val="00FE5538"/>
    <w:rsid w:val="00FE715E"/>
    <w:rsid w:val="00FE722B"/>
    <w:rsid w:val="00FF0149"/>
    <w:rsid w:val="00FF0D8D"/>
    <w:rsid w:val="00FF1A21"/>
    <w:rsid w:val="00FF1BA5"/>
    <w:rsid w:val="00FF360B"/>
    <w:rsid w:val="00FF3BF5"/>
    <w:rsid w:val="00FF40D9"/>
    <w:rsid w:val="00FF4DF4"/>
    <w:rsid w:val="00FF5989"/>
    <w:rsid w:val="00FF644C"/>
    <w:rsid w:val="00FF7272"/>
  </w:rsids>
  <m:mathPr>
    <m:mathFont m:val="Cambria Math"/>
    <m:brkBin m:val="before"/>
    <m:brkBinSub m:val="--"/>
    <m:smallFrac m:val="0"/>
    <m:dispDef/>
    <m:lMargin m:val="0"/>
    <m:rMargin m:val="0"/>
    <m:defJc m:val="centerGroup"/>
    <m:wrapIndent m:val="1440"/>
    <m:intLim m:val="subSup"/>
    <m:naryLim m:val="undOvr"/>
  </m:mathPr>
  <w:themeFontLang w:val="en-GB" w:bidi="te-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A99A7C"/>
  <w15:docId w15:val="{EEA5E530-820E-4BBD-8F3E-CDAFBA247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te-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167"/>
    <w:pPr>
      <w:spacing w:after="200" w:line="480" w:lineRule="auto"/>
      <w:ind w:firstLine="340"/>
      <w:jc w:val="both"/>
    </w:pPr>
    <w:rPr>
      <w:rFonts w:ascii="Times New Roman" w:hAnsi="Times New Roman"/>
      <w:sz w:val="20"/>
      <w:lang w:bidi="ar-SA"/>
    </w:rPr>
  </w:style>
  <w:style w:type="paragraph" w:styleId="Heading1">
    <w:name w:val="heading 1"/>
    <w:basedOn w:val="Normal"/>
    <w:next w:val="Normal"/>
    <w:link w:val="Heading1Char"/>
    <w:autoRedefine/>
    <w:uiPriority w:val="9"/>
    <w:qFormat/>
    <w:rsid w:val="00DD186B"/>
    <w:pPr>
      <w:keepNext/>
      <w:keepLines/>
      <w:numPr>
        <w:numId w:val="1"/>
      </w:numPr>
      <w:shd w:val="clear" w:color="auto" w:fill="FFFFFF" w:themeFill="background1"/>
      <w:spacing w:before="240" w:after="0"/>
      <w:jc w:val="center"/>
      <w:outlineLvl w:val="0"/>
    </w:pPr>
    <w:rPr>
      <w:rFonts w:asciiTheme="majorHAnsi" w:eastAsiaTheme="majorEastAsia" w:hAnsiTheme="majorHAnsi" w:cstheme="majorBidi"/>
      <w:b/>
      <w:sz w:val="56"/>
      <w:szCs w:val="28"/>
    </w:rPr>
  </w:style>
  <w:style w:type="paragraph" w:styleId="Heading2">
    <w:name w:val="heading 2"/>
    <w:basedOn w:val="Normal"/>
    <w:next w:val="Normal"/>
    <w:link w:val="Heading2Char"/>
    <w:autoRedefine/>
    <w:uiPriority w:val="9"/>
    <w:unhideWhenUsed/>
    <w:qFormat/>
    <w:rsid w:val="009645BC"/>
    <w:pPr>
      <w:tabs>
        <w:tab w:val="left" w:pos="630"/>
      </w:tabs>
      <w:ind w:firstLine="0"/>
      <w:outlineLvl w:val="1"/>
    </w:pPr>
    <w:rPr>
      <w:rFonts w:cs="Arial"/>
      <w:b/>
      <w:sz w:val="24"/>
      <w:szCs w:val="26"/>
    </w:rPr>
  </w:style>
  <w:style w:type="paragraph" w:styleId="Heading3">
    <w:name w:val="heading 3"/>
    <w:basedOn w:val="Normal"/>
    <w:next w:val="Normal"/>
    <w:link w:val="Heading3Char"/>
    <w:autoRedefine/>
    <w:uiPriority w:val="9"/>
    <w:unhideWhenUsed/>
    <w:qFormat/>
    <w:rsid w:val="00E56665"/>
    <w:pPr>
      <w:keepNext/>
      <w:keepLines/>
      <w:numPr>
        <w:ilvl w:val="1"/>
        <w:numId w:val="7"/>
      </w:numPr>
      <w:spacing w:before="40" w:after="0"/>
      <w:outlineLvl w:val="2"/>
    </w:pPr>
    <w:rPr>
      <w:rFonts w:eastAsia="Times New Roman" w:cs="Arial Unicode MS"/>
      <w:b/>
      <w:color w:val="000000"/>
      <w:szCs w:val="24"/>
    </w:rPr>
  </w:style>
  <w:style w:type="paragraph" w:styleId="Heading4">
    <w:name w:val="heading 4"/>
    <w:basedOn w:val="Normal"/>
    <w:next w:val="Normal"/>
    <w:link w:val="Heading4Char"/>
    <w:uiPriority w:val="9"/>
    <w:unhideWhenUsed/>
    <w:qFormat/>
    <w:rsid w:val="00E56665"/>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45BC"/>
    <w:rPr>
      <w:rFonts w:ascii="Times New Roman" w:hAnsi="Times New Roman" w:cs="Arial"/>
      <w:b/>
      <w:sz w:val="24"/>
      <w:szCs w:val="26"/>
      <w:lang w:bidi="ar-SA"/>
    </w:rPr>
  </w:style>
  <w:style w:type="paragraph" w:customStyle="1" w:styleId="Rajithheading3">
    <w:name w:val="Rajith heading 3"/>
    <w:basedOn w:val="Heading2"/>
    <w:link w:val="Rajithheading3Char"/>
    <w:qFormat/>
    <w:rsid w:val="00F60302"/>
    <w:pPr>
      <w:numPr>
        <w:ilvl w:val="2"/>
      </w:numPr>
      <w:ind w:left="709"/>
    </w:pPr>
  </w:style>
  <w:style w:type="character" w:customStyle="1" w:styleId="Heading3Char">
    <w:name w:val="Heading 3 Char"/>
    <w:basedOn w:val="DefaultParagraphFont"/>
    <w:link w:val="Heading3"/>
    <w:uiPriority w:val="9"/>
    <w:rsid w:val="00E56665"/>
    <w:rPr>
      <w:rFonts w:ascii="Times New Roman" w:eastAsia="Times New Roman" w:hAnsi="Times New Roman" w:cs="Arial Unicode MS"/>
      <w:b/>
      <w:color w:val="000000"/>
      <w:sz w:val="20"/>
      <w:szCs w:val="24"/>
      <w:lang w:bidi="ar-SA"/>
    </w:rPr>
  </w:style>
  <w:style w:type="paragraph" w:styleId="ListParagraph">
    <w:name w:val="List Paragraph"/>
    <w:basedOn w:val="Normal"/>
    <w:uiPriority w:val="34"/>
    <w:qFormat/>
    <w:rsid w:val="00F60302"/>
    <w:pPr>
      <w:ind w:left="720"/>
      <w:contextualSpacing/>
    </w:pPr>
  </w:style>
  <w:style w:type="character" w:customStyle="1" w:styleId="Rajithheading3Char">
    <w:name w:val="Rajith heading 3 Char"/>
    <w:basedOn w:val="Heading2Char"/>
    <w:link w:val="Rajithheading3"/>
    <w:rsid w:val="00F60302"/>
    <w:rPr>
      <w:rFonts w:ascii="Times New Roman" w:hAnsi="Times New Roman" w:cs="Arial"/>
      <w:b/>
      <w:sz w:val="24"/>
      <w:szCs w:val="26"/>
      <w:lang w:bidi="ar-SA"/>
    </w:rPr>
  </w:style>
  <w:style w:type="paragraph" w:customStyle="1" w:styleId="EndNoteBibliographyTitle">
    <w:name w:val="EndNote Bibliography Title"/>
    <w:basedOn w:val="Normal"/>
    <w:link w:val="EndNoteBibliographyTitleChar"/>
    <w:rsid w:val="00464C9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64C97"/>
    <w:rPr>
      <w:rFonts w:ascii="Times New Roman" w:hAnsi="Times New Roman" w:cs="Times New Roman"/>
      <w:noProof/>
      <w:sz w:val="20"/>
      <w:lang w:val="en-US" w:bidi="ar-SA"/>
    </w:rPr>
  </w:style>
  <w:style w:type="paragraph" w:customStyle="1" w:styleId="EndNoteBibliography">
    <w:name w:val="EndNote Bibliography"/>
    <w:basedOn w:val="Normal"/>
    <w:link w:val="EndNoteBibliographyChar"/>
    <w:rsid w:val="00464C9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64C97"/>
    <w:rPr>
      <w:rFonts w:ascii="Times New Roman" w:hAnsi="Times New Roman" w:cs="Times New Roman"/>
      <w:noProof/>
      <w:sz w:val="20"/>
      <w:lang w:val="en-US" w:bidi="ar-SA"/>
    </w:rPr>
  </w:style>
  <w:style w:type="paragraph" w:styleId="Header">
    <w:name w:val="header"/>
    <w:basedOn w:val="Normal"/>
    <w:link w:val="HeaderChar"/>
    <w:uiPriority w:val="99"/>
    <w:unhideWhenUsed/>
    <w:rsid w:val="000808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089A"/>
    <w:rPr>
      <w:rFonts w:ascii="Times New Roman" w:hAnsi="Times New Roman"/>
      <w:sz w:val="24"/>
      <w:lang w:bidi="ar-SA"/>
    </w:rPr>
  </w:style>
  <w:style w:type="paragraph" w:styleId="Footer">
    <w:name w:val="footer"/>
    <w:basedOn w:val="Normal"/>
    <w:link w:val="FooterChar"/>
    <w:uiPriority w:val="99"/>
    <w:unhideWhenUsed/>
    <w:rsid w:val="000808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089A"/>
    <w:rPr>
      <w:rFonts w:ascii="Times New Roman" w:hAnsi="Times New Roman"/>
      <w:sz w:val="24"/>
      <w:lang w:bidi="ar-SA"/>
    </w:rPr>
  </w:style>
  <w:style w:type="paragraph" w:styleId="NoSpacing">
    <w:name w:val="No Spacing"/>
    <w:uiPriority w:val="1"/>
    <w:qFormat/>
    <w:rsid w:val="0049424C"/>
    <w:pPr>
      <w:spacing w:after="0" w:line="240" w:lineRule="auto"/>
      <w:jc w:val="both"/>
    </w:pPr>
    <w:rPr>
      <w:rFonts w:ascii="Times New Roman" w:hAnsi="Times New Roman"/>
      <w:sz w:val="20"/>
      <w:lang w:bidi="ar-SA"/>
    </w:rPr>
  </w:style>
  <w:style w:type="character" w:customStyle="1" w:styleId="Heading4Char">
    <w:name w:val="Heading 4 Char"/>
    <w:basedOn w:val="DefaultParagraphFont"/>
    <w:link w:val="Heading4"/>
    <w:uiPriority w:val="9"/>
    <w:rsid w:val="00E56665"/>
    <w:rPr>
      <w:rFonts w:ascii="Times New Roman" w:eastAsiaTheme="majorEastAsia" w:hAnsi="Times New Roman" w:cstheme="majorBidi"/>
      <w:b/>
      <w:iCs/>
      <w:sz w:val="20"/>
      <w:lang w:bidi="ar-SA"/>
    </w:rPr>
  </w:style>
  <w:style w:type="character" w:customStyle="1" w:styleId="Heading1Char">
    <w:name w:val="Heading 1 Char"/>
    <w:basedOn w:val="DefaultParagraphFont"/>
    <w:link w:val="Heading1"/>
    <w:uiPriority w:val="9"/>
    <w:rsid w:val="00DD186B"/>
    <w:rPr>
      <w:rFonts w:asciiTheme="majorHAnsi" w:eastAsiaTheme="majorEastAsia" w:hAnsiTheme="majorHAnsi" w:cstheme="majorBidi"/>
      <w:b/>
      <w:sz w:val="56"/>
      <w:szCs w:val="28"/>
      <w:shd w:val="clear" w:color="auto" w:fill="FFFFFF" w:themeFill="background1"/>
      <w:lang w:bidi="ar-SA"/>
    </w:rPr>
  </w:style>
  <w:style w:type="paragraph" w:styleId="Caption">
    <w:name w:val="caption"/>
    <w:basedOn w:val="Normal"/>
    <w:next w:val="Normal"/>
    <w:autoRedefine/>
    <w:uiPriority w:val="35"/>
    <w:unhideWhenUsed/>
    <w:qFormat/>
    <w:rsid w:val="00CC1B02"/>
    <w:pPr>
      <w:keepNext/>
      <w:spacing w:line="360" w:lineRule="auto"/>
      <w:ind w:firstLine="0"/>
    </w:pPr>
    <w:rPr>
      <w:bCs/>
      <w:iCs/>
      <w:color w:val="000000" w:themeColor="text2"/>
      <w:szCs w:val="18"/>
    </w:rPr>
  </w:style>
  <w:style w:type="paragraph" w:styleId="Title">
    <w:name w:val="Title"/>
    <w:basedOn w:val="Normal"/>
    <w:next w:val="Normal"/>
    <w:link w:val="TitleChar"/>
    <w:uiPriority w:val="10"/>
    <w:qFormat/>
    <w:rsid w:val="00F02381"/>
    <w:pPr>
      <w:spacing w:before="1320" w:after="840" w:line="240" w:lineRule="auto"/>
      <w:ind w:firstLine="0"/>
      <w:jc w:val="center"/>
    </w:pPr>
    <w:rPr>
      <w:rFonts w:eastAsia="Times New Roman" w:cs="Times New Roman"/>
      <w:b/>
      <w:color w:val="000000" w:themeColor="text1"/>
      <w:sz w:val="96"/>
      <w:szCs w:val="48"/>
    </w:rPr>
  </w:style>
  <w:style w:type="character" w:customStyle="1" w:styleId="TitleChar">
    <w:name w:val="Title Char"/>
    <w:basedOn w:val="DefaultParagraphFont"/>
    <w:link w:val="Title"/>
    <w:uiPriority w:val="10"/>
    <w:rsid w:val="00F02381"/>
    <w:rPr>
      <w:rFonts w:ascii="Times New Roman" w:eastAsia="Times New Roman" w:hAnsi="Times New Roman" w:cs="Times New Roman"/>
      <w:b/>
      <w:color w:val="000000" w:themeColor="text1"/>
      <w:sz w:val="96"/>
      <w:szCs w:val="48"/>
      <w:lang w:bidi="ar-SA"/>
    </w:rPr>
  </w:style>
  <w:style w:type="paragraph" w:customStyle="1" w:styleId="References">
    <w:name w:val="References"/>
    <w:basedOn w:val="EndNoteBibliography"/>
    <w:link w:val="ReferencesChar"/>
    <w:autoRedefine/>
    <w:qFormat/>
    <w:rsid w:val="00EA5B5D"/>
    <w:pPr>
      <w:spacing w:after="0" w:line="360" w:lineRule="auto"/>
      <w:ind w:left="720" w:hanging="720"/>
    </w:pPr>
  </w:style>
  <w:style w:type="paragraph" w:customStyle="1" w:styleId="Figures">
    <w:name w:val="Figures"/>
    <w:basedOn w:val="Normal"/>
    <w:link w:val="FiguresChar"/>
    <w:autoRedefine/>
    <w:qFormat/>
    <w:rsid w:val="00941ADD"/>
    <w:pPr>
      <w:spacing w:line="360" w:lineRule="auto"/>
      <w:ind w:left="340" w:hanging="340"/>
      <w:jc w:val="left"/>
    </w:pPr>
    <w:rPr>
      <w:rFonts w:eastAsia="Times New Roman"/>
      <w:b/>
      <w:bCs/>
      <w:noProof/>
      <w:lang w:eastAsia="en-GB" w:bidi="te-IN"/>
    </w:rPr>
  </w:style>
  <w:style w:type="character" w:customStyle="1" w:styleId="ReferencesChar">
    <w:name w:val="References Char"/>
    <w:basedOn w:val="EndNoteBibliographyChar"/>
    <w:link w:val="References"/>
    <w:rsid w:val="00EA5B5D"/>
    <w:rPr>
      <w:rFonts w:ascii="Times New Roman" w:hAnsi="Times New Roman" w:cs="Times New Roman"/>
      <w:noProof/>
      <w:sz w:val="24"/>
      <w:lang w:val="en-US" w:bidi="ar-SA"/>
    </w:rPr>
  </w:style>
  <w:style w:type="character" w:customStyle="1" w:styleId="FiguresChar">
    <w:name w:val="Figures Char"/>
    <w:basedOn w:val="DefaultParagraphFont"/>
    <w:link w:val="Figures"/>
    <w:rsid w:val="00941ADD"/>
    <w:rPr>
      <w:rFonts w:ascii="Times New Roman" w:eastAsia="Times New Roman" w:hAnsi="Times New Roman"/>
      <w:b/>
      <w:bCs/>
      <w:noProof/>
      <w:sz w:val="20"/>
      <w:lang w:eastAsia="en-GB"/>
    </w:rPr>
  </w:style>
  <w:style w:type="character" w:styleId="Hyperlink">
    <w:name w:val="Hyperlink"/>
    <w:basedOn w:val="DefaultParagraphFont"/>
    <w:uiPriority w:val="99"/>
    <w:unhideWhenUsed/>
    <w:rsid w:val="000248A6"/>
    <w:rPr>
      <w:color w:val="5F5F5F" w:themeColor="hyperlink"/>
      <w:u w:val="single"/>
    </w:rPr>
  </w:style>
  <w:style w:type="table" w:styleId="TableGrid">
    <w:name w:val="Table Grid"/>
    <w:basedOn w:val="TableNormal"/>
    <w:uiPriority w:val="39"/>
    <w:rsid w:val="005B0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615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5A1"/>
    <w:rPr>
      <w:rFonts w:ascii="Segoe UI" w:hAnsi="Segoe UI" w:cs="Segoe UI"/>
      <w:sz w:val="18"/>
      <w:szCs w:val="18"/>
      <w:lang w:bidi="ar-SA"/>
    </w:rPr>
  </w:style>
  <w:style w:type="paragraph" w:customStyle="1" w:styleId="Heading11">
    <w:name w:val="Heading 11"/>
    <w:basedOn w:val="Normal"/>
    <w:next w:val="Normal"/>
    <w:autoRedefine/>
    <w:uiPriority w:val="9"/>
    <w:rsid w:val="00F02381"/>
    <w:pPr>
      <w:keepNext/>
      <w:keepLines/>
      <w:spacing w:before="240" w:after="0" w:line="360" w:lineRule="auto"/>
      <w:ind w:firstLine="0"/>
      <w:outlineLvl w:val="0"/>
    </w:pPr>
    <w:rPr>
      <w:rFonts w:eastAsia="Times New Roman" w:cs="Arial Unicode MS"/>
      <w:color w:val="000000"/>
      <w:sz w:val="32"/>
      <w:szCs w:val="32"/>
    </w:rPr>
  </w:style>
  <w:style w:type="paragraph" w:customStyle="1" w:styleId="Heading21">
    <w:name w:val="Heading 21"/>
    <w:basedOn w:val="Normal"/>
    <w:next w:val="Normal"/>
    <w:autoRedefine/>
    <w:uiPriority w:val="9"/>
    <w:unhideWhenUsed/>
    <w:rsid w:val="007D39AD"/>
    <w:pPr>
      <w:keepNext/>
      <w:keepLines/>
      <w:numPr>
        <w:numId w:val="3"/>
      </w:numPr>
      <w:tabs>
        <w:tab w:val="left" w:pos="720"/>
      </w:tabs>
      <w:spacing w:before="40" w:after="0"/>
      <w:outlineLvl w:val="1"/>
    </w:pPr>
    <w:rPr>
      <w:rFonts w:eastAsia="Times New Roman" w:cs="Times New Roman"/>
      <w:bCs/>
      <w:color w:val="000000"/>
      <w:sz w:val="26"/>
      <w:szCs w:val="24"/>
    </w:rPr>
  </w:style>
  <w:style w:type="paragraph" w:customStyle="1" w:styleId="Heading31">
    <w:name w:val="Heading 31"/>
    <w:basedOn w:val="Normal"/>
    <w:next w:val="Normal"/>
    <w:autoRedefine/>
    <w:uiPriority w:val="9"/>
    <w:unhideWhenUsed/>
    <w:rsid w:val="00F02381"/>
    <w:pPr>
      <w:keepNext/>
      <w:keepLines/>
      <w:numPr>
        <w:numId w:val="2"/>
      </w:numPr>
      <w:spacing w:before="40" w:after="0"/>
      <w:outlineLvl w:val="2"/>
    </w:pPr>
    <w:rPr>
      <w:rFonts w:eastAsia="Times New Roman" w:cs="Arial Unicode MS"/>
      <w:b/>
      <w:color w:val="000000"/>
      <w:szCs w:val="24"/>
    </w:rPr>
  </w:style>
  <w:style w:type="numbering" w:customStyle="1" w:styleId="NoList1">
    <w:name w:val="No List1"/>
    <w:next w:val="NoList"/>
    <w:uiPriority w:val="99"/>
    <w:semiHidden/>
    <w:unhideWhenUsed/>
    <w:rsid w:val="00F02381"/>
  </w:style>
  <w:style w:type="character" w:styleId="LineNumber">
    <w:name w:val="line number"/>
    <w:basedOn w:val="DefaultParagraphFont"/>
    <w:uiPriority w:val="99"/>
    <w:semiHidden/>
    <w:unhideWhenUsed/>
    <w:rsid w:val="00F02381"/>
  </w:style>
  <w:style w:type="paragraph" w:customStyle="1" w:styleId="Caption1">
    <w:name w:val="Caption1"/>
    <w:basedOn w:val="Normal"/>
    <w:next w:val="Normal"/>
    <w:uiPriority w:val="35"/>
    <w:unhideWhenUsed/>
    <w:qFormat/>
    <w:rsid w:val="00F02381"/>
    <w:pPr>
      <w:spacing w:line="240" w:lineRule="auto"/>
      <w:ind w:firstLine="0"/>
    </w:pPr>
    <w:rPr>
      <w:i/>
      <w:iCs/>
      <w:color w:val="000000"/>
      <w:sz w:val="18"/>
      <w:szCs w:val="18"/>
    </w:rPr>
  </w:style>
  <w:style w:type="character" w:customStyle="1" w:styleId="Hyperlink1">
    <w:name w:val="Hyperlink1"/>
    <w:basedOn w:val="DefaultParagraphFont"/>
    <w:uiPriority w:val="99"/>
    <w:unhideWhenUsed/>
    <w:rsid w:val="00F02381"/>
    <w:rPr>
      <w:color w:val="0000FF"/>
      <w:u w:val="single"/>
    </w:rPr>
  </w:style>
  <w:style w:type="character" w:styleId="CommentReference">
    <w:name w:val="annotation reference"/>
    <w:basedOn w:val="DefaultParagraphFont"/>
    <w:uiPriority w:val="99"/>
    <w:semiHidden/>
    <w:unhideWhenUsed/>
    <w:rsid w:val="00F02381"/>
    <w:rPr>
      <w:sz w:val="16"/>
      <w:szCs w:val="16"/>
    </w:rPr>
  </w:style>
  <w:style w:type="paragraph" w:styleId="CommentText">
    <w:name w:val="annotation text"/>
    <w:basedOn w:val="Normal"/>
    <w:link w:val="CommentTextChar"/>
    <w:uiPriority w:val="99"/>
    <w:semiHidden/>
    <w:unhideWhenUsed/>
    <w:rsid w:val="00F02381"/>
    <w:pPr>
      <w:spacing w:line="240" w:lineRule="auto"/>
      <w:ind w:firstLine="0"/>
    </w:pPr>
    <w:rPr>
      <w:szCs w:val="20"/>
    </w:rPr>
  </w:style>
  <w:style w:type="character" w:customStyle="1" w:styleId="CommentTextChar">
    <w:name w:val="Comment Text Char"/>
    <w:basedOn w:val="DefaultParagraphFont"/>
    <w:link w:val="CommentText"/>
    <w:uiPriority w:val="99"/>
    <w:semiHidden/>
    <w:rsid w:val="00F02381"/>
    <w:rPr>
      <w:rFonts w:ascii="Times New Roman" w:hAnsi="Times New Roman"/>
      <w:sz w:val="20"/>
      <w:szCs w:val="20"/>
      <w:lang w:bidi="ar-SA"/>
    </w:rPr>
  </w:style>
  <w:style w:type="character" w:customStyle="1" w:styleId="CommentSubjectChar">
    <w:name w:val="Comment Subject Char"/>
    <w:basedOn w:val="CommentTextChar"/>
    <w:link w:val="CommentSubject"/>
    <w:uiPriority w:val="99"/>
    <w:semiHidden/>
    <w:rsid w:val="00F02381"/>
    <w:rPr>
      <w:rFonts w:ascii="Times New Roman" w:hAnsi="Times New Roman"/>
      <w:b/>
      <w:bCs/>
      <w:sz w:val="20"/>
      <w:szCs w:val="20"/>
      <w:lang w:bidi="ar-SA"/>
    </w:rPr>
  </w:style>
  <w:style w:type="paragraph" w:styleId="CommentSubject">
    <w:name w:val="annotation subject"/>
    <w:basedOn w:val="CommentText"/>
    <w:next w:val="CommentText"/>
    <w:link w:val="CommentSubjectChar"/>
    <w:uiPriority w:val="99"/>
    <w:semiHidden/>
    <w:unhideWhenUsed/>
    <w:rsid w:val="00F02381"/>
    <w:rPr>
      <w:b/>
      <w:bCs/>
    </w:rPr>
  </w:style>
  <w:style w:type="character" w:customStyle="1" w:styleId="CommentSubjectChar1">
    <w:name w:val="Comment Subject Char1"/>
    <w:basedOn w:val="CommentTextChar"/>
    <w:uiPriority w:val="99"/>
    <w:semiHidden/>
    <w:rsid w:val="00F02381"/>
    <w:rPr>
      <w:rFonts w:ascii="Times New Roman" w:hAnsi="Times New Roman"/>
      <w:b/>
      <w:bCs/>
      <w:sz w:val="20"/>
      <w:szCs w:val="20"/>
      <w:lang w:bidi="ar-SA"/>
    </w:rPr>
  </w:style>
  <w:style w:type="paragraph" w:customStyle="1" w:styleId="NormalWeb1">
    <w:name w:val="Normal (Web)1"/>
    <w:basedOn w:val="Normal"/>
    <w:next w:val="NormalWeb"/>
    <w:uiPriority w:val="99"/>
    <w:unhideWhenUsed/>
    <w:rsid w:val="00F02381"/>
    <w:pPr>
      <w:spacing w:before="100" w:beforeAutospacing="1" w:after="100" w:afterAutospacing="1" w:line="240" w:lineRule="auto"/>
      <w:ind w:firstLine="0"/>
    </w:pPr>
    <w:rPr>
      <w:rFonts w:eastAsia="Times New Roman" w:cs="Times New Roman"/>
      <w:szCs w:val="24"/>
      <w:lang w:eastAsia="en-GB"/>
    </w:rPr>
  </w:style>
  <w:style w:type="character" w:customStyle="1" w:styleId="FollowedHyperlink1">
    <w:name w:val="FollowedHyperlink1"/>
    <w:basedOn w:val="DefaultParagraphFont"/>
    <w:uiPriority w:val="99"/>
    <w:semiHidden/>
    <w:unhideWhenUsed/>
    <w:rsid w:val="00F02381"/>
    <w:rPr>
      <w:color w:val="800080"/>
      <w:u w:val="single"/>
    </w:rPr>
  </w:style>
  <w:style w:type="character" w:styleId="PlaceholderText">
    <w:name w:val="Placeholder Text"/>
    <w:basedOn w:val="DefaultParagraphFont"/>
    <w:uiPriority w:val="99"/>
    <w:semiHidden/>
    <w:rsid w:val="00F02381"/>
    <w:rPr>
      <w:color w:val="808080"/>
    </w:rPr>
  </w:style>
  <w:style w:type="character" w:customStyle="1" w:styleId="Heading1Char1">
    <w:name w:val="Heading 1 Char1"/>
    <w:basedOn w:val="DefaultParagraphFont"/>
    <w:uiPriority w:val="9"/>
    <w:rsid w:val="00F02381"/>
    <w:rPr>
      <w:rFonts w:asciiTheme="majorHAnsi" w:eastAsiaTheme="majorEastAsia" w:hAnsiTheme="majorHAnsi" w:cstheme="majorBidi"/>
      <w:color w:val="A5A5A5" w:themeColor="accent1" w:themeShade="BF"/>
      <w:sz w:val="32"/>
      <w:szCs w:val="32"/>
    </w:rPr>
  </w:style>
  <w:style w:type="character" w:customStyle="1" w:styleId="Heading2Char1">
    <w:name w:val="Heading 2 Char1"/>
    <w:basedOn w:val="DefaultParagraphFont"/>
    <w:uiPriority w:val="9"/>
    <w:semiHidden/>
    <w:rsid w:val="00F02381"/>
    <w:rPr>
      <w:rFonts w:asciiTheme="majorHAnsi" w:eastAsiaTheme="majorEastAsia" w:hAnsiTheme="majorHAnsi" w:cstheme="majorBidi"/>
      <w:color w:val="A5A5A5" w:themeColor="accent1" w:themeShade="BF"/>
      <w:sz w:val="26"/>
      <w:szCs w:val="26"/>
    </w:rPr>
  </w:style>
  <w:style w:type="character" w:customStyle="1" w:styleId="Heading3Char1">
    <w:name w:val="Heading 3 Char1"/>
    <w:basedOn w:val="DefaultParagraphFont"/>
    <w:uiPriority w:val="9"/>
    <w:semiHidden/>
    <w:rsid w:val="00F02381"/>
    <w:rPr>
      <w:rFonts w:asciiTheme="majorHAnsi" w:eastAsiaTheme="majorEastAsia" w:hAnsiTheme="majorHAnsi" w:cstheme="majorBidi"/>
      <w:color w:val="6E6E6E" w:themeColor="accent1" w:themeShade="7F"/>
      <w:sz w:val="24"/>
      <w:szCs w:val="24"/>
    </w:rPr>
  </w:style>
  <w:style w:type="paragraph" w:styleId="NormalWeb">
    <w:name w:val="Normal (Web)"/>
    <w:basedOn w:val="Normal"/>
    <w:uiPriority w:val="99"/>
    <w:unhideWhenUsed/>
    <w:rsid w:val="00F02381"/>
    <w:pPr>
      <w:ind w:firstLine="0"/>
    </w:pPr>
    <w:rPr>
      <w:rFonts w:cs="Times New Roman"/>
      <w:szCs w:val="24"/>
    </w:rPr>
  </w:style>
  <w:style w:type="character" w:styleId="FollowedHyperlink">
    <w:name w:val="FollowedHyperlink"/>
    <w:basedOn w:val="DefaultParagraphFont"/>
    <w:uiPriority w:val="99"/>
    <w:semiHidden/>
    <w:unhideWhenUsed/>
    <w:rsid w:val="00F02381"/>
    <w:rPr>
      <w:color w:val="919191" w:themeColor="followedHyperlink"/>
      <w:u w:val="single"/>
    </w:rPr>
  </w:style>
  <w:style w:type="numbering" w:customStyle="1" w:styleId="NoList2">
    <w:name w:val="No List2"/>
    <w:next w:val="NoList"/>
    <w:uiPriority w:val="99"/>
    <w:semiHidden/>
    <w:unhideWhenUsed/>
    <w:rsid w:val="00F02381"/>
  </w:style>
  <w:style w:type="paragraph" w:customStyle="1" w:styleId="Caption2">
    <w:name w:val="Caption2"/>
    <w:basedOn w:val="Normal"/>
    <w:next w:val="Normal"/>
    <w:uiPriority w:val="35"/>
    <w:unhideWhenUsed/>
    <w:qFormat/>
    <w:rsid w:val="00F02381"/>
    <w:pPr>
      <w:spacing w:line="240" w:lineRule="auto"/>
      <w:ind w:firstLine="0"/>
    </w:pPr>
    <w:rPr>
      <w:i/>
      <w:iCs/>
      <w:color w:val="000000"/>
      <w:sz w:val="18"/>
      <w:szCs w:val="18"/>
    </w:rPr>
  </w:style>
  <w:style w:type="paragraph" w:styleId="Subtitle">
    <w:name w:val="Subtitle"/>
    <w:basedOn w:val="Normal"/>
    <w:next w:val="Normal"/>
    <w:link w:val="SubtitleChar"/>
    <w:autoRedefine/>
    <w:uiPriority w:val="11"/>
    <w:qFormat/>
    <w:rsid w:val="00F02381"/>
    <w:pPr>
      <w:numPr>
        <w:ilvl w:val="1"/>
      </w:numPr>
      <w:spacing w:after="160"/>
      <w:ind w:firstLine="340"/>
      <w:jc w:val="center"/>
    </w:pPr>
    <w:rPr>
      <w:b/>
      <w:spacing w:val="15"/>
      <w:sz w:val="48"/>
      <w:szCs w:val="48"/>
    </w:rPr>
  </w:style>
  <w:style w:type="character" w:customStyle="1" w:styleId="SubtitleChar">
    <w:name w:val="Subtitle Char"/>
    <w:basedOn w:val="DefaultParagraphFont"/>
    <w:link w:val="Subtitle"/>
    <w:uiPriority w:val="11"/>
    <w:rsid w:val="00F02381"/>
    <w:rPr>
      <w:rFonts w:ascii="Times New Roman" w:hAnsi="Times New Roman"/>
      <w:b/>
      <w:spacing w:val="15"/>
      <w:sz w:val="48"/>
      <w:szCs w:val="48"/>
      <w:lang w:bidi="ar-SA"/>
    </w:rPr>
  </w:style>
  <w:style w:type="paragraph" w:styleId="TOCHeading">
    <w:name w:val="TOC Heading"/>
    <w:basedOn w:val="Heading1"/>
    <w:next w:val="Normal"/>
    <w:uiPriority w:val="39"/>
    <w:unhideWhenUsed/>
    <w:qFormat/>
    <w:rsid w:val="00F02381"/>
    <w:pPr>
      <w:numPr>
        <w:numId w:val="0"/>
      </w:numPr>
      <w:shd w:val="clear" w:color="auto" w:fill="auto"/>
      <w:spacing w:line="259" w:lineRule="auto"/>
      <w:jc w:val="left"/>
      <w:outlineLvl w:val="9"/>
    </w:pPr>
    <w:rPr>
      <w:b w:val="0"/>
      <w:color w:val="A5A5A5" w:themeColor="accent1" w:themeShade="BF"/>
      <w:sz w:val="32"/>
      <w:lang w:val="en-US"/>
    </w:rPr>
  </w:style>
  <w:style w:type="paragraph" w:styleId="TOC1">
    <w:name w:val="toc 1"/>
    <w:basedOn w:val="Normal"/>
    <w:next w:val="Normal"/>
    <w:autoRedefine/>
    <w:uiPriority w:val="39"/>
    <w:unhideWhenUsed/>
    <w:rsid w:val="00F02381"/>
    <w:pPr>
      <w:spacing w:after="100"/>
      <w:ind w:firstLine="0"/>
    </w:pPr>
  </w:style>
  <w:style w:type="paragraph" w:styleId="TOC2">
    <w:name w:val="toc 2"/>
    <w:basedOn w:val="Normal"/>
    <w:next w:val="Normal"/>
    <w:autoRedefine/>
    <w:uiPriority w:val="39"/>
    <w:unhideWhenUsed/>
    <w:rsid w:val="00F02381"/>
    <w:pPr>
      <w:spacing w:after="100"/>
      <w:ind w:left="240" w:firstLine="0"/>
    </w:pPr>
  </w:style>
  <w:style w:type="paragraph" w:styleId="TOC3">
    <w:name w:val="toc 3"/>
    <w:basedOn w:val="Normal"/>
    <w:next w:val="Normal"/>
    <w:autoRedefine/>
    <w:uiPriority w:val="39"/>
    <w:unhideWhenUsed/>
    <w:rsid w:val="00F02381"/>
    <w:pPr>
      <w:spacing w:after="100"/>
      <w:ind w:left="480" w:firstLine="0"/>
    </w:pPr>
  </w:style>
  <w:style w:type="character" w:styleId="Strong">
    <w:name w:val="Strong"/>
    <w:basedOn w:val="DefaultParagraphFont"/>
    <w:uiPriority w:val="22"/>
    <w:qFormat/>
    <w:rsid w:val="00F02381"/>
    <w:rPr>
      <w:rFonts w:asciiTheme="majorHAnsi" w:hAnsiTheme="majorHAnsi"/>
      <w:b/>
      <w:bCs/>
      <w:i w:val="0"/>
      <w:sz w:val="28"/>
    </w:rPr>
  </w:style>
  <w:style w:type="paragraph" w:styleId="TableofFigures">
    <w:name w:val="table of figures"/>
    <w:basedOn w:val="Normal"/>
    <w:next w:val="Normal"/>
    <w:uiPriority w:val="99"/>
    <w:unhideWhenUsed/>
    <w:rsid w:val="00F02381"/>
    <w:pPr>
      <w:spacing w:after="0"/>
      <w:ind w:firstLine="0"/>
    </w:pPr>
  </w:style>
  <w:style w:type="paragraph" w:customStyle="1" w:styleId="Tables">
    <w:name w:val="Tables"/>
    <w:basedOn w:val="Normal"/>
    <w:link w:val="TablesChar"/>
    <w:qFormat/>
    <w:rsid w:val="001C3F21"/>
    <w:pPr>
      <w:spacing w:line="360" w:lineRule="auto"/>
      <w:ind w:firstLine="57"/>
    </w:pPr>
    <w:rPr>
      <w:rFonts w:eastAsia="Times New Roman" w:cs="Arial Unicode MS"/>
    </w:rPr>
  </w:style>
  <w:style w:type="character" w:customStyle="1" w:styleId="TablesChar">
    <w:name w:val="Tables Char"/>
    <w:basedOn w:val="DefaultParagraphFont"/>
    <w:link w:val="Tables"/>
    <w:rsid w:val="001C3F21"/>
    <w:rPr>
      <w:rFonts w:ascii="Times New Roman" w:eastAsia="Times New Roman" w:hAnsi="Times New Roman" w:cs="Arial Unicode MS"/>
      <w:sz w:val="24"/>
      <w:lang w:bidi="ar-SA"/>
    </w:rPr>
  </w:style>
  <w:style w:type="paragraph" w:styleId="Revision">
    <w:name w:val="Revision"/>
    <w:hidden/>
    <w:uiPriority w:val="99"/>
    <w:semiHidden/>
    <w:rsid w:val="007C7140"/>
    <w:pPr>
      <w:spacing w:after="0" w:line="240" w:lineRule="auto"/>
    </w:pPr>
    <w:rPr>
      <w:rFonts w:ascii="Times New Roman" w:hAnsi="Times New Roman"/>
      <w:sz w:val="24"/>
      <w:lang w:bidi="ar-SA"/>
    </w:rPr>
  </w:style>
  <w:style w:type="table" w:customStyle="1" w:styleId="ListTable6Colorful1">
    <w:name w:val="List Table 6 Colorful1"/>
    <w:basedOn w:val="TableNormal"/>
    <w:uiPriority w:val="51"/>
    <w:rsid w:val="006E284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730E6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t">
    <w:name w:val="st"/>
    <w:basedOn w:val="DefaultParagraphFont"/>
    <w:rsid w:val="00834596"/>
  </w:style>
  <w:style w:type="character" w:customStyle="1" w:styleId="UnresolvedMention1">
    <w:name w:val="Unresolved Mention1"/>
    <w:basedOn w:val="DefaultParagraphFont"/>
    <w:uiPriority w:val="99"/>
    <w:semiHidden/>
    <w:unhideWhenUsed/>
    <w:rsid w:val="002604F7"/>
    <w:rPr>
      <w:color w:val="605E5C"/>
      <w:shd w:val="clear" w:color="auto" w:fill="E1DFDD"/>
    </w:rPr>
  </w:style>
  <w:style w:type="character" w:customStyle="1" w:styleId="UnresolvedMention2">
    <w:name w:val="Unresolved Mention2"/>
    <w:basedOn w:val="DefaultParagraphFont"/>
    <w:uiPriority w:val="99"/>
    <w:semiHidden/>
    <w:unhideWhenUsed/>
    <w:rsid w:val="001A204D"/>
    <w:rPr>
      <w:color w:val="605E5C"/>
      <w:shd w:val="clear" w:color="auto" w:fill="E1DFDD"/>
    </w:rPr>
  </w:style>
  <w:style w:type="character" w:customStyle="1" w:styleId="UnresolvedMention20">
    <w:name w:val="Unresolved Mention2"/>
    <w:basedOn w:val="DefaultParagraphFont"/>
    <w:uiPriority w:val="99"/>
    <w:semiHidden/>
    <w:unhideWhenUsed/>
    <w:rsid w:val="00EF1A40"/>
    <w:rPr>
      <w:color w:val="605E5C"/>
      <w:shd w:val="clear" w:color="auto" w:fill="E1DFDD"/>
    </w:rPr>
  </w:style>
  <w:style w:type="character" w:customStyle="1" w:styleId="UnresolvedMention3">
    <w:name w:val="Unresolved Mention3"/>
    <w:basedOn w:val="DefaultParagraphFont"/>
    <w:uiPriority w:val="99"/>
    <w:semiHidden/>
    <w:unhideWhenUsed/>
    <w:rsid w:val="002C59D6"/>
    <w:rPr>
      <w:color w:val="605E5C"/>
      <w:shd w:val="clear" w:color="auto" w:fill="E1DFDD"/>
    </w:rPr>
  </w:style>
  <w:style w:type="character" w:styleId="UnresolvedMention">
    <w:name w:val="Unresolved Mention"/>
    <w:basedOn w:val="DefaultParagraphFont"/>
    <w:uiPriority w:val="99"/>
    <w:semiHidden/>
    <w:unhideWhenUsed/>
    <w:rsid w:val="007979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5102">
      <w:bodyDiv w:val="1"/>
      <w:marLeft w:val="0"/>
      <w:marRight w:val="0"/>
      <w:marTop w:val="0"/>
      <w:marBottom w:val="0"/>
      <w:divBdr>
        <w:top w:val="none" w:sz="0" w:space="0" w:color="auto"/>
        <w:left w:val="none" w:sz="0" w:space="0" w:color="auto"/>
        <w:bottom w:val="none" w:sz="0" w:space="0" w:color="auto"/>
        <w:right w:val="none" w:sz="0" w:space="0" w:color="auto"/>
      </w:divBdr>
    </w:div>
    <w:div w:id="109472483">
      <w:bodyDiv w:val="1"/>
      <w:marLeft w:val="0"/>
      <w:marRight w:val="0"/>
      <w:marTop w:val="0"/>
      <w:marBottom w:val="0"/>
      <w:divBdr>
        <w:top w:val="none" w:sz="0" w:space="0" w:color="auto"/>
        <w:left w:val="none" w:sz="0" w:space="0" w:color="auto"/>
        <w:bottom w:val="none" w:sz="0" w:space="0" w:color="auto"/>
        <w:right w:val="none" w:sz="0" w:space="0" w:color="auto"/>
      </w:divBdr>
    </w:div>
    <w:div w:id="188573617">
      <w:bodyDiv w:val="1"/>
      <w:marLeft w:val="0"/>
      <w:marRight w:val="0"/>
      <w:marTop w:val="0"/>
      <w:marBottom w:val="0"/>
      <w:divBdr>
        <w:top w:val="none" w:sz="0" w:space="0" w:color="auto"/>
        <w:left w:val="none" w:sz="0" w:space="0" w:color="auto"/>
        <w:bottom w:val="none" w:sz="0" w:space="0" w:color="auto"/>
        <w:right w:val="none" w:sz="0" w:space="0" w:color="auto"/>
      </w:divBdr>
    </w:div>
    <w:div w:id="194930697">
      <w:bodyDiv w:val="1"/>
      <w:marLeft w:val="0"/>
      <w:marRight w:val="0"/>
      <w:marTop w:val="0"/>
      <w:marBottom w:val="0"/>
      <w:divBdr>
        <w:top w:val="none" w:sz="0" w:space="0" w:color="auto"/>
        <w:left w:val="none" w:sz="0" w:space="0" w:color="auto"/>
        <w:bottom w:val="none" w:sz="0" w:space="0" w:color="auto"/>
        <w:right w:val="none" w:sz="0" w:space="0" w:color="auto"/>
      </w:divBdr>
    </w:div>
    <w:div w:id="264655701">
      <w:bodyDiv w:val="1"/>
      <w:marLeft w:val="0"/>
      <w:marRight w:val="0"/>
      <w:marTop w:val="0"/>
      <w:marBottom w:val="0"/>
      <w:divBdr>
        <w:top w:val="none" w:sz="0" w:space="0" w:color="auto"/>
        <w:left w:val="none" w:sz="0" w:space="0" w:color="auto"/>
        <w:bottom w:val="none" w:sz="0" w:space="0" w:color="auto"/>
        <w:right w:val="none" w:sz="0" w:space="0" w:color="auto"/>
      </w:divBdr>
    </w:div>
    <w:div w:id="287780813">
      <w:bodyDiv w:val="1"/>
      <w:marLeft w:val="0"/>
      <w:marRight w:val="0"/>
      <w:marTop w:val="0"/>
      <w:marBottom w:val="0"/>
      <w:divBdr>
        <w:top w:val="none" w:sz="0" w:space="0" w:color="auto"/>
        <w:left w:val="none" w:sz="0" w:space="0" w:color="auto"/>
        <w:bottom w:val="none" w:sz="0" w:space="0" w:color="auto"/>
        <w:right w:val="none" w:sz="0" w:space="0" w:color="auto"/>
      </w:divBdr>
    </w:div>
    <w:div w:id="325133669">
      <w:bodyDiv w:val="1"/>
      <w:marLeft w:val="0"/>
      <w:marRight w:val="0"/>
      <w:marTop w:val="0"/>
      <w:marBottom w:val="0"/>
      <w:divBdr>
        <w:top w:val="none" w:sz="0" w:space="0" w:color="auto"/>
        <w:left w:val="none" w:sz="0" w:space="0" w:color="auto"/>
        <w:bottom w:val="none" w:sz="0" w:space="0" w:color="auto"/>
        <w:right w:val="none" w:sz="0" w:space="0" w:color="auto"/>
      </w:divBdr>
    </w:div>
    <w:div w:id="332758036">
      <w:bodyDiv w:val="1"/>
      <w:marLeft w:val="0"/>
      <w:marRight w:val="0"/>
      <w:marTop w:val="0"/>
      <w:marBottom w:val="0"/>
      <w:divBdr>
        <w:top w:val="none" w:sz="0" w:space="0" w:color="auto"/>
        <w:left w:val="none" w:sz="0" w:space="0" w:color="auto"/>
        <w:bottom w:val="none" w:sz="0" w:space="0" w:color="auto"/>
        <w:right w:val="none" w:sz="0" w:space="0" w:color="auto"/>
      </w:divBdr>
    </w:div>
    <w:div w:id="339897428">
      <w:bodyDiv w:val="1"/>
      <w:marLeft w:val="0"/>
      <w:marRight w:val="0"/>
      <w:marTop w:val="0"/>
      <w:marBottom w:val="0"/>
      <w:divBdr>
        <w:top w:val="none" w:sz="0" w:space="0" w:color="auto"/>
        <w:left w:val="none" w:sz="0" w:space="0" w:color="auto"/>
        <w:bottom w:val="none" w:sz="0" w:space="0" w:color="auto"/>
        <w:right w:val="none" w:sz="0" w:space="0" w:color="auto"/>
      </w:divBdr>
    </w:div>
    <w:div w:id="393894243">
      <w:bodyDiv w:val="1"/>
      <w:marLeft w:val="0"/>
      <w:marRight w:val="0"/>
      <w:marTop w:val="0"/>
      <w:marBottom w:val="0"/>
      <w:divBdr>
        <w:top w:val="none" w:sz="0" w:space="0" w:color="auto"/>
        <w:left w:val="none" w:sz="0" w:space="0" w:color="auto"/>
        <w:bottom w:val="none" w:sz="0" w:space="0" w:color="auto"/>
        <w:right w:val="none" w:sz="0" w:space="0" w:color="auto"/>
      </w:divBdr>
    </w:div>
    <w:div w:id="426854827">
      <w:bodyDiv w:val="1"/>
      <w:marLeft w:val="0"/>
      <w:marRight w:val="0"/>
      <w:marTop w:val="0"/>
      <w:marBottom w:val="0"/>
      <w:divBdr>
        <w:top w:val="none" w:sz="0" w:space="0" w:color="auto"/>
        <w:left w:val="none" w:sz="0" w:space="0" w:color="auto"/>
        <w:bottom w:val="none" w:sz="0" w:space="0" w:color="auto"/>
        <w:right w:val="none" w:sz="0" w:space="0" w:color="auto"/>
      </w:divBdr>
    </w:div>
    <w:div w:id="460073601">
      <w:bodyDiv w:val="1"/>
      <w:marLeft w:val="0"/>
      <w:marRight w:val="0"/>
      <w:marTop w:val="0"/>
      <w:marBottom w:val="0"/>
      <w:divBdr>
        <w:top w:val="none" w:sz="0" w:space="0" w:color="auto"/>
        <w:left w:val="none" w:sz="0" w:space="0" w:color="auto"/>
        <w:bottom w:val="none" w:sz="0" w:space="0" w:color="auto"/>
        <w:right w:val="none" w:sz="0" w:space="0" w:color="auto"/>
      </w:divBdr>
    </w:div>
    <w:div w:id="483280580">
      <w:bodyDiv w:val="1"/>
      <w:marLeft w:val="0"/>
      <w:marRight w:val="0"/>
      <w:marTop w:val="0"/>
      <w:marBottom w:val="0"/>
      <w:divBdr>
        <w:top w:val="none" w:sz="0" w:space="0" w:color="auto"/>
        <w:left w:val="none" w:sz="0" w:space="0" w:color="auto"/>
        <w:bottom w:val="none" w:sz="0" w:space="0" w:color="auto"/>
        <w:right w:val="none" w:sz="0" w:space="0" w:color="auto"/>
      </w:divBdr>
    </w:div>
    <w:div w:id="498233554">
      <w:bodyDiv w:val="1"/>
      <w:marLeft w:val="0"/>
      <w:marRight w:val="0"/>
      <w:marTop w:val="0"/>
      <w:marBottom w:val="0"/>
      <w:divBdr>
        <w:top w:val="none" w:sz="0" w:space="0" w:color="auto"/>
        <w:left w:val="none" w:sz="0" w:space="0" w:color="auto"/>
        <w:bottom w:val="none" w:sz="0" w:space="0" w:color="auto"/>
        <w:right w:val="none" w:sz="0" w:space="0" w:color="auto"/>
      </w:divBdr>
    </w:div>
    <w:div w:id="556547189">
      <w:bodyDiv w:val="1"/>
      <w:marLeft w:val="0"/>
      <w:marRight w:val="0"/>
      <w:marTop w:val="0"/>
      <w:marBottom w:val="0"/>
      <w:divBdr>
        <w:top w:val="none" w:sz="0" w:space="0" w:color="auto"/>
        <w:left w:val="none" w:sz="0" w:space="0" w:color="auto"/>
        <w:bottom w:val="none" w:sz="0" w:space="0" w:color="auto"/>
        <w:right w:val="none" w:sz="0" w:space="0" w:color="auto"/>
      </w:divBdr>
    </w:div>
    <w:div w:id="567157333">
      <w:bodyDiv w:val="1"/>
      <w:marLeft w:val="0"/>
      <w:marRight w:val="0"/>
      <w:marTop w:val="0"/>
      <w:marBottom w:val="0"/>
      <w:divBdr>
        <w:top w:val="none" w:sz="0" w:space="0" w:color="auto"/>
        <w:left w:val="none" w:sz="0" w:space="0" w:color="auto"/>
        <w:bottom w:val="none" w:sz="0" w:space="0" w:color="auto"/>
        <w:right w:val="none" w:sz="0" w:space="0" w:color="auto"/>
      </w:divBdr>
    </w:div>
    <w:div w:id="634527272">
      <w:bodyDiv w:val="1"/>
      <w:marLeft w:val="0"/>
      <w:marRight w:val="0"/>
      <w:marTop w:val="0"/>
      <w:marBottom w:val="0"/>
      <w:divBdr>
        <w:top w:val="none" w:sz="0" w:space="0" w:color="auto"/>
        <w:left w:val="none" w:sz="0" w:space="0" w:color="auto"/>
        <w:bottom w:val="none" w:sz="0" w:space="0" w:color="auto"/>
        <w:right w:val="none" w:sz="0" w:space="0" w:color="auto"/>
      </w:divBdr>
    </w:div>
    <w:div w:id="640187759">
      <w:bodyDiv w:val="1"/>
      <w:marLeft w:val="0"/>
      <w:marRight w:val="0"/>
      <w:marTop w:val="0"/>
      <w:marBottom w:val="0"/>
      <w:divBdr>
        <w:top w:val="none" w:sz="0" w:space="0" w:color="auto"/>
        <w:left w:val="none" w:sz="0" w:space="0" w:color="auto"/>
        <w:bottom w:val="none" w:sz="0" w:space="0" w:color="auto"/>
        <w:right w:val="none" w:sz="0" w:space="0" w:color="auto"/>
      </w:divBdr>
    </w:div>
    <w:div w:id="644968416">
      <w:bodyDiv w:val="1"/>
      <w:marLeft w:val="0"/>
      <w:marRight w:val="0"/>
      <w:marTop w:val="0"/>
      <w:marBottom w:val="0"/>
      <w:divBdr>
        <w:top w:val="none" w:sz="0" w:space="0" w:color="auto"/>
        <w:left w:val="none" w:sz="0" w:space="0" w:color="auto"/>
        <w:bottom w:val="none" w:sz="0" w:space="0" w:color="auto"/>
        <w:right w:val="none" w:sz="0" w:space="0" w:color="auto"/>
      </w:divBdr>
    </w:div>
    <w:div w:id="725494390">
      <w:bodyDiv w:val="1"/>
      <w:marLeft w:val="0"/>
      <w:marRight w:val="0"/>
      <w:marTop w:val="0"/>
      <w:marBottom w:val="0"/>
      <w:divBdr>
        <w:top w:val="none" w:sz="0" w:space="0" w:color="auto"/>
        <w:left w:val="none" w:sz="0" w:space="0" w:color="auto"/>
        <w:bottom w:val="none" w:sz="0" w:space="0" w:color="auto"/>
        <w:right w:val="none" w:sz="0" w:space="0" w:color="auto"/>
      </w:divBdr>
    </w:div>
    <w:div w:id="730077882">
      <w:bodyDiv w:val="1"/>
      <w:marLeft w:val="0"/>
      <w:marRight w:val="0"/>
      <w:marTop w:val="0"/>
      <w:marBottom w:val="0"/>
      <w:divBdr>
        <w:top w:val="none" w:sz="0" w:space="0" w:color="auto"/>
        <w:left w:val="none" w:sz="0" w:space="0" w:color="auto"/>
        <w:bottom w:val="none" w:sz="0" w:space="0" w:color="auto"/>
        <w:right w:val="none" w:sz="0" w:space="0" w:color="auto"/>
      </w:divBdr>
    </w:div>
    <w:div w:id="732463014">
      <w:bodyDiv w:val="1"/>
      <w:marLeft w:val="0"/>
      <w:marRight w:val="0"/>
      <w:marTop w:val="0"/>
      <w:marBottom w:val="0"/>
      <w:divBdr>
        <w:top w:val="none" w:sz="0" w:space="0" w:color="auto"/>
        <w:left w:val="none" w:sz="0" w:space="0" w:color="auto"/>
        <w:bottom w:val="none" w:sz="0" w:space="0" w:color="auto"/>
        <w:right w:val="none" w:sz="0" w:space="0" w:color="auto"/>
      </w:divBdr>
    </w:div>
    <w:div w:id="776371341">
      <w:bodyDiv w:val="1"/>
      <w:marLeft w:val="0"/>
      <w:marRight w:val="0"/>
      <w:marTop w:val="0"/>
      <w:marBottom w:val="0"/>
      <w:divBdr>
        <w:top w:val="none" w:sz="0" w:space="0" w:color="auto"/>
        <w:left w:val="none" w:sz="0" w:space="0" w:color="auto"/>
        <w:bottom w:val="none" w:sz="0" w:space="0" w:color="auto"/>
        <w:right w:val="none" w:sz="0" w:space="0" w:color="auto"/>
      </w:divBdr>
    </w:div>
    <w:div w:id="803935647">
      <w:bodyDiv w:val="1"/>
      <w:marLeft w:val="0"/>
      <w:marRight w:val="0"/>
      <w:marTop w:val="0"/>
      <w:marBottom w:val="0"/>
      <w:divBdr>
        <w:top w:val="none" w:sz="0" w:space="0" w:color="auto"/>
        <w:left w:val="none" w:sz="0" w:space="0" w:color="auto"/>
        <w:bottom w:val="none" w:sz="0" w:space="0" w:color="auto"/>
        <w:right w:val="none" w:sz="0" w:space="0" w:color="auto"/>
      </w:divBdr>
    </w:div>
    <w:div w:id="848838966">
      <w:bodyDiv w:val="1"/>
      <w:marLeft w:val="0"/>
      <w:marRight w:val="0"/>
      <w:marTop w:val="0"/>
      <w:marBottom w:val="0"/>
      <w:divBdr>
        <w:top w:val="none" w:sz="0" w:space="0" w:color="auto"/>
        <w:left w:val="none" w:sz="0" w:space="0" w:color="auto"/>
        <w:bottom w:val="none" w:sz="0" w:space="0" w:color="auto"/>
        <w:right w:val="none" w:sz="0" w:space="0" w:color="auto"/>
      </w:divBdr>
    </w:div>
    <w:div w:id="902835596">
      <w:bodyDiv w:val="1"/>
      <w:marLeft w:val="0"/>
      <w:marRight w:val="0"/>
      <w:marTop w:val="0"/>
      <w:marBottom w:val="0"/>
      <w:divBdr>
        <w:top w:val="none" w:sz="0" w:space="0" w:color="auto"/>
        <w:left w:val="none" w:sz="0" w:space="0" w:color="auto"/>
        <w:bottom w:val="none" w:sz="0" w:space="0" w:color="auto"/>
        <w:right w:val="none" w:sz="0" w:space="0" w:color="auto"/>
      </w:divBdr>
    </w:div>
    <w:div w:id="942542220">
      <w:bodyDiv w:val="1"/>
      <w:marLeft w:val="0"/>
      <w:marRight w:val="0"/>
      <w:marTop w:val="0"/>
      <w:marBottom w:val="0"/>
      <w:divBdr>
        <w:top w:val="none" w:sz="0" w:space="0" w:color="auto"/>
        <w:left w:val="none" w:sz="0" w:space="0" w:color="auto"/>
        <w:bottom w:val="none" w:sz="0" w:space="0" w:color="auto"/>
        <w:right w:val="none" w:sz="0" w:space="0" w:color="auto"/>
      </w:divBdr>
    </w:div>
    <w:div w:id="1088041577">
      <w:bodyDiv w:val="1"/>
      <w:marLeft w:val="0"/>
      <w:marRight w:val="0"/>
      <w:marTop w:val="0"/>
      <w:marBottom w:val="0"/>
      <w:divBdr>
        <w:top w:val="none" w:sz="0" w:space="0" w:color="auto"/>
        <w:left w:val="none" w:sz="0" w:space="0" w:color="auto"/>
        <w:bottom w:val="none" w:sz="0" w:space="0" w:color="auto"/>
        <w:right w:val="none" w:sz="0" w:space="0" w:color="auto"/>
      </w:divBdr>
    </w:div>
    <w:div w:id="1129670957">
      <w:bodyDiv w:val="1"/>
      <w:marLeft w:val="0"/>
      <w:marRight w:val="0"/>
      <w:marTop w:val="0"/>
      <w:marBottom w:val="0"/>
      <w:divBdr>
        <w:top w:val="none" w:sz="0" w:space="0" w:color="auto"/>
        <w:left w:val="none" w:sz="0" w:space="0" w:color="auto"/>
        <w:bottom w:val="none" w:sz="0" w:space="0" w:color="auto"/>
        <w:right w:val="none" w:sz="0" w:space="0" w:color="auto"/>
      </w:divBdr>
    </w:div>
    <w:div w:id="1145662693">
      <w:bodyDiv w:val="1"/>
      <w:marLeft w:val="0"/>
      <w:marRight w:val="0"/>
      <w:marTop w:val="0"/>
      <w:marBottom w:val="0"/>
      <w:divBdr>
        <w:top w:val="none" w:sz="0" w:space="0" w:color="auto"/>
        <w:left w:val="none" w:sz="0" w:space="0" w:color="auto"/>
        <w:bottom w:val="none" w:sz="0" w:space="0" w:color="auto"/>
        <w:right w:val="none" w:sz="0" w:space="0" w:color="auto"/>
      </w:divBdr>
    </w:div>
    <w:div w:id="1173841606">
      <w:bodyDiv w:val="1"/>
      <w:marLeft w:val="0"/>
      <w:marRight w:val="0"/>
      <w:marTop w:val="0"/>
      <w:marBottom w:val="0"/>
      <w:divBdr>
        <w:top w:val="none" w:sz="0" w:space="0" w:color="auto"/>
        <w:left w:val="none" w:sz="0" w:space="0" w:color="auto"/>
        <w:bottom w:val="none" w:sz="0" w:space="0" w:color="auto"/>
        <w:right w:val="none" w:sz="0" w:space="0" w:color="auto"/>
      </w:divBdr>
    </w:div>
    <w:div w:id="1236550087">
      <w:bodyDiv w:val="1"/>
      <w:marLeft w:val="0"/>
      <w:marRight w:val="0"/>
      <w:marTop w:val="0"/>
      <w:marBottom w:val="0"/>
      <w:divBdr>
        <w:top w:val="none" w:sz="0" w:space="0" w:color="auto"/>
        <w:left w:val="none" w:sz="0" w:space="0" w:color="auto"/>
        <w:bottom w:val="none" w:sz="0" w:space="0" w:color="auto"/>
        <w:right w:val="none" w:sz="0" w:space="0" w:color="auto"/>
      </w:divBdr>
    </w:div>
    <w:div w:id="1236818068">
      <w:bodyDiv w:val="1"/>
      <w:marLeft w:val="0"/>
      <w:marRight w:val="0"/>
      <w:marTop w:val="0"/>
      <w:marBottom w:val="0"/>
      <w:divBdr>
        <w:top w:val="none" w:sz="0" w:space="0" w:color="auto"/>
        <w:left w:val="none" w:sz="0" w:space="0" w:color="auto"/>
        <w:bottom w:val="none" w:sz="0" w:space="0" w:color="auto"/>
        <w:right w:val="none" w:sz="0" w:space="0" w:color="auto"/>
      </w:divBdr>
    </w:div>
    <w:div w:id="1252668154">
      <w:bodyDiv w:val="1"/>
      <w:marLeft w:val="0"/>
      <w:marRight w:val="0"/>
      <w:marTop w:val="0"/>
      <w:marBottom w:val="0"/>
      <w:divBdr>
        <w:top w:val="none" w:sz="0" w:space="0" w:color="auto"/>
        <w:left w:val="none" w:sz="0" w:space="0" w:color="auto"/>
        <w:bottom w:val="none" w:sz="0" w:space="0" w:color="auto"/>
        <w:right w:val="none" w:sz="0" w:space="0" w:color="auto"/>
      </w:divBdr>
    </w:div>
    <w:div w:id="1274943211">
      <w:bodyDiv w:val="1"/>
      <w:marLeft w:val="0"/>
      <w:marRight w:val="0"/>
      <w:marTop w:val="0"/>
      <w:marBottom w:val="0"/>
      <w:divBdr>
        <w:top w:val="none" w:sz="0" w:space="0" w:color="auto"/>
        <w:left w:val="none" w:sz="0" w:space="0" w:color="auto"/>
        <w:bottom w:val="none" w:sz="0" w:space="0" w:color="auto"/>
        <w:right w:val="none" w:sz="0" w:space="0" w:color="auto"/>
      </w:divBdr>
    </w:div>
    <w:div w:id="1322737779">
      <w:bodyDiv w:val="1"/>
      <w:marLeft w:val="0"/>
      <w:marRight w:val="0"/>
      <w:marTop w:val="0"/>
      <w:marBottom w:val="0"/>
      <w:divBdr>
        <w:top w:val="none" w:sz="0" w:space="0" w:color="auto"/>
        <w:left w:val="none" w:sz="0" w:space="0" w:color="auto"/>
        <w:bottom w:val="none" w:sz="0" w:space="0" w:color="auto"/>
        <w:right w:val="none" w:sz="0" w:space="0" w:color="auto"/>
      </w:divBdr>
    </w:div>
    <w:div w:id="1325427204">
      <w:bodyDiv w:val="1"/>
      <w:marLeft w:val="0"/>
      <w:marRight w:val="0"/>
      <w:marTop w:val="0"/>
      <w:marBottom w:val="0"/>
      <w:divBdr>
        <w:top w:val="none" w:sz="0" w:space="0" w:color="auto"/>
        <w:left w:val="none" w:sz="0" w:space="0" w:color="auto"/>
        <w:bottom w:val="none" w:sz="0" w:space="0" w:color="auto"/>
        <w:right w:val="none" w:sz="0" w:space="0" w:color="auto"/>
      </w:divBdr>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
    <w:div w:id="1449932156">
      <w:bodyDiv w:val="1"/>
      <w:marLeft w:val="0"/>
      <w:marRight w:val="0"/>
      <w:marTop w:val="0"/>
      <w:marBottom w:val="0"/>
      <w:divBdr>
        <w:top w:val="none" w:sz="0" w:space="0" w:color="auto"/>
        <w:left w:val="none" w:sz="0" w:space="0" w:color="auto"/>
        <w:bottom w:val="none" w:sz="0" w:space="0" w:color="auto"/>
        <w:right w:val="none" w:sz="0" w:space="0" w:color="auto"/>
      </w:divBdr>
      <w:divsChild>
        <w:div w:id="1956400125">
          <w:marLeft w:val="0"/>
          <w:marRight w:val="0"/>
          <w:marTop w:val="0"/>
          <w:marBottom w:val="0"/>
          <w:divBdr>
            <w:top w:val="none" w:sz="0" w:space="0" w:color="auto"/>
            <w:left w:val="none" w:sz="0" w:space="0" w:color="auto"/>
            <w:bottom w:val="none" w:sz="0" w:space="0" w:color="auto"/>
            <w:right w:val="none" w:sz="0" w:space="0" w:color="auto"/>
          </w:divBdr>
        </w:div>
      </w:divsChild>
    </w:div>
    <w:div w:id="1562788605">
      <w:bodyDiv w:val="1"/>
      <w:marLeft w:val="0"/>
      <w:marRight w:val="0"/>
      <w:marTop w:val="0"/>
      <w:marBottom w:val="0"/>
      <w:divBdr>
        <w:top w:val="none" w:sz="0" w:space="0" w:color="auto"/>
        <w:left w:val="none" w:sz="0" w:space="0" w:color="auto"/>
        <w:bottom w:val="none" w:sz="0" w:space="0" w:color="auto"/>
        <w:right w:val="none" w:sz="0" w:space="0" w:color="auto"/>
      </w:divBdr>
      <w:divsChild>
        <w:div w:id="1466391017">
          <w:marLeft w:val="0"/>
          <w:marRight w:val="0"/>
          <w:marTop w:val="0"/>
          <w:marBottom w:val="0"/>
          <w:divBdr>
            <w:top w:val="none" w:sz="0" w:space="0" w:color="auto"/>
            <w:left w:val="none" w:sz="0" w:space="0" w:color="auto"/>
            <w:bottom w:val="none" w:sz="0" w:space="0" w:color="auto"/>
            <w:right w:val="none" w:sz="0" w:space="0" w:color="auto"/>
          </w:divBdr>
          <w:divsChild>
            <w:div w:id="1050613156">
              <w:marLeft w:val="0"/>
              <w:marRight w:val="0"/>
              <w:marTop w:val="0"/>
              <w:marBottom w:val="0"/>
              <w:divBdr>
                <w:top w:val="none" w:sz="0" w:space="0" w:color="auto"/>
                <w:left w:val="none" w:sz="0" w:space="0" w:color="auto"/>
                <w:bottom w:val="none" w:sz="0" w:space="0" w:color="auto"/>
                <w:right w:val="none" w:sz="0" w:space="0" w:color="auto"/>
              </w:divBdr>
            </w:div>
            <w:div w:id="1108743208">
              <w:marLeft w:val="0"/>
              <w:marRight w:val="0"/>
              <w:marTop w:val="0"/>
              <w:marBottom w:val="0"/>
              <w:divBdr>
                <w:top w:val="none" w:sz="0" w:space="0" w:color="auto"/>
                <w:left w:val="none" w:sz="0" w:space="0" w:color="auto"/>
                <w:bottom w:val="none" w:sz="0" w:space="0" w:color="auto"/>
                <w:right w:val="none" w:sz="0" w:space="0" w:color="auto"/>
              </w:divBdr>
            </w:div>
          </w:divsChild>
        </w:div>
        <w:div w:id="1539658790">
          <w:marLeft w:val="0"/>
          <w:marRight w:val="0"/>
          <w:marTop w:val="0"/>
          <w:marBottom w:val="0"/>
          <w:divBdr>
            <w:top w:val="none" w:sz="0" w:space="0" w:color="auto"/>
            <w:left w:val="none" w:sz="0" w:space="0" w:color="auto"/>
            <w:bottom w:val="none" w:sz="0" w:space="0" w:color="auto"/>
            <w:right w:val="none" w:sz="0" w:space="0" w:color="auto"/>
          </w:divBdr>
        </w:div>
      </w:divsChild>
    </w:div>
    <w:div w:id="1694763902">
      <w:bodyDiv w:val="1"/>
      <w:marLeft w:val="0"/>
      <w:marRight w:val="0"/>
      <w:marTop w:val="0"/>
      <w:marBottom w:val="0"/>
      <w:divBdr>
        <w:top w:val="none" w:sz="0" w:space="0" w:color="auto"/>
        <w:left w:val="none" w:sz="0" w:space="0" w:color="auto"/>
        <w:bottom w:val="none" w:sz="0" w:space="0" w:color="auto"/>
        <w:right w:val="none" w:sz="0" w:space="0" w:color="auto"/>
      </w:divBdr>
    </w:div>
    <w:div w:id="1785153854">
      <w:bodyDiv w:val="1"/>
      <w:marLeft w:val="0"/>
      <w:marRight w:val="0"/>
      <w:marTop w:val="0"/>
      <w:marBottom w:val="0"/>
      <w:divBdr>
        <w:top w:val="none" w:sz="0" w:space="0" w:color="auto"/>
        <w:left w:val="none" w:sz="0" w:space="0" w:color="auto"/>
        <w:bottom w:val="none" w:sz="0" w:space="0" w:color="auto"/>
        <w:right w:val="none" w:sz="0" w:space="0" w:color="auto"/>
      </w:divBdr>
    </w:div>
    <w:div w:id="1910309026">
      <w:bodyDiv w:val="1"/>
      <w:marLeft w:val="0"/>
      <w:marRight w:val="0"/>
      <w:marTop w:val="0"/>
      <w:marBottom w:val="0"/>
      <w:divBdr>
        <w:top w:val="none" w:sz="0" w:space="0" w:color="auto"/>
        <w:left w:val="none" w:sz="0" w:space="0" w:color="auto"/>
        <w:bottom w:val="none" w:sz="0" w:space="0" w:color="auto"/>
        <w:right w:val="none" w:sz="0" w:space="0" w:color="auto"/>
      </w:divBdr>
    </w:div>
    <w:div w:id="2122021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linicaltrials.gov/ct2/show/NCT02904369" TargetMode="External"/><Relationship Id="rId18" Type="http://schemas.openxmlformats.org/officeDocument/2006/relationships/chart" Target="charts/chart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regist2.virology-education.com/presentations/2019/20AntiviralPK/30_Yager.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ema.europa.eu/en/documents/assessment-report/vemlidy-epar-public-assessment-report_en.pdf" TargetMode="Externa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cdc.gov/nchs/data/series/sr_03/sr03_039.pdf"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3"/>
          <c:order val="0"/>
          <c:tx>
            <c:strRef>
              <c:f>TAF!$B$1</c:f>
              <c:strCache>
                <c:ptCount val="1"/>
                <c:pt idx="0">
                  <c:v>Simulated TAF mean</c:v>
                </c:pt>
              </c:strCache>
            </c:strRef>
          </c:tx>
          <c:spPr>
            <a:ln w="28575">
              <a:solidFill>
                <a:srgbClr val="0070C0"/>
              </a:solidFill>
            </a:ln>
          </c:spPr>
          <c:marker>
            <c:symbol val="none"/>
          </c:marker>
          <c:xVal>
            <c:numRef>
              <c:f>TAF!$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AF!$B$2:$B$674</c:f>
              <c:numCache>
                <c:formatCode>General</c:formatCode>
                <c:ptCount val="673"/>
                <c:pt idx="0">
                  <c:v>0</c:v>
                </c:pt>
                <c:pt idx="1">
                  <c:v>0.6177142764853375</c:v>
                </c:pt>
                <c:pt idx="2">
                  <c:v>0.95328597959494088</c:v>
                </c:pt>
                <c:pt idx="3">
                  <c:v>1.0807075340811914</c:v>
                </c:pt>
                <c:pt idx="4">
                  <c:v>1.1293325618597698</c:v>
                </c:pt>
                <c:pt idx="5">
                  <c:v>1.1486069790959961</c:v>
                </c:pt>
                <c:pt idx="6">
                  <c:v>1.1565242857159943</c:v>
                </c:pt>
                <c:pt idx="7">
                  <c:v>1.1598702805846577</c:v>
                </c:pt>
                <c:pt idx="8">
                  <c:v>1.1613170388813523</c:v>
                </c:pt>
                <c:pt idx="9">
                  <c:v>1.1619571141059091</c:v>
                </c:pt>
                <c:pt idx="10">
                  <c:v>1.1622453744748438</c:v>
                </c:pt>
                <c:pt idx="11">
                  <c:v>1.1623757326600963</c:v>
                </c:pt>
                <c:pt idx="12">
                  <c:v>1.1624354684563525</c:v>
                </c:pt>
                <c:pt idx="13">
                  <c:v>1.1624619040819415</c:v>
                </c:pt>
                <c:pt idx="14">
                  <c:v>1.1624760378319376</c:v>
                </c:pt>
                <c:pt idx="15">
                  <c:v>1.1624853898864498</c:v>
                </c:pt>
                <c:pt idx="16">
                  <c:v>1.1624902354122897</c:v>
                </c:pt>
                <c:pt idx="17">
                  <c:v>1.162492394601055</c:v>
                </c:pt>
                <c:pt idx="18">
                  <c:v>1.1624935786837953</c:v>
                </c:pt>
                <c:pt idx="19">
                  <c:v>1.1624936418181018</c:v>
                </c:pt>
                <c:pt idx="20">
                  <c:v>1.1624935112598396</c:v>
                </c:pt>
                <c:pt idx="21">
                  <c:v>1.162493410499281</c:v>
                </c:pt>
                <c:pt idx="22">
                  <c:v>1.1624934866090404</c:v>
                </c:pt>
                <c:pt idx="23">
                  <c:v>1.1624932241152053</c:v>
                </c:pt>
                <c:pt idx="24">
                  <c:v>1.1624930543139573</c:v>
                </c:pt>
                <c:pt idx="25">
                  <c:v>1.1624930015515562</c:v>
                </c:pt>
                <c:pt idx="26">
                  <c:v>1.1624929136103552</c:v>
                </c:pt>
                <c:pt idx="27">
                  <c:v>1.1624928912578556</c:v>
                </c:pt>
                <c:pt idx="28">
                  <c:v>1.1624926331462573</c:v>
                </c:pt>
                <c:pt idx="29">
                  <c:v>1.1624925778657573</c:v>
                </c:pt>
                <c:pt idx="30">
                  <c:v>1.1624925618199728</c:v>
                </c:pt>
                <c:pt idx="31">
                  <c:v>1.1624926176656412</c:v>
                </c:pt>
                <c:pt idx="32">
                  <c:v>1.1624927028352832</c:v>
                </c:pt>
                <c:pt idx="33">
                  <c:v>1.162492809195101</c:v>
                </c:pt>
                <c:pt idx="34">
                  <c:v>1.1624927969169414</c:v>
                </c:pt>
                <c:pt idx="35">
                  <c:v>1.1624926816557117</c:v>
                </c:pt>
                <c:pt idx="36">
                  <c:v>1.1624926688249355</c:v>
                </c:pt>
                <c:pt idx="37">
                  <c:v>1.1624926885526112</c:v>
                </c:pt>
                <c:pt idx="38">
                  <c:v>1.1624926947638801</c:v>
                </c:pt>
                <c:pt idx="39">
                  <c:v>1.1624926781174858</c:v>
                </c:pt>
                <c:pt idx="40">
                  <c:v>1.1624926207085227</c:v>
                </c:pt>
                <c:pt idx="41">
                  <c:v>1.1624925559591928</c:v>
                </c:pt>
                <c:pt idx="42">
                  <c:v>1.1624925480785704</c:v>
                </c:pt>
                <c:pt idx="43">
                  <c:v>1.1624925130208628</c:v>
                </c:pt>
                <c:pt idx="44">
                  <c:v>1.1624924349730525</c:v>
                </c:pt>
                <c:pt idx="45">
                  <c:v>1.1624923559137943</c:v>
                </c:pt>
                <c:pt idx="46">
                  <c:v>1.1624922987597825</c:v>
                </c:pt>
                <c:pt idx="47">
                  <c:v>1.1624922883148634</c:v>
                </c:pt>
                <c:pt idx="48">
                  <c:v>1.1624923745225484</c:v>
                </c:pt>
                <c:pt idx="49">
                  <c:v>1.1624923828092364</c:v>
                </c:pt>
                <c:pt idx="50">
                  <c:v>1.1624923582263749</c:v>
                </c:pt>
                <c:pt idx="51">
                  <c:v>1.1624923443449295</c:v>
                </c:pt>
                <c:pt idx="52">
                  <c:v>1.162492353829951</c:v>
                </c:pt>
                <c:pt idx="53">
                  <c:v>1.1624924235478005</c:v>
                </c:pt>
                <c:pt idx="54">
                  <c:v>1.1624925268157273</c:v>
                </c:pt>
                <c:pt idx="55">
                  <c:v>1.1624925689569872</c:v>
                </c:pt>
                <c:pt idx="56">
                  <c:v>1.1624925599164728</c:v>
                </c:pt>
                <c:pt idx="57">
                  <c:v>1.1624925618101245</c:v>
                </c:pt>
                <c:pt idx="58">
                  <c:v>1.1624925847710321</c:v>
                </c:pt>
                <c:pt idx="59">
                  <c:v>1.1624926248645955</c:v>
                </c:pt>
                <c:pt idx="60">
                  <c:v>1.1624926685809669</c:v>
                </c:pt>
                <c:pt idx="61">
                  <c:v>1.1624926557111899</c:v>
                </c:pt>
                <c:pt idx="62">
                  <c:v>1.1624926155525566</c:v>
                </c:pt>
                <c:pt idx="63">
                  <c:v>1.1624926222501377</c:v>
                </c:pt>
                <c:pt idx="64">
                  <c:v>1.1624926423246167</c:v>
                </c:pt>
                <c:pt idx="65">
                  <c:v>1.1624926582521709</c:v>
                </c:pt>
                <c:pt idx="66">
                  <c:v>1.162492667081084</c:v>
                </c:pt>
                <c:pt idx="67">
                  <c:v>1.1624926640550028</c:v>
                </c:pt>
                <c:pt idx="68">
                  <c:v>1.1624926456959808</c:v>
                </c:pt>
                <c:pt idx="69">
                  <c:v>1.1624926374230642</c:v>
                </c:pt>
                <c:pt idx="70">
                  <c:v>1.1624926324040235</c:v>
                </c:pt>
                <c:pt idx="71">
                  <c:v>1.1624926245260285</c:v>
                </c:pt>
                <c:pt idx="72">
                  <c:v>1.1624926111147791</c:v>
                </c:pt>
                <c:pt idx="73">
                  <c:v>1.1624925977477509</c:v>
                </c:pt>
                <c:pt idx="74">
                  <c:v>1.1624925817654519</c:v>
                </c:pt>
                <c:pt idx="75">
                  <c:v>1.1624925663373806</c:v>
                </c:pt>
                <c:pt idx="76">
                  <c:v>1.1624925629029632</c:v>
                </c:pt>
                <c:pt idx="77">
                  <c:v>1.1624925603546277</c:v>
                </c:pt>
                <c:pt idx="78">
                  <c:v>1.1624925553225645</c:v>
                </c:pt>
                <c:pt idx="79">
                  <c:v>1.162492550763522</c:v>
                </c:pt>
                <c:pt idx="80">
                  <c:v>1.1624925504316079</c:v>
                </c:pt>
                <c:pt idx="81">
                  <c:v>1.1624925558439752</c:v>
                </c:pt>
                <c:pt idx="82">
                  <c:v>1.1624925677528597</c:v>
                </c:pt>
                <c:pt idx="83">
                  <c:v>1.1624925807803161</c:v>
                </c:pt>
                <c:pt idx="84">
                  <c:v>1.1624925849240568</c:v>
                </c:pt>
                <c:pt idx="85">
                  <c:v>1.1624925835354785</c:v>
                </c:pt>
                <c:pt idx="86">
                  <c:v>1.1624925821051872</c:v>
                </c:pt>
                <c:pt idx="87">
                  <c:v>1.1624925808924262</c:v>
                </c:pt>
                <c:pt idx="88">
                  <c:v>1.1624925868096168</c:v>
                </c:pt>
                <c:pt idx="89">
                  <c:v>1.1624926015484196</c:v>
                </c:pt>
                <c:pt idx="90">
                  <c:v>1.1624926094634926</c:v>
                </c:pt>
                <c:pt idx="91">
                  <c:v>1.1624926175233516</c:v>
                </c:pt>
                <c:pt idx="92">
                  <c:v>1.1624926244165601</c:v>
                </c:pt>
                <c:pt idx="93">
                  <c:v>1.1624926318572979</c:v>
                </c:pt>
                <c:pt idx="94">
                  <c:v>1.1624926400147009</c:v>
                </c:pt>
                <c:pt idx="95">
                  <c:v>1.1624926460605771</c:v>
                </c:pt>
                <c:pt idx="96">
                  <c:v>1.1624926463760406</c:v>
                </c:pt>
                <c:pt idx="97">
                  <c:v>1.1624926394484076</c:v>
                </c:pt>
                <c:pt idx="98">
                  <c:v>1.1624926309454673</c:v>
                </c:pt>
                <c:pt idx="99">
                  <c:v>1.162492632351958</c:v>
                </c:pt>
                <c:pt idx="100">
                  <c:v>1.1624926427629698</c:v>
                </c:pt>
                <c:pt idx="101">
                  <c:v>1.1624926525627257</c:v>
                </c:pt>
                <c:pt idx="102">
                  <c:v>1.1624926616838225</c:v>
                </c:pt>
                <c:pt idx="103">
                  <c:v>1.1624926699825811</c:v>
                </c:pt>
                <c:pt idx="104">
                  <c:v>1.1624926769962247</c:v>
                </c:pt>
                <c:pt idx="105">
                  <c:v>1.1624926811175451</c:v>
                </c:pt>
                <c:pt idx="106">
                  <c:v>1.1624926790724581</c:v>
                </c:pt>
                <c:pt idx="107">
                  <c:v>1.1624926710476609</c:v>
                </c:pt>
                <c:pt idx="108">
                  <c:v>1.1624926620203198</c:v>
                </c:pt>
                <c:pt idx="109">
                  <c:v>1.1624926466165995</c:v>
                </c:pt>
                <c:pt idx="110">
                  <c:v>1.1624926299336256</c:v>
                </c:pt>
                <c:pt idx="111">
                  <c:v>1.1624926313684072</c:v>
                </c:pt>
                <c:pt idx="112">
                  <c:v>1.1624926329088641</c:v>
                </c:pt>
                <c:pt idx="113">
                  <c:v>1.1624926350594387</c:v>
                </c:pt>
                <c:pt idx="114">
                  <c:v>1.1624926371672055</c:v>
                </c:pt>
                <c:pt idx="115">
                  <c:v>1.1624926379040281</c:v>
                </c:pt>
                <c:pt idx="116">
                  <c:v>1.1624926374048179</c:v>
                </c:pt>
                <c:pt idx="117">
                  <c:v>1.1624926351682503</c:v>
                </c:pt>
                <c:pt idx="118">
                  <c:v>1.162492632891502</c:v>
                </c:pt>
                <c:pt idx="119">
                  <c:v>1.1624926285581731</c:v>
                </c:pt>
                <c:pt idx="120">
                  <c:v>1.1624926229374253</c:v>
                </c:pt>
                <c:pt idx="121">
                  <c:v>1.1624926147927215</c:v>
                </c:pt>
                <c:pt idx="122">
                  <c:v>1.1624926097943611</c:v>
                </c:pt>
                <c:pt idx="123">
                  <c:v>1.1624926072358646</c:v>
                </c:pt>
                <c:pt idx="124">
                  <c:v>1.1624926046152402</c:v>
                </c:pt>
                <c:pt idx="125">
                  <c:v>1.1624926022259079</c:v>
                </c:pt>
                <c:pt idx="126">
                  <c:v>1.1624925999268483</c:v>
                </c:pt>
                <c:pt idx="127">
                  <c:v>1.1624925980466512</c:v>
                </c:pt>
                <c:pt idx="128">
                  <c:v>1.1624925963405754</c:v>
                </c:pt>
                <c:pt idx="129">
                  <c:v>1.1624925949841447</c:v>
                </c:pt>
                <c:pt idx="130">
                  <c:v>1.1624925941224569</c:v>
                </c:pt>
                <c:pt idx="131">
                  <c:v>1.1624925938244717</c:v>
                </c:pt>
                <c:pt idx="132">
                  <c:v>1.1624925941835125</c:v>
                </c:pt>
                <c:pt idx="133">
                  <c:v>1.1624925951952991</c:v>
                </c:pt>
                <c:pt idx="134">
                  <c:v>1.1624925950314045</c:v>
                </c:pt>
                <c:pt idx="135">
                  <c:v>1.1624925948130131</c:v>
                </c:pt>
                <c:pt idx="136">
                  <c:v>1.1624925947280131</c:v>
                </c:pt>
                <c:pt idx="137">
                  <c:v>1.1624925946245546</c:v>
                </c:pt>
                <c:pt idx="138">
                  <c:v>1.1624925945882782</c:v>
                </c:pt>
                <c:pt idx="139">
                  <c:v>1.1624925948159857</c:v>
                </c:pt>
                <c:pt idx="140">
                  <c:v>1.1624925951295149</c:v>
                </c:pt>
                <c:pt idx="141">
                  <c:v>1.162492595401013</c:v>
                </c:pt>
                <c:pt idx="142">
                  <c:v>1.1624925956453134</c:v>
                </c:pt>
                <c:pt idx="143">
                  <c:v>1.1624925959248047</c:v>
                </c:pt>
                <c:pt idx="144">
                  <c:v>1.1624925960898824</c:v>
                </c:pt>
                <c:pt idx="145">
                  <c:v>1.1624925966304129</c:v>
                </c:pt>
                <c:pt idx="146">
                  <c:v>1.1624925977578446</c:v>
                </c:pt>
                <c:pt idx="147">
                  <c:v>1.1624925989351147</c:v>
                </c:pt>
                <c:pt idx="148">
                  <c:v>1.1624925998094298</c:v>
                </c:pt>
                <c:pt idx="149">
                  <c:v>1.162492600319273</c:v>
                </c:pt>
                <c:pt idx="150">
                  <c:v>1.1624926006354475</c:v>
                </c:pt>
                <c:pt idx="151">
                  <c:v>1.1624926007383933</c:v>
                </c:pt>
                <c:pt idx="152">
                  <c:v>1.1624926007723948</c:v>
                </c:pt>
                <c:pt idx="153">
                  <c:v>1.162492600646639</c:v>
                </c:pt>
                <c:pt idx="154">
                  <c:v>1.1624926001771176</c:v>
                </c:pt>
                <c:pt idx="155">
                  <c:v>1.1624925994073594</c:v>
                </c:pt>
                <c:pt idx="156">
                  <c:v>1.1624925983121814</c:v>
                </c:pt>
                <c:pt idx="157">
                  <c:v>1.1624925977661653</c:v>
                </c:pt>
                <c:pt idx="158">
                  <c:v>1.1624925971447797</c:v>
                </c:pt>
                <c:pt idx="159">
                  <c:v>1.1624925964230282</c:v>
                </c:pt>
                <c:pt idx="160">
                  <c:v>1.1624925962149795</c:v>
                </c:pt>
                <c:pt idx="161">
                  <c:v>1.1624925960780015</c:v>
                </c:pt>
                <c:pt idx="162">
                  <c:v>1.1624925960375991</c:v>
                </c:pt>
                <c:pt idx="163">
                  <c:v>1.1624925961295789</c:v>
                </c:pt>
                <c:pt idx="164">
                  <c:v>1.1624925964154802</c:v>
                </c:pt>
                <c:pt idx="165">
                  <c:v>1.1624925960717174</c:v>
                </c:pt>
                <c:pt idx="166">
                  <c:v>1.1624925953815672</c:v>
                </c:pt>
                <c:pt idx="167">
                  <c:v>1.1624925947292717</c:v>
                </c:pt>
                <c:pt idx="168">
                  <c:v>1.1624925936280366</c:v>
                </c:pt>
                <c:pt idx="169">
                  <c:v>1.1624925918455367</c:v>
                </c:pt>
                <c:pt idx="170">
                  <c:v>1.162492589900429</c:v>
                </c:pt>
                <c:pt idx="171">
                  <c:v>1.1624925878218211</c:v>
                </c:pt>
                <c:pt idx="172">
                  <c:v>1.1624925854926957</c:v>
                </c:pt>
                <c:pt idx="173">
                  <c:v>1.162492583253278</c:v>
                </c:pt>
                <c:pt idx="174">
                  <c:v>1.1624925821185383</c:v>
                </c:pt>
                <c:pt idx="175">
                  <c:v>1.1624925811452147</c:v>
                </c:pt>
                <c:pt idx="176">
                  <c:v>1.1624925808543891</c:v>
                </c:pt>
                <c:pt idx="177">
                  <c:v>1.1624925816007667</c:v>
                </c:pt>
                <c:pt idx="178">
                  <c:v>1.1624925822949437</c:v>
                </c:pt>
                <c:pt idx="179">
                  <c:v>1.1624925834376489</c:v>
                </c:pt>
                <c:pt idx="180">
                  <c:v>1.1624925850421366</c:v>
                </c:pt>
                <c:pt idx="181">
                  <c:v>1.1624925871183811</c:v>
                </c:pt>
                <c:pt idx="182">
                  <c:v>1.1624925892889135</c:v>
                </c:pt>
                <c:pt idx="183">
                  <c:v>1.1624925904187624</c:v>
                </c:pt>
                <c:pt idx="184">
                  <c:v>1.1624925908423545</c:v>
                </c:pt>
                <c:pt idx="185">
                  <c:v>1.1624925905546062</c:v>
                </c:pt>
                <c:pt idx="186">
                  <c:v>1.1624925914731608</c:v>
                </c:pt>
                <c:pt idx="187">
                  <c:v>1.1624925924978711</c:v>
                </c:pt>
                <c:pt idx="188">
                  <c:v>1.1624925938323534</c:v>
                </c:pt>
                <c:pt idx="189">
                  <c:v>1.1624925960992898</c:v>
                </c:pt>
                <c:pt idx="190">
                  <c:v>1.1624925987577917</c:v>
                </c:pt>
                <c:pt idx="191">
                  <c:v>1.1624926014159922</c:v>
                </c:pt>
                <c:pt idx="192">
                  <c:v>1.1624925994915161</c:v>
                </c:pt>
                <c:pt idx="193">
                  <c:v>1.1624925972175697</c:v>
                </c:pt>
                <c:pt idx="194">
                  <c:v>1.1624925951204432</c:v>
                </c:pt>
                <c:pt idx="195">
                  <c:v>1.1624925930116603</c:v>
                </c:pt>
                <c:pt idx="196">
                  <c:v>1.1624925907056243</c:v>
                </c:pt>
                <c:pt idx="197">
                  <c:v>1.1624925878672201</c:v>
                </c:pt>
                <c:pt idx="198">
                  <c:v>1.1624925823750032</c:v>
                </c:pt>
                <c:pt idx="199">
                  <c:v>1.1624925788702696</c:v>
                </c:pt>
                <c:pt idx="200">
                  <c:v>1.1624925776763428</c:v>
                </c:pt>
                <c:pt idx="201">
                  <c:v>1.1624925764887732</c:v>
                </c:pt>
                <c:pt idx="202">
                  <c:v>1.1624925750345536</c:v>
                </c:pt>
                <c:pt idx="203">
                  <c:v>1.1624925733013423</c:v>
                </c:pt>
                <c:pt idx="204">
                  <c:v>1.1624925714709988</c:v>
                </c:pt>
                <c:pt idx="205">
                  <c:v>1.162492569546772</c:v>
                </c:pt>
                <c:pt idx="206">
                  <c:v>1.1624925675430422</c:v>
                </c:pt>
                <c:pt idx="207">
                  <c:v>1.1624925654934295</c:v>
                </c:pt>
                <c:pt idx="208">
                  <c:v>1.1624925646036059</c:v>
                </c:pt>
                <c:pt idx="209">
                  <c:v>1.1624925639642698</c:v>
                </c:pt>
                <c:pt idx="210">
                  <c:v>1.1624925647727653</c:v>
                </c:pt>
                <c:pt idx="211">
                  <c:v>1.1624925654360985</c:v>
                </c:pt>
                <c:pt idx="212">
                  <c:v>1.1624925675884001</c:v>
                </c:pt>
                <c:pt idx="213">
                  <c:v>1.1624925705395421</c:v>
                </c:pt>
                <c:pt idx="214">
                  <c:v>1.1624925743545054</c:v>
                </c:pt>
                <c:pt idx="215">
                  <c:v>1.1624925790999039</c:v>
                </c:pt>
                <c:pt idx="216">
                  <c:v>1.1624925850664609</c:v>
                </c:pt>
                <c:pt idx="217">
                  <c:v>1.1624925922348457</c:v>
                </c:pt>
                <c:pt idx="218">
                  <c:v>1.1624925970873303</c:v>
                </c:pt>
                <c:pt idx="219">
                  <c:v>1.1624925987354215</c:v>
                </c:pt>
                <c:pt idx="220">
                  <c:v>1.1624926000355722</c:v>
                </c:pt>
                <c:pt idx="221">
                  <c:v>1.1624926009159648</c:v>
                </c:pt>
                <c:pt idx="222">
                  <c:v>1.1624926018181543</c:v>
                </c:pt>
                <c:pt idx="223">
                  <c:v>1.1624926037557559</c:v>
                </c:pt>
                <c:pt idx="224">
                  <c:v>1.1624926053489044</c:v>
                </c:pt>
                <c:pt idx="225">
                  <c:v>1.1624926067666499</c:v>
                </c:pt>
                <c:pt idx="226">
                  <c:v>1.1624926078897864</c:v>
                </c:pt>
                <c:pt idx="227">
                  <c:v>1.1624926085426859</c:v>
                </c:pt>
                <c:pt idx="228">
                  <c:v>1.1624926090447858</c:v>
                </c:pt>
                <c:pt idx="229">
                  <c:v>1.1624926101617115</c:v>
                </c:pt>
                <c:pt idx="230">
                  <c:v>1.1624926110160723</c:v>
                </c:pt>
                <c:pt idx="231">
                  <c:v>1.1624926114671539</c:v>
                </c:pt>
                <c:pt idx="232">
                  <c:v>1.1624926114387024</c:v>
                </c:pt>
                <c:pt idx="233">
                  <c:v>1.162492610773564</c:v>
                </c:pt>
                <c:pt idx="234">
                  <c:v>1.1624926093408583</c:v>
                </c:pt>
                <c:pt idx="235">
                  <c:v>1.1624926071240076</c:v>
                </c:pt>
                <c:pt idx="236">
                  <c:v>1.1624926039975543</c:v>
                </c:pt>
                <c:pt idx="237">
                  <c:v>1.162492602071252</c:v>
                </c:pt>
                <c:pt idx="238">
                  <c:v>1.1624926023126896</c:v>
                </c:pt>
                <c:pt idx="239">
                  <c:v>1.1624926025341835</c:v>
                </c:pt>
                <c:pt idx="240">
                  <c:v>1.1624926029139673</c:v>
                </c:pt>
                <c:pt idx="241">
                  <c:v>1.1624926031312859</c:v>
                </c:pt>
                <c:pt idx="242">
                  <c:v>1.1624926030975171</c:v>
                </c:pt>
                <c:pt idx="243">
                  <c:v>1.1624926030481606</c:v>
                </c:pt>
                <c:pt idx="244">
                  <c:v>1.1624926028959761</c:v>
                </c:pt>
                <c:pt idx="245">
                  <c:v>1.1624926025266162</c:v>
                </c:pt>
                <c:pt idx="246">
                  <c:v>1.1624926020104409</c:v>
                </c:pt>
                <c:pt idx="247">
                  <c:v>1.1624926017342172</c:v>
                </c:pt>
                <c:pt idx="248">
                  <c:v>1.1624926014688304</c:v>
                </c:pt>
                <c:pt idx="249">
                  <c:v>1.1624926010985235</c:v>
                </c:pt>
                <c:pt idx="250">
                  <c:v>1.1624926005663654</c:v>
                </c:pt>
                <c:pt idx="251">
                  <c:v>1.1624925997708617</c:v>
                </c:pt>
                <c:pt idx="252">
                  <c:v>1.1624925991408146</c:v>
                </c:pt>
                <c:pt idx="253">
                  <c:v>1.1624925986067192</c:v>
                </c:pt>
                <c:pt idx="254">
                  <c:v>1.1624925979072873</c:v>
                </c:pt>
                <c:pt idx="255">
                  <c:v>1.162492597258713</c:v>
                </c:pt>
                <c:pt idx="256">
                  <c:v>1.1624925967083506</c:v>
                </c:pt>
                <c:pt idx="257">
                  <c:v>1.1624925959131069</c:v>
                </c:pt>
                <c:pt idx="258">
                  <c:v>1.1624925952782004</c:v>
                </c:pt>
                <c:pt idx="259">
                  <c:v>1.1624925944697819</c:v>
                </c:pt>
                <c:pt idx="260">
                  <c:v>1.1624925936030481</c:v>
                </c:pt>
                <c:pt idx="261">
                  <c:v>1.1624925926844918</c:v>
                </c:pt>
                <c:pt idx="262">
                  <c:v>1.1624925918379276</c:v>
                </c:pt>
                <c:pt idx="263">
                  <c:v>1.1624925910073294</c:v>
                </c:pt>
                <c:pt idx="264">
                  <c:v>1.1624925901968171</c:v>
                </c:pt>
                <c:pt idx="265">
                  <c:v>1.1624925894071769</c:v>
                </c:pt>
                <c:pt idx="266">
                  <c:v>1.1624925887881243</c:v>
                </c:pt>
                <c:pt idx="267">
                  <c:v>1.1624925884537218</c:v>
                </c:pt>
                <c:pt idx="268">
                  <c:v>1.1624925883000941</c:v>
                </c:pt>
                <c:pt idx="269">
                  <c:v>1.162492588312521</c:v>
                </c:pt>
                <c:pt idx="270">
                  <c:v>1.1624925885434394</c:v>
                </c:pt>
                <c:pt idx="271">
                  <c:v>1.1624925890079867</c:v>
                </c:pt>
                <c:pt idx="272">
                  <c:v>1.1624925897487934</c:v>
                </c:pt>
                <c:pt idx="273">
                  <c:v>1.1624925907013339</c:v>
                </c:pt>
                <c:pt idx="274">
                  <c:v>1.1624925918061062</c:v>
                </c:pt>
                <c:pt idx="275">
                  <c:v>1.1624925927555672</c:v>
                </c:pt>
                <c:pt idx="276">
                  <c:v>1.1624925930177692</c:v>
                </c:pt>
                <c:pt idx="277">
                  <c:v>1.1624925934116035</c:v>
                </c:pt>
                <c:pt idx="278">
                  <c:v>1.1624925939952353</c:v>
                </c:pt>
                <c:pt idx="279">
                  <c:v>1.1624925946164844</c:v>
                </c:pt>
                <c:pt idx="280">
                  <c:v>1.1624925952588787</c:v>
                </c:pt>
                <c:pt idx="281">
                  <c:v>1.1624925959450749</c:v>
                </c:pt>
                <c:pt idx="282">
                  <c:v>1.1624925966010391</c:v>
                </c:pt>
                <c:pt idx="283">
                  <c:v>1.1624925973058562</c:v>
                </c:pt>
                <c:pt idx="284">
                  <c:v>1.1624925978991545</c:v>
                </c:pt>
                <c:pt idx="285">
                  <c:v>1.1624925984207815</c:v>
                </c:pt>
                <c:pt idx="286">
                  <c:v>1.1624925989179229</c:v>
                </c:pt>
                <c:pt idx="287">
                  <c:v>1.162492599378216</c:v>
                </c:pt>
                <c:pt idx="288">
                  <c:v>1.1624925997808766</c:v>
                </c:pt>
                <c:pt idx="289">
                  <c:v>1.1624926001171958</c:v>
                </c:pt>
                <c:pt idx="290">
                  <c:v>1.1624926003516842</c:v>
                </c:pt>
                <c:pt idx="291">
                  <c:v>1.1624926004784297</c:v>
                </c:pt>
                <c:pt idx="292">
                  <c:v>1.1624926004816563</c:v>
                </c:pt>
                <c:pt idx="293">
                  <c:v>1.1624926003185805</c:v>
                </c:pt>
                <c:pt idx="294">
                  <c:v>1.1624926001040978</c:v>
                </c:pt>
                <c:pt idx="295">
                  <c:v>1.1624926003375826</c:v>
                </c:pt>
                <c:pt idx="296">
                  <c:v>1.1624926005555691</c:v>
                </c:pt>
                <c:pt idx="297">
                  <c:v>1.1624926007353609</c:v>
                </c:pt>
                <c:pt idx="298">
                  <c:v>1.1624926009081329</c:v>
                </c:pt>
                <c:pt idx="299">
                  <c:v>1.1624926010521848</c:v>
                </c:pt>
                <c:pt idx="300">
                  <c:v>1.1624926011208103</c:v>
                </c:pt>
                <c:pt idx="301">
                  <c:v>1.1624926011031076</c:v>
                </c:pt>
                <c:pt idx="302">
                  <c:v>1.1624926010628771</c:v>
                </c:pt>
                <c:pt idx="303">
                  <c:v>1.1624926010007293</c:v>
                </c:pt>
                <c:pt idx="304">
                  <c:v>1.1624926008731662</c:v>
                </c:pt>
                <c:pt idx="305">
                  <c:v>1.1624926005692355</c:v>
                </c:pt>
                <c:pt idx="306">
                  <c:v>1.1624926001002436</c:v>
                </c:pt>
                <c:pt idx="307">
                  <c:v>1.1624925999281701</c:v>
                </c:pt>
                <c:pt idx="308">
                  <c:v>1.1624926000327813</c:v>
                </c:pt>
                <c:pt idx="309">
                  <c:v>1.1624926001142091</c:v>
                </c:pt>
                <c:pt idx="310">
                  <c:v>1.1624926001788078</c:v>
                </c:pt>
                <c:pt idx="311">
                  <c:v>1.1624926001985199</c:v>
                </c:pt>
                <c:pt idx="312">
                  <c:v>1.162492600132095</c:v>
                </c:pt>
                <c:pt idx="313">
                  <c:v>1.1624925999515785</c:v>
                </c:pt>
                <c:pt idx="314">
                  <c:v>1.1624925997764415</c:v>
                </c:pt>
                <c:pt idx="315">
                  <c:v>1.1624925994961133</c:v>
                </c:pt>
                <c:pt idx="316">
                  <c:v>1.1624925990764035</c:v>
                </c:pt>
                <c:pt idx="317">
                  <c:v>1.1624925985144909</c:v>
                </c:pt>
                <c:pt idx="318">
                  <c:v>1.1624925977943181</c:v>
                </c:pt>
                <c:pt idx="319">
                  <c:v>1.1624925968929096</c:v>
                </c:pt>
                <c:pt idx="320">
                  <c:v>1.1624925957744452</c:v>
                </c:pt>
                <c:pt idx="321">
                  <c:v>1.1624925946866798</c:v>
                </c:pt>
                <c:pt idx="322">
                  <c:v>1.1624925936930346</c:v>
                </c:pt>
                <c:pt idx="323">
                  <c:v>1.1624925926646779</c:v>
                </c:pt>
                <c:pt idx="324">
                  <c:v>1.1624925916383249</c:v>
                </c:pt>
                <c:pt idx="325">
                  <c:v>1.1624925906364643</c:v>
                </c:pt>
                <c:pt idx="326">
                  <c:v>1.1624925896893392</c:v>
                </c:pt>
                <c:pt idx="327">
                  <c:v>1.1624925887963367</c:v>
                </c:pt>
                <c:pt idx="328">
                  <c:v>1.1624925880117174</c:v>
                </c:pt>
                <c:pt idx="329">
                  <c:v>1.1624925875341621</c:v>
                </c:pt>
                <c:pt idx="330">
                  <c:v>1.1624925872221592</c:v>
                </c:pt>
                <c:pt idx="331">
                  <c:v>1.1624925863676314</c:v>
                </c:pt>
                <c:pt idx="332">
                  <c:v>1.1624925855527728</c:v>
                </c:pt>
                <c:pt idx="333">
                  <c:v>1.162492584502393</c:v>
                </c:pt>
                <c:pt idx="334">
                  <c:v>1.1624925834793471</c:v>
                </c:pt>
                <c:pt idx="335">
                  <c:v>1.1624925825265966</c:v>
                </c:pt>
                <c:pt idx="336">
                  <c:v>1.1624925816829101</c:v>
                </c:pt>
                <c:pt idx="337">
                  <c:v>1.1624925810071665</c:v>
                </c:pt>
                <c:pt idx="338">
                  <c:v>1.1624925808268525</c:v>
                </c:pt>
                <c:pt idx="339">
                  <c:v>1.1624925810142406</c:v>
                </c:pt>
                <c:pt idx="340">
                  <c:v>1.1624925816512155</c:v>
                </c:pt>
                <c:pt idx="341">
                  <c:v>1.1624925826182833</c:v>
                </c:pt>
                <c:pt idx="342">
                  <c:v>1.1624925838367421</c:v>
                </c:pt>
                <c:pt idx="343">
                  <c:v>1.1624925857254993</c:v>
                </c:pt>
                <c:pt idx="344">
                  <c:v>1.1624925883916069</c:v>
                </c:pt>
                <c:pt idx="345">
                  <c:v>1.1624925919696489</c:v>
                </c:pt>
                <c:pt idx="346">
                  <c:v>1.1624925943676261</c:v>
                </c:pt>
                <c:pt idx="347">
                  <c:v>1.1624925965932489</c:v>
                </c:pt>
                <c:pt idx="348">
                  <c:v>1.1624925984685219</c:v>
                </c:pt>
                <c:pt idx="349">
                  <c:v>1.1624926003036282</c:v>
                </c:pt>
                <c:pt idx="350">
                  <c:v>1.1624926021178275</c:v>
                </c:pt>
                <c:pt idx="351">
                  <c:v>1.1624926038666425</c:v>
                </c:pt>
                <c:pt idx="352">
                  <c:v>1.1624926055854705</c:v>
                </c:pt>
                <c:pt idx="353">
                  <c:v>1.1624926071388944</c:v>
                </c:pt>
                <c:pt idx="354">
                  <c:v>1.1624926084508869</c:v>
                </c:pt>
                <c:pt idx="355">
                  <c:v>1.162492609445829</c:v>
                </c:pt>
                <c:pt idx="356">
                  <c:v>1.1624926099772153</c:v>
                </c:pt>
                <c:pt idx="357">
                  <c:v>1.1624926111716396</c:v>
                </c:pt>
                <c:pt idx="358">
                  <c:v>1.1624926126182666</c:v>
                </c:pt>
                <c:pt idx="359">
                  <c:v>1.162492614116946</c:v>
                </c:pt>
                <c:pt idx="360">
                  <c:v>1.1624926156818269</c:v>
                </c:pt>
                <c:pt idx="361">
                  <c:v>1.1624926164028171</c:v>
                </c:pt>
                <c:pt idx="362">
                  <c:v>1.162492615640534</c:v>
                </c:pt>
                <c:pt idx="363">
                  <c:v>1.1624926143941172</c:v>
                </c:pt>
                <c:pt idx="364">
                  <c:v>1.1624926126346968</c:v>
                </c:pt>
                <c:pt idx="365">
                  <c:v>1.1624926103385789</c:v>
                </c:pt>
                <c:pt idx="366">
                  <c:v>1.1624926073933259</c:v>
                </c:pt>
                <c:pt idx="367">
                  <c:v>1.1624926033968483</c:v>
                </c:pt>
                <c:pt idx="368">
                  <c:v>1.1624925990832675</c:v>
                </c:pt>
                <c:pt idx="369">
                  <c:v>1.1624925939717798</c:v>
                </c:pt>
                <c:pt idx="370">
                  <c:v>1.1624925880084087</c:v>
                </c:pt>
                <c:pt idx="371">
                  <c:v>1.1624925812104645</c:v>
                </c:pt>
                <c:pt idx="372">
                  <c:v>1.1624925735220428</c:v>
                </c:pt>
                <c:pt idx="373">
                  <c:v>1.1624925649026672</c:v>
                </c:pt>
                <c:pt idx="374">
                  <c:v>1.1624925552366789</c:v>
                </c:pt>
                <c:pt idx="375">
                  <c:v>1.1624925444730325</c:v>
                </c:pt>
                <c:pt idx="376">
                  <c:v>1.1624925359748934</c:v>
                </c:pt>
                <c:pt idx="377">
                  <c:v>1.1624925325718765</c:v>
                </c:pt>
                <c:pt idx="378">
                  <c:v>1.1624925364527432</c:v>
                </c:pt>
                <c:pt idx="379">
                  <c:v>1.1624925510190183</c:v>
                </c:pt>
                <c:pt idx="380">
                  <c:v>1.1624925752328186</c:v>
                </c:pt>
                <c:pt idx="381">
                  <c:v>1.1624925927700178</c:v>
                </c:pt>
                <c:pt idx="382">
                  <c:v>1.1624926057951466</c:v>
                </c:pt>
                <c:pt idx="383">
                  <c:v>1.1624926093129202</c:v>
                </c:pt>
                <c:pt idx="384">
                  <c:v>1.162492595807151</c:v>
                </c:pt>
                <c:pt idx="385">
                  <c:v>1.1624925890622289</c:v>
                </c:pt>
                <c:pt idx="386">
                  <c:v>1.1624925826946737</c:v>
                </c:pt>
                <c:pt idx="387">
                  <c:v>1.1624925771094019</c:v>
                </c:pt>
                <c:pt idx="388">
                  <c:v>1.1624925767290901</c:v>
                </c:pt>
                <c:pt idx="389">
                  <c:v>1.1624925776155828</c:v>
                </c:pt>
                <c:pt idx="390">
                  <c:v>1.1624925736385452</c:v>
                </c:pt>
                <c:pt idx="391">
                  <c:v>1.1624925721522212</c:v>
                </c:pt>
                <c:pt idx="392">
                  <c:v>1.1624925750515933</c:v>
                </c:pt>
                <c:pt idx="393">
                  <c:v>1.1624925832796955</c:v>
                </c:pt>
                <c:pt idx="394">
                  <c:v>1.1624925883870443</c:v>
                </c:pt>
                <c:pt idx="395">
                  <c:v>1.1624925934740251</c:v>
                </c:pt>
                <c:pt idx="396">
                  <c:v>1.1624925963930832</c:v>
                </c:pt>
                <c:pt idx="397">
                  <c:v>1.1624925946621898</c:v>
                </c:pt>
                <c:pt idx="398">
                  <c:v>1.1624925943798874</c:v>
                </c:pt>
                <c:pt idx="399">
                  <c:v>1.1624925951221341</c:v>
                </c:pt>
                <c:pt idx="400">
                  <c:v>1.1624925952232201</c:v>
                </c:pt>
                <c:pt idx="401">
                  <c:v>1.1624925950914178</c:v>
                </c:pt>
                <c:pt idx="402">
                  <c:v>1.162492594775324</c:v>
                </c:pt>
                <c:pt idx="403">
                  <c:v>1.1624925942561197</c:v>
                </c:pt>
                <c:pt idx="404">
                  <c:v>1.1624925942808606</c:v>
                </c:pt>
                <c:pt idx="405">
                  <c:v>1.1624925956029859</c:v>
                </c:pt>
                <c:pt idx="406">
                  <c:v>1.1624925990439858</c:v>
                </c:pt>
                <c:pt idx="407">
                  <c:v>1.1624925986201953</c:v>
                </c:pt>
                <c:pt idx="408">
                  <c:v>1.1624925975531648</c:v>
                </c:pt>
                <c:pt idx="409">
                  <c:v>1.1624925962050134</c:v>
                </c:pt>
                <c:pt idx="410">
                  <c:v>1.1624925950985863</c:v>
                </c:pt>
                <c:pt idx="411">
                  <c:v>1.1624925951367739</c:v>
                </c:pt>
                <c:pt idx="412">
                  <c:v>1.1624925974073059</c:v>
                </c:pt>
                <c:pt idx="413">
                  <c:v>1.1624926033016867</c:v>
                </c:pt>
                <c:pt idx="414">
                  <c:v>1.1624926054147888</c:v>
                </c:pt>
                <c:pt idx="415">
                  <c:v>1.1624926026602671</c:v>
                </c:pt>
                <c:pt idx="416">
                  <c:v>1.1624925996577946</c:v>
                </c:pt>
                <c:pt idx="417">
                  <c:v>1.1624925970746607</c:v>
                </c:pt>
                <c:pt idx="418">
                  <c:v>1.16249259587316</c:v>
                </c:pt>
                <c:pt idx="419">
                  <c:v>1.1624925973041278</c:v>
                </c:pt>
                <c:pt idx="420">
                  <c:v>1.1624926029502975</c:v>
                </c:pt>
                <c:pt idx="421">
                  <c:v>1.1624926112945084</c:v>
                </c:pt>
                <c:pt idx="422">
                  <c:v>1.162492609893145</c:v>
                </c:pt>
                <c:pt idx="423">
                  <c:v>1.162492608286366</c:v>
                </c:pt>
                <c:pt idx="424">
                  <c:v>1.1624926067201831</c:v>
                </c:pt>
                <c:pt idx="425">
                  <c:v>1.1624926055077935</c:v>
                </c:pt>
                <c:pt idx="426">
                  <c:v>1.1624926050390123</c:v>
                </c:pt>
                <c:pt idx="427">
                  <c:v>1.1624926058662244</c:v>
                </c:pt>
                <c:pt idx="428">
                  <c:v>1.1624926086332812</c:v>
                </c:pt>
                <c:pt idx="429">
                  <c:v>1.1624926084093949</c:v>
                </c:pt>
                <c:pt idx="430">
                  <c:v>1.1624926068926171</c:v>
                </c:pt>
                <c:pt idx="431">
                  <c:v>1.1624926050081466</c:v>
                </c:pt>
                <c:pt idx="432">
                  <c:v>1.1624926027155971</c:v>
                </c:pt>
                <c:pt idx="433">
                  <c:v>1.1624925999777529</c:v>
                </c:pt>
                <c:pt idx="434">
                  <c:v>1.1624925972243807</c:v>
                </c:pt>
                <c:pt idx="435">
                  <c:v>1.1624925971227849</c:v>
                </c:pt>
                <c:pt idx="436">
                  <c:v>1.1624925968728115</c:v>
                </c:pt>
                <c:pt idx="437">
                  <c:v>1.1624925966489454</c:v>
                </c:pt>
                <c:pt idx="438">
                  <c:v>1.1624925963828052</c:v>
                </c:pt>
                <c:pt idx="439">
                  <c:v>1.1624925960933183</c:v>
                </c:pt>
                <c:pt idx="440">
                  <c:v>1.1624925958026868</c:v>
                </c:pt>
                <c:pt idx="441">
                  <c:v>1.1624925955423469</c:v>
                </c:pt>
                <c:pt idx="442">
                  <c:v>1.1624925953465275</c:v>
                </c:pt>
                <c:pt idx="443">
                  <c:v>1.1624925952547727</c:v>
                </c:pt>
                <c:pt idx="444">
                  <c:v>1.162492594827037</c:v>
                </c:pt>
                <c:pt idx="445">
                  <c:v>1.1624925943946258</c:v>
                </c:pt>
                <c:pt idx="446">
                  <c:v>1.162492593980704</c:v>
                </c:pt>
                <c:pt idx="447">
                  <c:v>1.1624925936107962</c:v>
                </c:pt>
                <c:pt idx="448">
                  <c:v>1.1624925933124004</c:v>
                </c:pt>
                <c:pt idx="449">
                  <c:v>1.1624925931282342</c:v>
                </c:pt>
                <c:pt idx="450">
                  <c:v>1.1624925930959249</c:v>
                </c:pt>
                <c:pt idx="451">
                  <c:v>1.1624925932555714</c:v>
                </c:pt>
                <c:pt idx="452">
                  <c:v>1.1624925936271977</c:v>
                </c:pt>
                <c:pt idx="453">
                  <c:v>1.1624925939924047</c:v>
                </c:pt>
                <c:pt idx="454">
                  <c:v>1.1624925944231463</c:v>
                </c:pt>
                <c:pt idx="455">
                  <c:v>1.1624925951195446</c:v>
                </c:pt>
                <c:pt idx="456">
                  <c:v>1.1624925948757134</c:v>
                </c:pt>
                <c:pt idx="457">
                  <c:v>1.1624925946291698</c:v>
                </c:pt>
                <c:pt idx="458">
                  <c:v>1.1624925943892868</c:v>
                </c:pt>
                <c:pt idx="459">
                  <c:v>1.1624925941817326</c:v>
                </c:pt>
                <c:pt idx="460">
                  <c:v>1.1624925940188702</c:v>
                </c:pt>
                <c:pt idx="461">
                  <c:v>1.1624925939108439</c:v>
                </c:pt>
                <c:pt idx="462">
                  <c:v>1.1624925938705897</c:v>
                </c:pt>
                <c:pt idx="463">
                  <c:v>1.162492593842227</c:v>
                </c:pt>
                <c:pt idx="464">
                  <c:v>1.1624925938969237</c:v>
                </c:pt>
                <c:pt idx="465">
                  <c:v>1.1624925940530269</c:v>
                </c:pt>
                <c:pt idx="466">
                  <c:v>1.1624925943276638</c:v>
                </c:pt>
                <c:pt idx="467">
                  <c:v>1.1624925947042142</c:v>
                </c:pt>
                <c:pt idx="468">
                  <c:v>1.1624925946968139</c:v>
                </c:pt>
                <c:pt idx="469">
                  <c:v>1.1624925946242228</c:v>
                </c:pt>
                <c:pt idx="470">
                  <c:v>1.1624925945602127</c:v>
                </c:pt>
                <c:pt idx="471">
                  <c:v>1.162492594508681</c:v>
                </c:pt>
                <c:pt idx="472">
                  <c:v>1.1624925944709417</c:v>
                </c:pt>
                <c:pt idx="473">
                  <c:v>1.162492594447841</c:v>
                </c:pt>
                <c:pt idx="474">
                  <c:v>1.1624925944405178</c:v>
                </c:pt>
                <c:pt idx="475">
                  <c:v>1.1624925944555802</c:v>
                </c:pt>
                <c:pt idx="476">
                  <c:v>1.1624925945238547</c:v>
                </c:pt>
                <c:pt idx="477">
                  <c:v>1.1624925946174154</c:v>
                </c:pt>
                <c:pt idx="478">
                  <c:v>1.1624925947380389</c:v>
                </c:pt>
                <c:pt idx="479">
                  <c:v>1.1624925948752585</c:v>
                </c:pt>
                <c:pt idx="480">
                  <c:v>1.1624925949725107</c:v>
                </c:pt>
                <c:pt idx="481">
                  <c:v>1.1624925950915959</c:v>
                </c:pt>
                <c:pt idx="482">
                  <c:v>1.1624925952338938</c:v>
                </c:pt>
                <c:pt idx="483">
                  <c:v>1.1624925954009551</c:v>
                </c:pt>
                <c:pt idx="484">
                  <c:v>1.1624925955945071</c:v>
                </c:pt>
                <c:pt idx="485">
                  <c:v>1.1624925957218126</c:v>
                </c:pt>
                <c:pt idx="486">
                  <c:v>1.1624925957673222</c:v>
                </c:pt>
                <c:pt idx="487">
                  <c:v>1.1624925958167329</c:v>
                </c:pt>
                <c:pt idx="488">
                  <c:v>1.1624925958699128</c:v>
                </c:pt>
                <c:pt idx="489">
                  <c:v>1.162492595926909</c:v>
                </c:pt>
                <c:pt idx="490">
                  <c:v>1.162492595985364</c:v>
                </c:pt>
                <c:pt idx="491">
                  <c:v>1.1624925960417154</c:v>
                </c:pt>
                <c:pt idx="492">
                  <c:v>1.1624925960883963</c:v>
                </c:pt>
                <c:pt idx="493">
                  <c:v>1.1624925961340073</c:v>
                </c:pt>
                <c:pt idx="494">
                  <c:v>1.1624925961778954</c:v>
                </c:pt>
                <c:pt idx="495">
                  <c:v>1.1624925962195236</c:v>
                </c:pt>
                <c:pt idx="496">
                  <c:v>1.1624925962582375</c:v>
                </c:pt>
                <c:pt idx="497">
                  <c:v>1.1624925962934449</c:v>
                </c:pt>
                <c:pt idx="498">
                  <c:v>1.1624925963245254</c:v>
                </c:pt>
                <c:pt idx="499">
                  <c:v>1.1624925963503143</c:v>
                </c:pt>
                <c:pt idx="500">
                  <c:v>1.1624925963704844</c:v>
                </c:pt>
                <c:pt idx="501">
                  <c:v>1.1624925963845321</c:v>
                </c:pt>
                <c:pt idx="502">
                  <c:v>1.1624925964645596</c:v>
                </c:pt>
                <c:pt idx="503">
                  <c:v>1.1624925965548591</c:v>
                </c:pt>
                <c:pt idx="504">
                  <c:v>1.1624925966463899</c:v>
                </c:pt>
                <c:pt idx="505">
                  <c:v>1.1624925967386706</c:v>
                </c:pt>
                <c:pt idx="506">
                  <c:v>1.1624925968304065</c:v>
                </c:pt>
                <c:pt idx="507">
                  <c:v>1.1624925969255424</c:v>
                </c:pt>
                <c:pt idx="508">
                  <c:v>1.1624925970222635</c:v>
                </c:pt>
                <c:pt idx="509">
                  <c:v>1.1624925971197928</c:v>
                </c:pt>
                <c:pt idx="510">
                  <c:v>1.1624925972179798</c:v>
                </c:pt>
                <c:pt idx="511">
                  <c:v>1.1624925972901723</c:v>
                </c:pt>
                <c:pt idx="512">
                  <c:v>1.1624925973584164</c:v>
                </c:pt>
                <c:pt idx="513">
                  <c:v>1.1624925974230667</c:v>
                </c:pt>
                <c:pt idx="514">
                  <c:v>1.1624925975062765</c:v>
                </c:pt>
                <c:pt idx="515">
                  <c:v>1.1624925975855072</c:v>
                </c:pt>
                <c:pt idx="516">
                  <c:v>1.1624925976603386</c:v>
                </c:pt>
                <c:pt idx="517">
                  <c:v>1.1624925977250222</c:v>
                </c:pt>
                <c:pt idx="518">
                  <c:v>1.1624925977819855</c:v>
                </c:pt>
                <c:pt idx="519">
                  <c:v>1.162492597831372</c:v>
                </c:pt>
                <c:pt idx="520">
                  <c:v>1.1624925978724008</c:v>
                </c:pt>
                <c:pt idx="521">
                  <c:v>1.162492597902985</c:v>
                </c:pt>
                <c:pt idx="522">
                  <c:v>1.1624925979230731</c:v>
                </c:pt>
                <c:pt idx="523">
                  <c:v>1.1624925979320229</c:v>
                </c:pt>
                <c:pt idx="524">
                  <c:v>1.1624925979289</c:v>
                </c:pt>
                <c:pt idx="525">
                  <c:v>1.1624925979127221</c:v>
                </c:pt>
                <c:pt idx="526">
                  <c:v>1.1624925978823835</c:v>
                </c:pt>
                <c:pt idx="527">
                  <c:v>1.1624925978366516</c:v>
                </c:pt>
                <c:pt idx="528">
                  <c:v>1.1624925977748972</c:v>
                </c:pt>
                <c:pt idx="529">
                  <c:v>1.1624925976973004</c:v>
                </c:pt>
                <c:pt idx="530">
                  <c:v>1.1624925975983849</c:v>
                </c:pt>
                <c:pt idx="531">
                  <c:v>1.162492597470377</c:v>
                </c:pt>
                <c:pt idx="532">
                  <c:v>1.16249259731827</c:v>
                </c:pt>
                <c:pt idx="533">
                  <c:v>1.1624925971415325</c:v>
                </c:pt>
                <c:pt idx="534">
                  <c:v>1.162492596938437</c:v>
                </c:pt>
                <c:pt idx="535">
                  <c:v>1.1624925967918764</c:v>
                </c:pt>
                <c:pt idx="536">
                  <c:v>1.1624925967697237</c:v>
                </c:pt>
                <c:pt idx="537">
                  <c:v>1.1624925967455613</c:v>
                </c:pt>
                <c:pt idx="538">
                  <c:v>1.1624925967195541</c:v>
                </c:pt>
                <c:pt idx="539">
                  <c:v>1.1624925966907711</c:v>
                </c:pt>
                <c:pt idx="540">
                  <c:v>1.162492596658887</c:v>
                </c:pt>
                <c:pt idx="541">
                  <c:v>1.1624925966228696</c:v>
                </c:pt>
                <c:pt idx="542">
                  <c:v>1.1624925965831039</c:v>
                </c:pt>
                <c:pt idx="543">
                  <c:v>1.1624925965412063</c:v>
                </c:pt>
                <c:pt idx="544">
                  <c:v>1.1624925964983597</c:v>
                </c:pt>
                <c:pt idx="545">
                  <c:v>1.1624925964535622</c:v>
                </c:pt>
                <c:pt idx="546">
                  <c:v>1.162492596406574</c:v>
                </c:pt>
                <c:pt idx="547">
                  <c:v>1.1624925963580606</c:v>
                </c:pt>
                <c:pt idx="548">
                  <c:v>1.1624925963076205</c:v>
                </c:pt>
                <c:pt idx="549">
                  <c:v>1.1624925962520016</c:v>
                </c:pt>
                <c:pt idx="550">
                  <c:v>1.1624925961942907</c:v>
                </c:pt>
                <c:pt idx="551">
                  <c:v>1.1624925961392354</c:v>
                </c:pt>
                <c:pt idx="552">
                  <c:v>1.1624925961152732</c:v>
                </c:pt>
                <c:pt idx="553">
                  <c:v>1.1624925960940506</c:v>
                </c:pt>
                <c:pt idx="554">
                  <c:v>1.1624925960759296</c:v>
                </c:pt>
                <c:pt idx="555">
                  <c:v>1.1624925960614458</c:v>
                </c:pt>
                <c:pt idx="556">
                  <c:v>1.1624925960509525</c:v>
                </c:pt>
                <c:pt idx="557">
                  <c:v>1.162492596048682</c:v>
                </c:pt>
                <c:pt idx="558">
                  <c:v>1.1624925960524453</c:v>
                </c:pt>
                <c:pt idx="559">
                  <c:v>1.1624925960622559</c:v>
                </c:pt>
                <c:pt idx="560">
                  <c:v>1.16249259607813</c:v>
                </c:pt>
                <c:pt idx="561">
                  <c:v>1.1624925960989954</c:v>
                </c:pt>
                <c:pt idx="562">
                  <c:v>1.1624925961272292</c:v>
                </c:pt>
                <c:pt idx="563">
                  <c:v>1.1624925961634132</c:v>
                </c:pt>
                <c:pt idx="564">
                  <c:v>1.1624925962081802</c:v>
                </c:pt>
                <c:pt idx="565">
                  <c:v>1.1624925962621548</c:v>
                </c:pt>
                <c:pt idx="566">
                  <c:v>1.1624925963259909</c:v>
                </c:pt>
                <c:pt idx="567">
                  <c:v>1.1624925964003645</c:v>
                </c:pt>
                <c:pt idx="568">
                  <c:v>1.1624925964858981</c:v>
                </c:pt>
                <c:pt idx="569">
                  <c:v>1.1624925965088766</c:v>
                </c:pt>
                <c:pt idx="570">
                  <c:v>1.1624925965105941</c:v>
                </c:pt>
                <c:pt idx="571">
                  <c:v>1.1624925965104183</c:v>
                </c:pt>
                <c:pt idx="572">
                  <c:v>1.1624925965103647</c:v>
                </c:pt>
                <c:pt idx="573">
                  <c:v>1.1624925965105184</c:v>
                </c:pt>
                <c:pt idx="574">
                  <c:v>1.1624925965099315</c:v>
                </c:pt>
                <c:pt idx="575">
                  <c:v>1.1624925965085595</c:v>
                </c:pt>
                <c:pt idx="576">
                  <c:v>1.1624925965064077</c:v>
                </c:pt>
                <c:pt idx="577">
                  <c:v>1.1624925965029611</c:v>
                </c:pt>
                <c:pt idx="578">
                  <c:v>1.1624925964991153</c:v>
                </c:pt>
                <c:pt idx="579">
                  <c:v>1.1624925964948367</c:v>
                </c:pt>
                <c:pt idx="580">
                  <c:v>1.1624925964894945</c:v>
                </c:pt>
                <c:pt idx="581">
                  <c:v>1.1624925964826791</c:v>
                </c:pt>
                <c:pt idx="582">
                  <c:v>1.1624925964753812</c:v>
                </c:pt>
                <c:pt idx="583">
                  <c:v>1.1624925964671469</c:v>
                </c:pt>
                <c:pt idx="584">
                  <c:v>1.1624925964578658</c:v>
                </c:pt>
                <c:pt idx="585">
                  <c:v>1.1624925964474859</c:v>
                </c:pt>
                <c:pt idx="586">
                  <c:v>1.1624925964358874</c:v>
                </c:pt>
                <c:pt idx="587">
                  <c:v>1.162492596423174</c:v>
                </c:pt>
                <c:pt idx="588">
                  <c:v>1.1624925964096691</c:v>
                </c:pt>
                <c:pt idx="589">
                  <c:v>1.1624925963947061</c:v>
                </c:pt>
                <c:pt idx="590">
                  <c:v>1.1624925963778412</c:v>
                </c:pt>
                <c:pt idx="591">
                  <c:v>1.1624925963620654</c:v>
                </c:pt>
                <c:pt idx="592">
                  <c:v>1.1624925963685731</c:v>
                </c:pt>
                <c:pt idx="593">
                  <c:v>1.1624925963747761</c:v>
                </c:pt>
                <c:pt idx="594">
                  <c:v>1.1624925963815664</c:v>
                </c:pt>
                <c:pt idx="595">
                  <c:v>1.1624925963889958</c:v>
                </c:pt>
                <c:pt idx="596">
                  <c:v>1.1624925963970532</c:v>
                </c:pt>
                <c:pt idx="597">
                  <c:v>1.1624925964057253</c:v>
                </c:pt>
                <c:pt idx="598">
                  <c:v>1.1624925964165014</c:v>
                </c:pt>
                <c:pt idx="599">
                  <c:v>1.162492596430285</c:v>
                </c:pt>
                <c:pt idx="600">
                  <c:v>1.1624925964452413</c:v>
                </c:pt>
                <c:pt idx="601">
                  <c:v>1.1624925964614161</c:v>
                </c:pt>
                <c:pt idx="602">
                  <c:v>1.1624925964769108</c:v>
                </c:pt>
                <c:pt idx="603">
                  <c:v>1.1624925964863944</c:v>
                </c:pt>
                <c:pt idx="604">
                  <c:v>1.1624925964959654</c:v>
                </c:pt>
                <c:pt idx="605">
                  <c:v>1.1624925965055704</c:v>
                </c:pt>
                <c:pt idx="606">
                  <c:v>1.16249259651516</c:v>
                </c:pt>
                <c:pt idx="607">
                  <c:v>1.1624925965246617</c:v>
                </c:pt>
                <c:pt idx="608">
                  <c:v>1.1624925965340076</c:v>
                </c:pt>
                <c:pt idx="609">
                  <c:v>1.1624925965431292</c:v>
                </c:pt>
                <c:pt idx="610">
                  <c:v>1.1624925965519404</c:v>
                </c:pt>
                <c:pt idx="611">
                  <c:v>1.1624925965603328</c:v>
                </c:pt>
                <c:pt idx="612">
                  <c:v>1.1624925965701016</c:v>
                </c:pt>
                <c:pt idx="613">
                  <c:v>1.1624925965804862</c:v>
                </c:pt>
                <c:pt idx="614">
                  <c:v>1.162492596590158</c:v>
                </c:pt>
                <c:pt idx="615">
                  <c:v>1.162492596599392</c:v>
                </c:pt>
                <c:pt idx="616">
                  <c:v>1.16249259660763</c:v>
                </c:pt>
                <c:pt idx="617">
                  <c:v>1.1624925966142925</c:v>
                </c:pt>
                <c:pt idx="618">
                  <c:v>1.1624925966201898</c:v>
                </c:pt>
                <c:pt idx="619">
                  <c:v>1.1624925966252893</c:v>
                </c:pt>
                <c:pt idx="620">
                  <c:v>1.1624925966294908</c:v>
                </c:pt>
                <c:pt idx="621">
                  <c:v>1.1624925966326212</c:v>
                </c:pt>
                <c:pt idx="622">
                  <c:v>1.1624925966345856</c:v>
                </c:pt>
                <c:pt idx="623">
                  <c:v>1.1624925966352684</c:v>
                </c:pt>
                <c:pt idx="624">
                  <c:v>1.1624925966345496</c:v>
                </c:pt>
                <c:pt idx="625">
                  <c:v>1.1624925966313735</c:v>
                </c:pt>
                <c:pt idx="626">
                  <c:v>1.162492596620204</c:v>
                </c:pt>
                <c:pt idx="627">
                  <c:v>1.1624925966067317</c:v>
                </c:pt>
                <c:pt idx="628">
                  <c:v>1.1624925965920008</c:v>
                </c:pt>
                <c:pt idx="629">
                  <c:v>1.162492596575027</c:v>
                </c:pt>
                <c:pt idx="630">
                  <c:v>1.1624925965552124</c:v>
                </c:pt>
                <c:pt idx="631">
                  <c:v>1.1624925965332933</c:v>
                </c:pt>
                <c:pt idx="632">
                  <c:v>1.1624925965165454</c:v>
                </c:pt>
                <c:pt idx="633">
                  <c:v>1.1624925964975601</c:v>
                </c:pt>
                <c:pt idx="634">
                  <c:v>1.1624925964761799</c:v>
                </c:pt>
                <c:pt idx="635">
                  <c:v>1.1624925964522099</c:v>
                </c:pt>
                <c:pt idx="636">
                  <c:v>1.1624925964397506</c:v>
                </c:pt>
                <c:pt idx="637">
                  <c:v>1.1624925964348007</c:v>
                </c:pt>
                <c:pt idx="638">
                  <c:v>1.1624925964298416</c:v>
                </c:pt>
                <c:pt idx="639">
                  <c:v>1.1624925964248696</c:v>
                </c:pt>
                <c:pt idx="640">
                  <c:v>1.1624925964199155</c:v>
                </c:pt>
                <c:pt idx="641">
                  <c:v>1.1624925964148496</c:v>
                </c:pt>
                <c:pt idx="642">
                  <c:v>1.1624925964097095</c:v>
                </c:pt>
                <c:pt idx="643">
                  <c:v>1.1624925964046715</c:v>
                </c:pt>
                <c:pt idx="644">
                  <c:v>1.1624925963995236</c:v>
                </c:pt>
                <c:pt idx="645">
                  <c:v>1.1624925963945412</c:v>
                </c:pt>
                <c:pt idx="646">
                  <c:v>1.1624925963897772</c:v>
                </c:pt>
                <c:pt idx="647">
                  <c:v>1.1624925963852326</c:v>
                </c:pt>
                <c:pt idx="648">
                  <c:v>1.1624925963809449</c:v>
                </c:pt>
                <c:pt idx="649">
                  <c:v>1.1624925963769552</c:v>
                </c:pt>
                <c:pt idx="650">
                  <c:v>1.1624925963733126</c:v>
                </c:pt>
                <c:pt idx="651">
                  <c:v>1.1624925963700612</c:v>
                </c:pt>
                <c:pt idx="652">
                  <c:v>1.1624925963672323</c:v>
                </c:pt>
                <c:pt idx="653">
                  <c:v>1.1624925963648514</c:v>
                </c:pt>
                <c:pt idx="654">
                  <c:v>1.1624925963630266</c:v>
                </c:pt>
                <c:pt idx="655">
                  <c:v>1.1624925963612058</c:v>
                </c:pt>
                <c:pt idx="656">
                  <c:v>1.162492596359878</c:v>
                </c:pt>
                <c:pt idx="657">
                  <c:v>1.1624925963591</c:v>
                </c:pt>
                <c:pt idx="658">
                  <c:v>1.1624925963588968</c:v>
                </c:pt>
                <c:pt idx="659">
                  <c:v>1.162492596358371</c:v>
                </c:pt>
                <c:pt idx="660">
                  <c:v>1.1624925963580184</c:v>
                </c:pt>
                <c:pt idx="661">
                  <c:v>1.162492596357833</c:v>
                </c:pt>
                <c:pt idx="662">
                  <c:v>1.1624925963029673</c:v>
                </c:pt>
                <c:pt idx="663">
                  <c:v>1.1624925961811043</c:v>
                </c:pt>
                <c:pt idx="664">
                  <c:v>1.1624925959933758</c:v>
                </c:pt>
                <c:pt idx="665">
                  <c:v>1.1624925957318981</c:v>
                </c:pt>
                <c:pt idx="666">
                  <c:v>1.1624925953880758</c:v>
                </c:pt>
                <c:pt idx="667">
                  <c:v>1.1624925949528182</c:v>
                </c:pt>
                <c:pt idx="668">
                  <c:v>1.1624925944150009</c:v>
                </c:pt>
                <c:pt idx="669">
                  <c:v>1.1624925937420747</c:v>
                </c:pt>
                <c:pt idx="670">
                  <c:v>1.1624925929133412</c:v>
                </c:pt>
                <c:pt idx="671">
                  <c:v>1.1624925919064957</c:v>
                </c:pt>
                <c:pt idx="672">
                  <c:v>1.1624925907053694</c:v>
                </c:pt>
              </c:numCache>
            </c:numRef>
          </c:yVal>
          <c:smooth val="1"/>
          <c:extLst>
            <c:ext xmlns:c16="http://schemas.microsoft.com/office/drawing/2014/chart" uri="{C3380CC4-5D6E-409C-BE32-E72D297353CC}">
              <c16:uniqueId val="{00000000-06EC-42F9-A536-D47F45AE39FF}"/>
            </c:ext>
          </c:extLst>
        </c:ser>
        <c:ser>
          <c:idx val="4"/>
          <c:order val="1"/>
          <c:tx>
            <c:strRef>
              <c:f>TAF!$C$1</c:f>
              <c:strCache>
                <c:ptCount val="1"/>
                <c:pt idx="0">
                  <c:v>Simulated TAF mean ± SD</c:v>
                </c:pt>
              </c:strCache>
            </c:strRef>
          </c:tx>
          <c:spPr>
            <a:ln w="28575">
              <a:solidFill>
                <a:schemeClr val="accent3">
                  <a:lumMod val="60000"/>
                  <a:lumOff val="40000"/>
                </a:schemeClr>
              </a:solidFill>
            </a:ln>
          </c:spPr>
          <c:marker>
            <c:symbol val="none"/>
          </c:marker>
          <c:xVal>
            <c:numRef>
              <c:f>TAF!$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AF!$C$2:$C$674</c:f>
              <c:numCache>
                <c:formatCode>General</c:formatCode>
                <c:ptCount val="673"/>
                <c:pt idx="0">
                  <c:v>0</c:v>
                </c:pt>
                <c:pt idx="1">
                  <c:v>0.42089347632783169</c:v>
                </c:pt>
                <c:pt idx="2">
                  <c:v>0.74952328276170399</c:v>
                </c:pt>
                <c:pt idx="3">
                  <c:v>0.88788760673740441</c:v>
                </c:pt>
                <c:pt idx="4">
                  <c:v>0.93736342150608465</c:v>
                </c:pt>
                <c:pt idx="5">
                  <c:v>0.95435851977655495</c:v>
                </c:pt>
                <c:pt idx="6">
                  <c:v>0.96025416014773357</c:v>
                </c:pt>
                <c:pt idx="7">
                  <c:v>0.96232869057971016</c:v>
                </c:pt>
                <c:pt idx="8">
                  <c:v>0.9630574179360758</c:v>
                </c:pt>
                <c:pt idx="9">
                  <c:v>0.96331034684984085</c:v>
                </c:pt>
                <c:pt idx="10">
                  <c:v>0.9633979698850681</c:v>
                </c:pt>
                <c:pt idx="11">
                  <c:v>0.96342503454065975</c:v>
                </c:pt>
                <c:pt idx="12">
                  <c:v>0.9634294401628638</c:v>
                </c:pt>
                <c:pt idx="13">
                  <c:v>0.96342751068041077</c:v>
                </c:pt>
                <c:pt idx="14">
                  <c:v>0.96342749278007367</c:v>
                </c:pt>
                <c:pt idx="15">
                  <c:v>0.96343051781588473</c:v>
                </c:pt>
                <c:pt idx="16">
                  <c:v>0.96343167431481302</c:v>
                </c:pt>
                <c:pt idx="17">
                  <c:v>0.96343173739537935</c:v>
                </c:pt>
                <c:pt idx="18">
                  <c:v>0.96343132347373972</c:v>
                </c:pt>
                <c:pt idx="19">
                  <c:v>0.96343093747150477</c:v>
                </c:pt>
                <c:pt idx="20">
                  <c:v>0.96343082460584795</c:v>
                </c:pt>
                <c:pt idx="21">
                  <c:v>0.96343079604276971</c:v>
                </c:pt>
                <c:pt idx="22">
                  <c:v>0.96343090983090285</c:v>
                </c:pt>
                <c:pt idx="23">
                  <c:v>0.96343047593664544</c:v>
                </c:pt>
                <c:pt idx="24">
                  <c:v>0.96343009747774266</c:v>
                </c:pt>
                <c:pt idx="25">
                  <c:v>0.96342977931940621</c:v>
                </c:pt>
                <c:pt idx="26">
                  <c:v>0.96342937600100376</c:v>
                </c:pt>
                <c:pt idx="27">
                  <c:v>0.96342925362301401</c:v>
                </c:pt>
                <c:pt idx="28">
                  <c:v>0.96342934856368956</c:v>
                </c:pt>
                <c:pt idx="29">
                  <c:v>0.96342949614421047</c:v>
                </c:pt>
                <c:pt idx="30">
                  <c:v>0.96342970665456007</c:v>
                </c:pt>
                <c:pt idx="31">
                  <c:v>0.96342978786616895</c:v>
                </c:pt>
                <c:pt idx="32">
                  <c:v>0.96342981062343558</c:v>
                </c:pt>
                <c:pt idx="33">
                  <c:v>0.96342996164328543</c:v>
                </c:pt>
                <c:pt idx="34">
                  <c:v>0.96343000331314355</c:v>
                </c:pt>
                <c:pt idx="35">
                  <c:v>0.9634298709107747</c:v>
                </c:pt>
                <c:pt idx="36">
                  <c:v>0.96342989797118506</c:v>
                </c:pt>
                <c:pt idx="37">
                  <c:v>0.96342990179285892</c:v>
                </c:pt>
                <c:pt idx="38">
                  <c:v>0.96342985235263801</c:v>
                </c:pt>
                <c:pt idx="39">
                  <c:v>0.96342979154227137</c:v>
                </c:pt>
                <c:pt idx="40">
                  <c:v>0.96342969766507791</c:v>
                </c:pt>
                <c:pt idx="41">
                  <c:v>0.96342963948398597</c:v>
                </c:pt>
                <c:pt idx="42">
                  <c:v>0.96342962790772069</c:v>
                </c:pt>
                <c:pt idx="43">
                  <c:v>0.96342959591871447</c:v>
                </c:pt>
                <c:pt idx="44">
                  <c:v>0.96342953437717571</c:v>
                </c:pt>
                <c:pt idx="45">
                  <c:v>0.96342948207878598</c:v>
                </c:pt>
                <c:pt idx="46">
                  <c:v>0.96342944766048388</c:v>
                </c:pt>
                <c:pt idx="47">
                  <c:v>0.96342948968949693</c:v>
                </c:pt>
                <c:pt idx="48">
                  <c:v>0.96342958762769804</c:v>
                </c:pt>
                <c:pt idx="49">
                  <c:v>0.96342957442408361</c:v>
                </c:pt>
                <c:pt idx="50">
                  <c:v>0.96342956194865492</c:v>
                </c:pt>
                <c:pt idx="51">
                  <c:v>0.96342956517434863</c:v>
                </c:pt>
                <c:pt idx="52">
                  <c:v>0.96342957831899168</c:v>
                </c:pt>
                <c:pt idx="53">
                  <c:v>0.96342962109097008</c:v>
                </c:pt>
                <c:pt idx="54">
                  <c:v>0.96342968615861668</c:v>
                </c:pt>
                <c:pt idx="55">
                  <c:v>0.96342972883808309</c:v>
                </c:pt>
                <c:pt idx="56">
                  <c:v>0.96342973443224489</c:v>
                </c:pt>
                <c:pt idx="57">
                  <c:v>0.96342975364264261</c:v>
                </c:pt>
                <c:pt idx="58">
                  <c:v>0.96342978292040082</c:v>
                </c:pt>
                <c:pt idx="59">
                  <c:v>0.96342980899374997</c:v>
                </c:pt>
                <c:pt idx="60">
                  <c:v>0.96342980412952572</c:v>
                </c:pt>
                <c:pt idx="61">
                  <c:v>0.96342981578909814</c:v>
                </c:pt>
                <c:pt idx="62">
                  <c:v>0.96342977801790008</c:v>
                </c:pt>
                <c:pt idx="63">
                  <c:v>0.96342978143873814</c:v>
                </c:pt>
                <c:pt idx="64">
                  <c:v>0.96342979501714243</c:v>
                </c:pt>
                <c:pt idx="65">
                  <c:v>0.96342980083593899</c:v>
                </c:pt>
                <c:pt idx="66">
                  <c:v>0.96342979985717192</c:v>
                </c:pt>
                <c:pt idx="67">
                  <c:v>0.96342979109460858</c:v>
                </c:pt>
                <c:pt idx="68">
                  <c:v>0.96342976963971161</c:v>
                </c:pt>
                <c:pt idx="69">
                  <c:v>0.96342976115431711</c:v>
                </c:pt>
                <c:pt idx="70">
                  <c:v>0.96342975852608115</c:v>
                </c:pt>
                <c:pt idx="71">
                  <c:v>0.96342976134351166</c:v>
                </c:pt>
                <c:pt idx="72">
                  <c:v>0.96342975542390108</c:v>
                </c:pt>
                <c:pt idx="73">
                  <c:v>0.96342974235374523</c:v>
                </c:pt>
                <c:pt idx="74">
                  <c:v>0.96342972592744602</c:v>
                </c:pt>
                <c:pt idx="75">
                  <c:v>0.96342970942837947</c:v>
                </c:pt>
                <c:pt idx="76">
                  <c:v>0.96342970325512178</c:v>
                </c:pt>
                <c:pt idx="77">
                  <c:v>0.9634296988311104</c:v>
                </c:pt>
                <c:pt idx="78">
                  <c:v>0.96342969077650042</c:v>
                </c:pt>
                <c:pt idx="79">
                  <c:v>0.96342968621627878</c:v>
                </c:pt>
                <c:pt idx="80">
                  <c:v>0.96342968579497779</c:v>
                </c:pt>
                <c:pt idx="81">
                  <c:v>0.96342969154401104</c:v>
                </c:pt>
                <c:pt idx="82">
                  <c:v>0.9634297003021115</c:v>
                </c:pt>
                <c:pt idx="83">
                  <c:v>0.963429714340162</c:v>
                </c:pt>
                <c:pt idx="84">
                  <c:v>0.96342972260871584</c:v>
                </c:pt>
                <c:pt idx="85">
                  <c:v>0.96342972213747435</c:v>
                </c:pt>
                <c:pt idx="86">
                  <c:v>0.96342972153510742</c:v>
                </c:pt>
                <c:pt idx="87">
                  <c:v>0.9634297212286822</c:v>
                </c:pt>
                <c:pt idx="88">
                  <c:v>0.96342972657360793</c:v>
                </c:pt>
                <c:pt idx="89">
                  <c:v>0.96342973230371387</c:v>
                </c:pt>
                <c:pt idx="90">
                  <c:v>0.96342973981062741</c:v>
                </c:pt>
                <c:pt idx="91">
                  <c:v>0.96342974872078124</c:v>
                </c:pt>
                <c:pt idx="92">
                  <c:v>0.9634297581009259</c:v>
                </c:pt>
                <c:pt idx="93">
                  <c:v>0.96342976759830856</c:v>
                </c:pt>
                <c:pt idx="94">
                  <c:v>0.9634297763885642</c:v>
                </c:pt>
                <c:pt idx="95">
                  <c:v>0.96342978234632604</c:v>
                </c:pt>
                <c:pt idx="96">
                  <c:v>0.96342978185754691</c:v>
                </c:pt>
                <c:pt idx="97">
                  <c:v>0.96342977526554785</c:v>
                </c:pt>
                <c:pt idx="98">
                  <c:v>0.96342976834772609</c:v>
                </c:pt>
                <c:pt idx="99">
                  <c:v>0.96342977435293453</c:v>
                </c:pt>
                <c:pt idx="100">
                  <c:v>0.96342978525295231</c:v>
                </c:pt>
                <c:pt idx="101">
                  <c:v>0.96342979597275591</c:v>
                </c:pt>
                <c:pt idx="102">
                  <c:v>0.96342980578984028</c:v>
                </c:pt>
                <c:pt idx="103">
                  <c:v>0.96342981442538256</c:v>
                </c:pt>
                <c:pt idx="104">
                  <c:v>0.96342982212203587</c:v>
                </c:pt>
                <c:pt idx="105">
                  <c:v>0.96342982759259699</c:v>
                </c:pt>
                <c:pt idx="106">
                  <c:v>0.96342982672250377</c:v>
                </c:pt>
                <c:pt idx="107">
                  <c:v>0.96342982009698597</c:v>
                </c:pt>
                <c:pt idx="108">
                  <c:v>0.96342981231361269</c:v>
                </c:pt>
                <c:pt idx="109">
                  <c:v>0.96342979749019775</c:v>
                </c:pt>
                <c:pt idx="110">
                  <c:v>0.96342978067153373</c:v>
                </c:pt>
                <c:pt idx="111">
                  <c:v>0.96342978224213172</c:v>
                </c:pt>
                <c:pt idx="112">
                  <c:v>0.9634297839333108</c:v>
                </c:pt>
                <c:pt idx="113">
                  <c:v>0.96342978571585458</c:v>
                </c:pt>
                <c:pt idx="114">
                  <c:v>0.9634297872541927</c:v>
                </c:pt>
                <c:pt idx="115">
                  <c:v>0.96342978802020662</c:v>
                </c:pt>
                <c:pt idx="116">
                  <c:v>0.96342978680827129</c:v>
                </c:pt>
                <c:pt idx="117">
                  <c:v>0.96342978370371668</c:v>
                </c:pt>
                <c:pt idx="118">
                  <c:v>0.96342978109797839</c:v>
                </c:pt>
                <c:pt idx="119">
                  <c:v>0.96342977703973753</c:v>
                </c:pt>
                <c:pt idx="120">
                  <c:v>0.96342977050886547</c:v>
                </c:pt>
                <c:pt idx="121">
                  <c:v>0.96342976140662306</c:v>
                </c:pt>
                <c:pt idx="122">
                  <c:v>0.96342975627117977</c:v>
                </c:pt>
                <c:pt idx="123">
                  <c:v>0.96342975426170707</c:v>
                </c:pt>
                <c:pt idx="124">
                  <c:v>0.96342975250771268</c:v>
                </c:pt>
                <c:pt idx="125">
                  <c:v>0.96342975101595163</c:v>
                </c:pt>
                <c:pt idx="126">
                  <c:v>0.96342974943917614</c:v>
                </c:pt>
                <c:pt idx="127">
                  <c:v>0.96342974829640016</c:v>
                </c:pt>
                <c:pt idx="128">
                  <c:v>0.96342974735272169</c:v>
                </c:pt>
                <c:pt idx="129">
                  <c:v>0.96342974673064885</c:v>
                </c:pt>
                <c:pt idx="130">
                  <c:v>0.96342974635235057</c:v>
                </c:pt>
                <c:pt idx="131">
                  <c:v>0.96342974629826816</c:v>
                </c:pt>
                <c:pt idx="132">
                  <c:v>0.9634297465706384</c:v>
                </c:pt>
                <c:pt idx="133">
                  <c:v>0.96342974713516716</c:v>
                </c:pt>
                <c:pt idx="134">
                  <c:v>0.96342974684993776</c:v>
                </c:pt>
                <c:pt idx="135">
                  <c:v>0.96342974652231039</c:v>
                </c:pt>
                <c:pt idx="136">
                  <c:v>0.96342974613688859</c:v>
                </c:pt>
                <c:pt idx="137">
                  <c:v>0.96342974643921164</c:v>
                </c:pt>
                <c:pt idx="138">
                  <c:v>0.96342974687107297</c:v>
                </c:pt>
                <c:pt idx="139">
                  <c:v>0.96342974747568388</c:v>
                </c:pt>
                <c:pt idx="140">
                  <c:v>0.96342974821339333</c:v>
                </c:pt>
                <c:pt idx="141">
                  <c:v>0.96342974890250244</c:v>
                </c:pt>
                <c:pt idx="142">
                  <c:v>0.96342974947128712</c:v>
                </c:pt>
                <c:pt idx="143">
                  <c:v>0.96342974991427488</c:v>
                </c:pt>
                <c:pt idx="144">
                  <c:v>0.96342975025466704</c:v>
                </c:pt>
                <c:pt idx="145">
                  <c:v>0.96342975098569372</c:v>
                </c:pt>
                <c:pt idx="146">
                  <c:v>0.96342975234112838</c:v>
                </c:pt>
                <c:pt idx="147">
                  <c:v>0.96342975375010931</c:v>
                </c:pt>
                <c:pt idx="148">
                  <c:v>0.96342975464839931</c:v>
                </c:pt>
                <c:pt idx="149">
                  <c:v>0.96342975474478698</c:v>
                </c:pt>
                <c:pt idx="150">
                  <c:v>0.96342975443027334</c:v>
                </c:pt>
                <c:pt idx="151">
                  <c:v>0.96342975367505701</c:v>
                </c:pt>
                <c:pt idx="152">
                  <c:v>0.96342975282083798</c:v>
                </c:pt>
                <c:pt idx="153">
                  <c:v>0.96342975248460794</c:v>
                </c:pt>
                <c:pt idx="154">
                  <c:v>0.96342975178672385</c:v>
                </c:pt>
                <c:pt idx="155">
                  <c:v>0.96342975080684456</c:v>
                </c:pt>
                <c:pt idx="156">
                  <c:v>0.9634297494757752</c:v>
                </c:pt>
                <c:pt idx="157">
                  <c:v>0.96342974884055865</c:v>
                </c:pt>
                <c:pt idx="158">
                  <c:v>0.96342974813967008</c:v>
                </c:pt>
                <c:pt idx="159">
                  <c:v>0.96342974738329779</c:v>
                </c:pt>
                <c:pt idx="160">
                  <c:v>0.96342974651773838</c:v>
                </c:pt>
                <c:pt idx="161">
                  <c:v>0.96342974563972583</c:v>
                </c:pt>
                <c:pt idx="162">
                  <c:v>0.96342974483018196</c:v>
                </c:pt>
                <c:pt idx="163">
                  <c:v>0.96342974415280336</c:v>
                </c:pt>
                <c:pt idx="164">
                  <c:v>0.96342974369347734</c:v>
                </c:pt>
                <c:pt idx="165">
                  <c:v>0.96342974182620866</c:v>
                </c:pt>
                <c:pt idx="166">
                  <c:v>0.96342973865335302</c:v>
                </c:pt>
                <c:pt idx="167">
                  <c:v>0.96342973520908404</c:v>
                </c:pt>
                <c:pt idx="168">
                  <c:v>0.96342973172285329</c:v>
                </c:pt>
                <c:pt idx="169">
                  <c:v>0.96342972798100956</c:v>
                </c:pt>
                <c:pt idx="170">
                  <c:v>0.96342972443260355</c:v>
                </c:pt>
                <c:pt idx="171">
                  <c:v>0.96342972102471669</c:v>
                </c:pt>
                <c:pt idx="172">
                  <c:v>0.96342971773142216</c:v>
                </c:pt>
                <c:pt idx="173">
                  <c:v>0.96342971472773997</c:v>
                </c:pt>
                <c:pt idx="174">
                  <c:v>0.96342971278101452</c:v>
                </c:pt>
                <c:pt idx="175">
                  <c:v>0.96342971150756562</c:v>
                </c:pt>
                <c:pt idx="176">
                  <c:v>0.96342971109166686</c:v>
                </c:pt>
                <c:pt idx="177">
                  <c:v>0.96342971156721269</c:v>
                </c:pt>
                <c:pt idx="178">
                  <c:v>0.96342971180865511</c:v>
                </c:pt>
                <c:pt idx="179">
                  <c:v>0.96342971271504529</c:v>
                </c:pt>
                <c:pt idx="180">
                  <c:v>0.96342971422230261</c:v>
                </c:pt>
                <c:pt idx="181">
                  <c:v>0.96342971641939545</c:v>
                </c:pt>
                <c:pt idx="182">
                  <c:v>0.96342971841447722</c:v>
                </c:pt>
                <c:pt idx="183">
                  <c:v>0.9634297177681066</c:v>
                </c:pt>
                <c:pt idx="184">
                  <c:v>0.96342971693958468</c:v>
                </c:pt>
                <c:pt idx="185">
                  <c:v>0.96342971575169867</c:v>
                </c:pt>
                <c:pt idx="186">
                  <c:v>0.96342971668305788</c:v>
                </c:pt>
                <c:pt idx="187">
                  <c:v>0.96342971852178583</c:v>
                </c:pt>
                <c:pt idx="188">
                  <c:v>0.9634297216606732</c:v>
                </c:pt>
                <c:pt idx="189">
                  <c:v>0.96342972659930315</c:v>
                </c:pt>
                <c:pt idx="190">
                  <c:v>0.96342973274249166</c:v>
                </c:pt>
                <c:pt idx="191">
                  <c:v>0.96342973923266917</c:v>
                </c:pt>
                <c:pt idx="192">
                  <c:v>0.96342973701343559</c:v>
                </c:pt>
                <c:pt idx="193">
                  <c:v>0.96342973455836978</c:v>
                </c:pt>
                <c:pt idx="194">
                  <c:v>0.96342973205052218</c:v>
                </c:pt>
                <c:pt idx="195">
                  <c:v>0.96342972936585625</c:v>
                </c:pt>
                <c:pt idx="196">
                  <c:v>0.96342972639669144</c:v>
                </c:pt>
                <c:pt idx="197">
                  <c:v>0.96342972307412844</c:v>
                </c:pt>
                <c:pt idx="198">
                  <c:v>0.96342971759022622</c:v>
                </c:pt>
                <c:pt idx="199">
                  <c:v>0.9634297150836848</c:v>
                </c:pt>
                <c:pt idx="200">
                  <c:v>0.96342971412623712</c:v>
                </c:pt>
                <c:pt idx="201">
                  <c:v>0.96342971326927307</c:v>
                </c:pt>
                <c:pt idx="202">
                  <c:v>0.96342971207427186</c:v>
                </c:pt>
                <c:pt idx="203">
                  <c:v>0.96342971044162196</c:v>
                </c:pt>
                <c:pt idx="204">
                  <c:v>0.96342970855210674</c:v>
                </c:pt>
                <c:pt idx="205">
                  <c:v>0.96342970628795754</c:v>
                </c:pt>
                <c:pt idx="206">
                  <c:v>0.96342970357463453</c:v>
                </c:pt>
                <c:pt idx="207">
                  <c:v>0.96342970041385534</c:v>
                </c:pt>
                <c:pt idx="208">
                  <c:v>0.96342969957403202</c:v>
                </c:pt>
                <c:pt idx="209">
                  <c:v>0.96342969884420449</c:v>
                </c:pt>
                <c:pt idx="210">
                  <c:v>0.96342969949942847</c:v>
                </c:pt>
                <c:pt idx="211">
                  <c:v>0.96342970085362889</c:v>
                </c:pt>
                <c:pt idx="212">
                  <c:v>0.96342970514285542</c:v>
                </c:pt>
                <c:pt idx="213">
                  <c:v>0.96342971058332894</c:v>
                </c:pt>
                <c:pt idx="214">
                  <c:v>0.96342971722080617</c:v>
                </c:pt>
                <c:pt idx="215">
                  <c:v>0.96342972513505742</c:v>
                </c:pt>
                <c:pt idx="216">
                  <c:v>0.96342973465254378</c:v>
                </c:pt>
                <c:pt idx="217">
                  <c:v>0.96342974578267504</c:v>
                </c:pt>
                <c:pt idx="218">
                  <c:v>0.96342975259491792</c:v>
                </c:pt>
                <c:pt idx="219">
                  <c:v>0.96342975522314411</c:v>
                </c:pt>
                <c:pt idx="220">
                  <c:v>0.96342975701018152</c:v>
                </c:pt>
                <c:pt idx="221">
                  <c:v>0.96342975772022943</c:v>
                </c:pt>
                <c:pt idx="222">
                  <c:v>0.96342975837893052</c:v>
                </c:pt>
                <c:pt idx="223">
                  <c:v>0.96342976143002301</c:v>
                </c:pt>
                <c:pt idx="224">
                  <c:v>0.96342976426398474</c:v>
                </c:pt>
                <c:pt idx="225">
                  <c:v>0.96342976738202524</c:v>
                </c:pt>
                <c:pt idx="226">
                  <c:v>0.96342977007484132</c:v>
                </c:pt>
                <c:pt idx="227">
                  <c:v>0.96342977207330738</c:v>
                </c:pt>
                <c:pt idx="228">
                  <c:v>0.96342977372417815</c:v>
                </c:pt>
                <c:pt idx="229">
                  <c:v>0.96342977587482892</c:v>
                </c:pt>
                <c:pt idx="230">
                  <c:v>0.9634297774480064</c:v>
                </c:pt>
                <c:pt idx="231">
                  <c:v>0.96342977821748987</c:v>
                </c:pt>
                <c:pt idx="232">
                  <c:v>0.96342977802522634</c:v>
                </c:pt>
                <c:pt idx="233">
                  <c:v>0.96342977655887219</c:v>
                </c:pt>
                <c:pt idx="234">
                  <c:v>0.96342977348479253</c:v>
                </c:pt>
                <c:pt idx="235">
                  <c:v>0.96342976878864328</c:v>
                </c:pt>
                <c:pt idx="236">
                  <c:v>0.96342976223520449</c:v>
                </c:pt>
                <c:pt idx="237">
                  <c:v>0.96342975811105847</c:v>
                </c:pt>
                <c:pt idx="238">
                  <c:v>0.96342975830625943</c:v>
                </c:pt>
                <c:pt idx="239">
                  <c:v>0.96342975838976386</c:v>
                </c:pt>
                <c:pt idx="240">
                  <c:v>0.96342975814433329</c:v>
                </c:pt>
                <c:pt idx="241">
                  <c:v>0.96342975798986541</c:v>
                </c:pt>
                <c:pt idx="242">
                  <c:v>0.96342975792899777</c:v>
                </c:pt>
                <c:pt idx="243">
                  <c:v>0.96342975779855289</c:v>
                </c:pt>
                <c:pt idx="244">
                  <c:v>0.96342975753831817</c:v>
                </c:pt>
                <c:pt idx="245">
                  <c:v>0.96342975706698097</c:v>
                </c:pt>
                <c:pt idx="246">
                  <c:v>0.96342975641427908</c:v>
                </c:pt>
                <c:pt idx="247">
                  <c:v>0.96342975601165981</c:v>
                </c:pt>
                <c:pt idx="248">
                  <c:v>0.96342975560865796</c:v>
                </c:pt>
                <c:pt idx="249">
                  <c:v>0.96342975505009809</c:v>
                </c:pt>
                <c:pt idx="250">
                  <c:v>0.96342975426080346</c:v>
                </c:pt>
                <c:pt idx="251">
                  <c:v>0.96342975296105049</c:v>
                </c:pt>
                <c:pt idx="252">
                  <c:v>0.9634297520464894</c:v>
                </c:pt>
                <c:pt idx="253">
                  <c:v>0.96342975136358733</c:v>
                </c:pt>
                <c:pt idx="254">
                  <c:v>0.96342975054433821</c:v>
                </c:pt>
                <c:pt idx="255">
                  <c:v>0.96342974977616103</c:v>
                </c:pt>
                <c:pt idx="256">
                  <c:v>0.96342974883247978</c:v>
                </c:pt>
                <c:pt idx="257">
                  <c:v>0.96342974734197429</c:v>
                </c:pt>
                <c:pt idx="258">
                  <c:v>0.96342974603496556</c:v>
                </c:pt>
                <c:pt idx="259">
                  <c:v>0.96342974485885968</c:v>
                </c:pt>
                <c:pt idx="260">
                  <c:v>0.96342974364908662</c:v>
                </c:pt>
                <c:pt idx="261">
                  <c:v>0.963429742308063</c:v>
                </c:pt>
                <c:pt idx="262">
                  <c:v>0.96342974101754275</c:v>
                </c:pt>
                <c:pt idx="263">
                  <c:v>0.96342973974041524</c:v>
                </c:pt>
                <c:pt idx="264">
                  <c:v>0.96342973849254698</c:v>
                </c:pt>
                <c:pt idx="265">
                  <c:v>0.96342973727975134</c:v>
                </c:pt>
                <c:pt idx="266">
                  <c:v>0.96342973627342832</c:v>
                </c:pt>
                <c:pt idx="267">
                  <c:v>0.96342973572063739</c:v>
                </c:pt>
                <c:pt idx="268">
                  <c:v>0.96342973546470778</c:v>
                </c:pt>
                <c:pt idx="269">
                  <c:v>0.96342973546677424</c:v>
                </c:pt>
                <c:pt idx="270">
                  <c:v>0.96342973579388491</c:v>
                </c:pt>
                <c:pt idx="271">
                  <c:v>0.96342973647263586</c:v>
                </c:pt>
                <c:pt idx="272">
                  <c:v>0.96342973754011951</c:v>
                </c:pt>
                <c:pt idx="273">
                  <c:v>0.96342973903503204</c:v>
                </c:pt>
                <c:pt idx="274">
                  <c:v>0.96342974089824174</c:v>
                </c:pt>
                <c:pt idx="275">
                  <c:v>0.96342974250997759</c:v>
                </c:pt>
                <c:pt idx="276">
                  <c:v>0.96342974273628001</c:v>
                </c:pt>
                <c:pt idx="277">
                  <c:v>0.96342974311799123</c:v>
                </c:pt>
                <c:pt idx="278">
                  <c:v>0.96342974376299173</c:v>
                </c:pt>
                <c:pt idx="279">
                  <c:v>0.96342974436224238</c:v>
                </c:pt>
                <c:pt idx="280">
                  <c:v>0.96342974489769628</c:v>
                </c:pt>
                <c:pt idx="281">
                  <c:v>0.96342974547536775</c:v>
                </c:pt>
                <c:pt idx="282">
                  <c:v>0.96342974614283738</c:v>
                </c:pt>
                <c:pt idx="283">
                  <c:v>0.96342974684259575</c:v>
                </c:pt>
                <c:pt idx="284">
                  <c:v>0.96342974738239595</c:v>
                </c:pt>
                <c:pt idx="285">
                  <c:v>0.96342974779804735</c:v>
                </c:pt>
                <c:pt idx="286">
                  <c:v>0.96342974814623039</c:v>
                </c:pt>
                <c:pt idx="287">
                  <c:v>0.96342974840677165</c:v>
                </c:pt>
                <c:pt idx="288">
                  <c:v>0.96342974855922758</c:v>
                </c:pt>
                <c:pt idx="289">
                  <c:v>0.96342974859240793</c:v>
                </c:pt>
                <c:pt idx="290">
                  <c:v>0.96342974844241991</c:v>
                </c:pt>
                <c:pt idx="291">
                  <c:v>0.96342974810420412</c:v>
                </c:pt>
                <c:pt idx="292">
                  <c:v>0.96342974755141075</c:v>
                </c:pt>
                <c:pt idx="293">
                  <c:v>0.963429746741017</c:v>
                </c:pt>
                <c:pt idx="294">
                  <c:v>0.96342974595530673</c:v>
                </c:pt>
                <c:pt idx="295">
                  <c:v>0.96342974614040477</c:v>
                </c:pt>
                <c:pt idx="296">
                  <c:v>0.96342974634695333</c:v>
                </c:pt>
                <c:pt idx="297">
                  <c:v>0.96342974656925517</c:v>
                </c:pt>
                <c:pt idx="298">
                  <c:v>0.96342974685166149</c:v>
                </c:pt>
                <c:pt idx="299">
                  <c:v>0.9634297471614075</c:v>
                </c:pt>
                <c:pt idx="300">
                  <c:v>0.96342974745918974</c:v>
                </c:pt>
                <c:pt idx="301">
                  <c:v>0.96342974773968459</c:v>
                </c:pt>
                <c:pt idx="302">
                  <c:v>0.96342974807867732</c:v>
                </c:pt>
                <c:pt idx="303">
                  <c:v>0.96342974844469109</c:v>
                </c:pt>
                <c:pt idx="304">
                  <c:v>0.96342974885271881</c:v>
                </c:pt>
                <c:pt idx="305">
                  <c:v>0.96342974914361634</c:v>
                </c:pt>
                <c:pt idx="306">
                  <c:v>0.9634297492695203</c:v>
                </c:pt>
                <c:pt idx="307">
                  <c:v>0.96342974925571334</c:v>
                </c:pt>
                <c:pt idx="308">
                  <c:v>0.96342974906906775</c:v>
                </c:pt>
                <c:pt idx="309">
                  <c:v>0.96342974882198607</c:v>
                </c:pt>
                <c:pt idx="310">
                  <c:v>0.96342974851569896</c:v>
                </c:pt>
                <c:pt idx="311">
                  <c:v>0.96342974812256132</c:v>
                </c:pt>
                <c:pt idx="312">
                  <c:v>0.96342974762458111</c:v>
                </c:pt>
                <c:pt idx="313">
                  <c:v>0.96342974701821671</c:v>
                </c:pt>
                <c:pt idx="314">
                  <c:v>0.96342974652129987</c:v>
                </c:pt>
                <c:pt idx="315">
                  <c:v>0.96342974593935882</c:v>
                </c:pt>
                <c:pt idx="316">
                  <c:v>0.96342974526077685</c:v>
                </c:pt>
                <c:pt idx="317">
                  <c:v>0.96342974447982299</c:v>
                </c:pt>
                <c:pt idx="318">
                  <c:v>0.96342974360042244</c:v>
                </c:pt>
                <c:pt idx="319">
                  <c:v>0.96342974261595371</c:v>
                </c:pt>
                <c:pt idx="320">
                  <c:v>0.96342974149978189</c:v>
                </c:pt>
                <c:pt idx="321">
                  <c:v>0.96342974041825247</c:v>
                </c:pt>
                <c:pt idx="322">
                  <c:v>0.96342973938574605</c:v>
                </c:pt>
                <c:pt idx="323">
                  <c:v>0.96342973834351386</c:v>
                </c:pt>
                <c:pt idx="324">
                  <c:v>0.96342973729468484</c:v>
                </c:pt>
                <c:pt idx="325">
                  <c:v>0.9634297362786729</c:v>
                </c:pt>
                <c:pt idx="326">
                  <c:v>0.96342973532977427</c:v>
                </c:pt>
                <c:pt idx="327">
                  <c:v>0.96342973443625524</c:v>
                </c:pt>
                <c:pt idx="328">
                  <c:v>0.96342973364993667</c:v>
                </c:pt>
                <c:pt idx="329">
                  <c:v>0.96342973313595059</c:v>
                </c:pt>
                <c:pt idx="330">
                  <c:v>0.96342973289753975</c:v>
                </c:pt>
                <c:pt idx="331">
                  <c:v>0.96342973241416863</c:v>
                </c:pt>
                <c:pt idx="332">
                  <c:v>0.96342973206190619</c:v>
                </c:pt>
                <c:pt idx="333">
                  <c:v>0.96342973127830522</c:v>
                </c:pt>
                <c:pt idx="334">
                  <c:v>0.96342973057142811</c:v>
                </c:pt>
                <c:pt idx="335">
                  <c:v>0.96342972995493203</c:v>
                </c:pt>
                <c:pt idx="336">
                  <c:v>0.96342972945265926</c:v>
                </c:pt>
                <c:pt idx="337">
                  <c:v>0.96342972916004233</c:v>
                </c:pt>
                <c:pt idx="338">
                  <c:v>0.96342972943139638</c:v>
                </c:pt>
                <c:pt idx="339">
                  <c:v>0.96342973010013178</c:v>
                </c:pt>
                <c:pt idx="340">
                  <c:v>0.96342973124205722</c:v>
                </c:pt>
                <c:pt idx="341">
                  <c:v>0.96342973243808472</c:v>
                </c:pt>
                <c:pt idx="342">
                  <c:v>0.96342973335900139</c:v>
                </c:pt>
                <c:pt idx="343">
                  <c:v>0.96342973484516836</c:v>
                </c:pt>
                <c:pt idx="344">
                  <c:v>0.96342973699150714</c:v>
                </c:pt>
                <c:pt idx="345">
                  <c:v>0.96342973996718695</c:v>
                </c:pt>
                <c:pt idx="346">
                  <c:v>0.96342974237053869</c:v>
                </c:pt>
                <c:pt idx="347">
                  <c:v>0.96342974463925179</c:v>
                </c:pt>
                <c:pt idx="348">
                  <c:v>0.96342974649267543</c:v>
                </c:pt>
                <c:pt idx="349">
                  <c:v>0.96342974833642592</c:v>
                </c:pt>
                <c:pt idx="350">
                  <c:v>0.96342975014539478</c:v>
                </c:pt>
                <c:pt idx="351">
                  <c:v>0.96342975185956048</c:v>
                </c:pt>
                <c:pt idx="352">
                  <c:v>0.96342975358448157</c:v>
                </c:pt>
                <c:pt idx="353">
                  <c:v>0.96342975510613071</c:v>
                </c:pt>
                <c:pt idx="354">
                  <c:v>0.96342975632772176</c:v>
                </c:pt>
                <c:pt idx="355">
                  <c:v>0.96342975715024248</c:v>
                </c:pt>
                <c:pt idx="356">
                  <c:v>0.96342975739215708</c:v>
                </c:pt>
                <c:pt idx="357">
                  <c:v>0.96342975832272115</c:v>
                </c:pt>
                <c:pt idx="358">
                  <c:v>0.96342975946374954</c:v>
                </c:pt>
                <c:pt idx="359">
                  <c:v>0.9634297605736305</c:v>
                </c:pt>
                <c:pt idx="360">
                  <c:v>0.96342976165163152</c:v>
                </c:pt>
                <c:pt idx="361">
                  <c:v>0.96342976209668674</c:v>
                </c:pt>
                <c:pt idx="362">
                  <c:v>0.96342976148685022</c:v>
                </c:pt>
                <c:pt idx="363">
                  <c:v>0.96342976048452256</c:v>
                </c:pt>
                <c:pt idx="364">
                  <c:v>0.96342975907268302</c:v>
                </c:pt>
                <c:pt idx="365">
                  <c:v>0.96342975723318769</c:v>
                </c:pt>
                <c:pt idx="366">
                  <c:v>0.96342975485482651</c:v>
                </c:pt>
                <c:pt idx="367">
                  <c:v>0.96342975139976705</c:v>
                </c:pt>
                <c:pt idx="368">
                  <c:v>0.96342974753867161</c:v>
                </c:pt>
                <c:pt idx="369">
                  <c:v>0.96342974295949935</c:v>
                </c:pt>
                <c:pt idx="370">
                  <c:v>0.96342973761629869</c:v>
                </c:pt>
                <c:pt idx="371">
                  <c:v>0.96342973160519918</c:v>
                </c:pt>
                <c:pt idx="372">
                  <c:v>0.96342972484051603</c:v>
                </c:pt>
                <c:pt idx="373">
                  <c:v>0.96342971723348025</c:v>
                </c:pt>
                <c:pt idx="374">
                  <c:v>0.96342970871720135</c:v>
                </c:pt>
                <c:pt idx="375">
                  <c:v>0.96342969925116451</c:v>
                </c:pt>
                <c:pt idx="376">
                  <c:v>0.96342969194124328</c:v>
                </c:pt>
                <c:pt idx="377">
                  <c:v>0.96342968918299832</c:v>
                </c:pt>
                <c:pt idx="378">
                  <c:v>0.96342969270406364</c:v>
                </c:pt>
                <c:pt idx="379">
                  <c:v>0.96342970611963064</c:v>
                </c:pt>
                <c:pt idx="380">
                  <c:v>0.96342972848165265</c:v>
                </c:pt>
                <c:pt idx="381">
                  <c:v>0.96342974462471798</c:v>
                </c:pt>
                <c:pt idx="382">
                  <c:v>0.96342975642338569</c:v>
                </c:pt>
                <c:pt idx="383">
                  <c:v>0.96342975945453568</c:v>
                </c:pt>
                <c:pt idx="384">
                  <c:v>0.96342974679526527</c:v>
                </c:pt>
                <c:pt idx="385">
                  <c:v>0.96342974036858076</c:v>
                </c:pt>
                <c:pt idx="386">
                  <c:v>0.96342973429241441</c:v>
                </c:pt>
                <c:pt idx="387">
                  <c:v>0.96342972893919843</c:v>
                </c:pt>
                <c:pt idx="388">
                  <c:v>0.96342972839565122</c:v>
                </c:pt>
                <c:pt idx="389">
                  <c:v>0.96342972903844759</c:v>
                </c:pt>
                <c:pt idx="390">
                  <c:v>0.96342972513480707</c:v>
                </c:pt>
                <c:pt idx="391">
                  <c:v>0.96342972349640466</c:v>
                </c:pt>
                <c:pt idx="392">
                  <c:v>0.96342972587010278</c:v>
                </c:pt>
                <c:pt idx="393">
                  <c:v>0.96342973316402736</c:v>
                </c:pt>
                <c:pt idx="394">
                  <c:v>0.96342973759505279</c:v>
                </c:pt>
                <c:pt idx="395">
                  <c:v>0.96342974202639076</c:v>
                </c:pt>
                <c:pt idx="396">
                  <c:v>0.9634297444121217</c:v>
                </c:pt>
                <c:pt idx="397">
                  <c:v>0.96342974247544721</c:v>
                </c:pt>
                <c:pt idx="398">
                  <c:v>0.96342974188023178</c:v>
                </c:pt>
                <c:pt idx="399">
                  <c:v>0.96342974223160427</c:v>
                </c:pt>
                <c:pt idx="400">
                  <c:v>0.9634297420015463</c:v>
                </c:pt>
                <c:pt idx="401">
                  <c:v>0.96342974149091964</c:v>
                </c:pt>
                <c:pt idx="402">
                  <c:v>0.96342974078388088</c:v>
                </c:pt>
                <c:pt idx="403">
                  <c:v>0.96342973989667713</c:v>
                </c:pt>
                <c:pt idx="404">
                  <c:v>0.96342973952184507</c:v>
                </c:pt>
                <c:pt idx="405">
                  <c:v>0.96342974035733775</c:v>
                </c:pt>
                <c:pt idx="406">
                  <c:v>0.96342974316496277</c:v>
                </c:pt>
                <c:pt idx="407">
                  <c:v>0.96342974243140367</c:v>
                </c:pt>
                <c:pt idx="408">
                  <c:v>0.96342974112796387</c:v>
                </c:pt>
                <c:pt idx="409">
                  <c:v>0.96342973959868716</c:v>
                </c:pt>
                <c:pt idx="410">
                  <c:v>0.96342973833148915</c:v>
                </c:pt>
                <c:pt idx="411">
                  <c:v>0.96342973818352962</c:v>
                </c:pt>
                <c:pt idx="412">
                  <c:v>0.96342974015151761</c:v>
                </c:pt>
                <c:pt idx="413">
                  <c:v>0.96342974534928327</c:v>
                </c:pt>
                <c:pt idx="414">
                  <c:v>0.96342974696084205</c:v>
                </c:pt>
                <c:pt idx="415">
                  <c:v>0.96342974412555504</c:v>
                </c:pt>
                <c:pt idx="416">
                  <c:v>0.96342974111240487</c:v>
                </c:pt>
                <c:pt idx="417">
                  <c:v>0.9634297385619085</c:v>
                </c:pt>
                <c:pt idx="418">
                  <c:v>0.96342973735024096</c:v>
                </c:pt>
                <c:pt idx="419">
                  <c:v>0.96342973864197079</c:v>
                </c:pt>
                <c:pt idx="420">
                  <c:v>0.96342974391143155</c:v>
                </c:pt>
                <c:pt idx="421">
                  <c:v>0.96342975174037881</c:v>
                </c:pt>
                <c:pt idx="422">
                  <c:v>0.96342975034896972</c:v>
                </c:pt>
                <c:pt idx="423">
                  <c:v>0.96342974882914734</c:v>
                </c:pt>
                <c:pt idx="424">
                  <c:v>0.96342974740918286</c:v>
                </c:pt>
                <c:pt idx="425">
                  <c:v>0.96342974638812495</c:v>
                </c:pt>
                <c:pt idx="426">
                  <c:v>0.96342974612599652</c:v>
                </c:pt>
                <c:pt idx="427">
                  <c:v>0.96342974714480278</c:v>
                </c:pt>
                <c:pt idx="428">
                  <c:v>0.96342975004886389</c:v>
                </c:pt>
                <c:pt idx="429">
                  <c:v>0.96342975030460665</c:v>
                </c:pt>
                <c:pt idx="430">
                  <c:v>0.96342974948050109</c:v>
                </c:pt>
                <c:pt idx="431">
                  <c:v>0.96342974843824747</c:v>
                </c:pt>
                <c:pt idx="432">
                  <c:v>0.96342974714969964</c:v>
                </c:pt>
                <c:pt idx="433">
                  <c:v>0.96342974559293371</c:v>
                </c:pt>
                <c:pt idx="434">
                  <c:v>0.96342974401828052</c:v>
                </c:pt>
                <c:pt idx="435">
                  <c:v>0.96342974388968972</c:v>
                </c:pt>
                <c:pt idx="436">
                  <c:v>0.96342974364889922</c:v>
                </c:pt>
                <c:pt idx="437">
                  <c:v>0.96342974344184262</c:v>
                </c:pt>
                <c:pt idx="438">
                  <c:v>0.96342974320737507</c:v>
                </c:pt>
                <c:pt idx="439">
                  <c:v>0.96342974296531492</c:v>
                </c:pt>
                <c:pt idx="440">
                  <c:v>0.96342974273621473</c:v>
                </c:pt>
                <c:pt idx="441">
                  <c:v>0.96342974255126979</c:v>
                </c:pt>
                <c:pt idx="442">
                  <c:v>0.96342974244209945</c:v>
                </c:pt>
                <c:pt idx="443">
                  <c:v>0.96342974244631807</c:v>
                </c:pt>
                <c:pt idx="444">
                  <c:v>0.96342974215956945</c:v>
                </c:pt>
                <c:pt idx="445">
                  <c:v>0.96342974188865005</c:v>
                </c:pt>
                <c:pt idx="446">
                  <c:v>0.96342974165650852</c:v>
                </c:pt>
                <c:pt idx="447">
                  <c:v>0.96342974148984051</c:v>
                </c:pt>
                <c:pt idx="448">
                  <c:v>0.96342974142010329</c:v>
                </c:pt>
                <c:pt idx="449">
                  <c:v>0.96342974148376637</c:v>
                </c:pt>
                <c:pt idx="450">
                  <c:v>0.96342974171733076</c:v>
                </c:pt>
                <c:pt idx="451">
                  <c:v>0.96342974215960808</c:v>
                </c:pt>
                <c:pt idx="452">
                  <c:v>0.96342974282580496</c:v>
                </c:pt>
                <c:pt idx="453">
                  <c:v>0.96342974337779452</c:v>
                </c:pt>
                <c:pt idx="454">
                  <c:v>0.96342974377612778</c:v>
                </c:pt>
                <c:pt idx="455">
                  <c:v>0.96342974440734996</c:v>
                </c:pt>
                <c:pt idx="456">
                  <c:v>0.96342974415897764</c:v>
                </c:pt>
                <c:pt idx="457">
                  <c:v>0.96342974393113734</c:v>
                </c:pt>
                <c:pt idx="458">
                  <c:v>0.96342974373039802</c:v>
                </c:pt>
                <c:pt idx="459">
                  <c:v>0.96342974355282995</c:v>
                </c:pt>
                <c:pt idx="460">
                  <c:v>0.963429743410118</c:v>
                </c:pt>
                <c:pt idx="461">
                  <c:v>0.96342974331022613</c:v>
                </c:pt>
                <c:pt idx="462">
                  <c:v>0.96342974326459163</c:v>
                </c:pt>
                <c:pt idx="463">
                  <c:v>0.96342974323971475</c:v>
                </c:pt>
                <c:pt idx="464">
                  <c:v>0.96342974328527431</c:v>
                </c:pt>
                <c:pt idx="465">
                  <c:v>0.963429743416644</c:v>
                </c:pt>
                <c:pt idx="466">
                  <c:v>0.96342974364961786</c:v>
                </c:pt>
                <c:pt idx="467">
                  <c:v>0.96342974396845493</c:v>
                </c:pt>
                <c:pt idx="468">
                  <c:v>0.96342974396047154</c:v>
                </c:pt>
                <c:pt idx="469">
                  <c:v>0.96342974391877612</c:v>
                </c:pt>
                <c:pt idx="470">
                  <c:v>0.96342974388301961</c:v>
                </c:pt>
                <c:pt idx="471">
                  <c:v>0.96342974385863811</c:v>
                </c:pt>
                <c:pt idx="472">
                  <c:v>0.96342974384661806</c:v>
                </c:pt>
                <c:pt idx="473">
                  <c:v>0.96342974384777602</c:v>
                </c:pt>
                <c:pt idx="474">
                  <c:v>0.96342974386332048</c:v>
                </c:pt>
                <c:pt idx="475">
                  <c:v>0.96342974390082203</c:v>
                </c:pt>
                <c:pt idx="476">
                  <c:v>0.96342974400378723</c:v>
                </c:pt>
                <c:pt idx="477">
                  <c:v>0.96342974413294336</c:v>
                </c:pt>
                <c:pt idx="478">
                  <c:v>0.96342974429040185</c:v>
                </c:pt>
                <c:pt idx="479">
                  <c:v>0.96342974446428975</c:v>
                </c:pt>
                <c:pt idx="480">
                  <c:v>0.96342974459043895</c:v>
                </c:pt>
                <c:pt idx="481">
                  <c:v>0.96342974473895171</c:v>
                </c:pt>
                <c:pt idx="482">
                  <c:v>0.96342974491140665</c:v>
                </c:pt>
                <c:pt idx="483">
                  <c:v>0.96342974510953372</c:v>
                </c:pt>
                <c:pt idx="484">
                  <c:v>0.96342974533536441</c:v>
                </c:pt>
                <c:pt idx="485">
                  <c:v>0.96342974544833515</c:v>
                </c:pt>
                <c:pt idx="486">
                  <c:v>0.96342974547791937</c:v>
                </c:pt>
                <c:pt idx="487">
                  <c:v>0.96342974550859761</c:v>
                </c:pt>
                <c:pt idx="488">
                  <c:v>0.96342974554036243</c:v>
                </c:pt>
                <c:pt idx="489">
                  <c:v>0.96342974557356875</c:v>
                </c:pt>
                <c:pt idx="490">
                  <c:v>0.96342974560645434</c:v>
                </c:pt>
                <c:pt idx="491">
                  <c:v>0.96342974563620387</c:v>
                </c:pt>
                <c:pt idx="492">
                  <c:v>0.96342974565552919</c:v>
                </c:pt>
                <c:pt idx="493">
                  <c:v>0.96342974567259598</c:v>
                </c:pt>
                <c:pt idx="494">
                  <c:v>0.96342974568704187</c:v>
                </c:pt>
                <c:pt idx="495">
                  <c:v>0.96342974569862372</c:v>
                </c:pt>
                <c:pt idx="496">
                  <c:v>0.96342974570708073</c:v>
                </c:pt>
                <c:pt idx="497">
                  <c:v>0.9634297457121821</c:v>
                </c:pt>
                <c:pt idx="498">
                  <c:v>0.96342974571370865</c:v>
                </c:pt>
                <c:pt idx="499">
                  <c:v>0.96342974571083395</c:v>
                </c:pt>
                <c:pt idx="500">
                  <c:v>0.96342974570371021</c:v>
                </c:pt>
                <c:pt idx="501">
                  <c:v>0.96342974569221418</c:v>
                </c:pt>
                <c:pt idx="502">
                  <c:v>0.96342974572595486</c:v>
                </c:pt>
                <c:pt idx="503">
                  <c:v>0.96342974577392515</c:v>
                </c:pt>
                <c:pt idx="504">
                  <c:v>0.96342974582571561</c:v>
                </c:pt>
                <c:pt idx="505">
                  <c:v>0.96342974588120933</c:v>
                </c:pt>
                <c:pt idx="506">
                  <c:v>0.96342974594342212</c:v>
                </c:pt>
                <c:pt idx="507">
                  <c:v>0.96342974601259856</c:v>
                </c:pt>
                <c:pt idx="508">
                  <c:v>0.96342974608741416</c:v>
                </c:pt>
                <c:pt idx="509">
                  <c:v>0.9634297461676733</c:v>
                </c:pt>
                <c:pt idx="510">
                  <c:v>0.96342974625402522</c:v>
                </c:pt>
                <c:pt idx="511">
                  <c:v>0.96342974632339151</c:v>
                </c:pt>
                <c:pt idx="512">
                  <c:v>0.96342974640267831</c:v>
                </c:pt>
                <c:pt idx="513">
                  <c:v>0.96342974648213353</c:v>
                </c:pt>
                <c:pt idx="514">
                  <c:v>0.96342974654222047</c:v>
                </c:pt>
                <c:pt idx="515">
                  <c:v>0.96342974660127512</c:v>
                </c:pt>
                <c:pt idx="516">
                  <c:v>0.96342974665941772</c:v>
                </c:pt>
                <c:pt idx="517">
                  <c:v>0.96342974670664971</c:v>
                </c:pt>
                <c:pt idx="518">
                  <c:v>0.96342974674905302</c:v>
                </c:pt>
                <c:pt idx="519">
                  <c:v>0.96342974678768423</c:v>
                </c:pt>
                <c:pt idx="520">
                  <c:v>0.96342974682208526</c:v>
                </c:pt>
                <c:pt idx="521">
                  <c:v>0.9634297468488684</c:v>
                </c:pt>
                <c:pt idx="522">
                  <c:v>0.9634297468694587</c:v>
                </c:pt>
                <c:pt idx="523">
                  <c:v>0.96342974688397365</c:v>
                </c:pt>
                <c:pt idx="524">
                  <c:v>0.96342974689186867</c:v>
                </c:pt>
                <c:pt idx="525">
                  <c:v>0.96342974689257865</c:v>
                </c:pt>
                <c:pt idx="526">
                  <c:v>0.96342974688548177</c:v>
                </c:pt>
                <c:pt idx="527">
                  <c:v>0.96342974686980698</c:v>
                </c:pt>
                <c:pt idx="528">
                  <c:v>0.96342974684544835</c:v>
                </c:pt>
                <c:pt idx="529">
                  <c:v>0.96342974681395466</c:v>
                </c:pt>
                <c:pt idx="530">
                  <c:v>0.96342974676965287</c:v>
                </c:pt>
                <c:pt idx="531">
                  <c:v>0.96342974670582371</c:v>
                </c:pt>
                <c:pt idx="532">
                  <c:v>0.96342974662888958</c:v>
                </c:pt>
                <c:pt idx="533">
                  <c:v>0.9634297465374777</c:v>
                </c:pt>
                <c:pt idx="534">
                  <c:v>0.9634297464303232</c:v>
                </c:pt>
                <c:pt idx="535">
                  <c:v>0.96342974635408951</c:v>
                </c:pt>
                <c:pt idx="536">
                  <c:v>0.96342974634674472</c:v>
                </c:pt>
                <c:pt idx="537">
                  <c:v>0.96342974633715972</c:v>
                </c:pt>
                <c:pt idx="538">
                  <c:v>0.96342974632532852</c:v>
                </c:pt>
                <c:pt idx="539">
                  <c:v>0.96342974630960521</c:v>
                </c:pt>
                <c:pt idx="540">
                  <c:v>0.96342974628922939</c:v>
                </c:pt>
                <c:pt idx="541">
                  <c:v>0.96342974626838573</c:v>
                </c:pt>
                <c:pt idx="542">
                  <c:v>0.96342974624633027</c:v>
                </c:pt>
                <c:pt idx="543">
                  <c:v>0.96342974622203781</c:v>
                </c:pt>
                <c:pt idx="544">
                  <c:v>0.96342974619606936</c:v>
                </c:pt>
                <c:pt idx="545">
                  <c:v>0.96342974616740096</c:v>
                </c:pt>
                <c:pt idx="546">
                  <c:v>0.96342974613571764</c:v>
                </c:pt>
                <c:pt idx="547">
                  <c:v>0.96342974610129084</c:v>
                </c:pt>
                <c:pt idx="548">
                  <c:v>0.96342974606295828</c:v>
                </c:pt>
                <c:pt idx="549">
                  <c:v>0.96342974601412035</c:v>
                </c:pt>
                <c:pt idx="550">
                  <c:v>0.96342974596045772</c:v>
                </c:pt>
                <c:pt idx="551">
                  <c:v>0.96342974590833275</c:v>
                </c:pt>
                <c:pt idx="552">
                  <c:v>0.96342974589779806</c:v>
                </c:pt>
                <c:pt idx="553">
                  <c:v>0.96342974588819397</c:v>
                </c:pt>
                <c:pt idx="554">
                  <c:v>0.96342974587968866</c:v>
                </c:pt>
                <c:pt idx="555">
                  <c:v>0.96342974587239705</c:v>
                </c:pt>
                <c:pt idx="556">
                  <c:v>0.96342974586638919</c:v>
                </c:pt>
                <c:pt idx="557">
                  <c:v>0.96342974587077379</c:v>
                </c:pt>
                <c:pt idx="558">
                  <c:v>0.9634297458793678</c:v>
                </c:pt>
                <c:pt idx="559">
                  <c:v>0.96342974589111074</c:v>
                </c:pt>
                <c:pt idx="560">
                  <c:v>0.9634297459055372</c:v>
                </c:pt>
                <c:pt idx="561">
                  <c:v>0.96342974592117936</c:v>
                </c:pt>
                <c:pt idx="562">
                  <c:v>0.96342974594031661</c:v>
                </c:pt>
                <c:pt idx="563">
                  <c:v>0.96342974596317887</c:v>
                </c:pt>
                <c:pt idx="564">
                  <c:v>0.96342974599004017</c:v>
                </c:pt>
                <c:pt idx="565">
                  <c:v>0.96342974602116049</c:v>
                </c:pt>
                <c:pt idx="566">
                  <c:v>0.96342974605680687</c:v>
                </c:pt>
                <c:pt idx="567">
                  <c:v>0.96342974609724807</c:v>
                </c:pt>
                <c:pt idx="568">
                  <c:v>0.96342974614264887</c:v>
                </c:pt>
                <c:pt idx="569">
                  <c:v>0.96342974615125432</c:v>
                </c:pt>
                <c:pt idx="570">
                  <c:v>0.96342974615170673</c:v>
                </c:pt>
                <c:pt idx="571">
                  <c:v>0.96342974615356025</c:v>
                </c:pt>
                <c:pt idx="572">
                  <c:v>0.96342974615504173</c:v>
                </c:pt>
                <c:pt idx="573">
                  <c:v>0.96342974615617083</c:v>
                </c:pt>
                <c:pt idx="574">
                  <c:v>0.96342974615701515</c:v>
                </c:pt>
                <c:pt idx="575">
                  <c:v>0.96342974615699395</c:v>
                </c:pt>
                <c:pt idx="576">
                  <c:v>0.96342974615688259</c:v>
                </c:pt>
                <c:pt idx="577">
                  <c:v>0.96342974615513222</c:v>
                </c:pt>
                <c:pt idx="578">
                  <c:v>0.96342974615258126</c:v>
                </c:pt>
                <c:pt idx="579">
                  <c:v>0.96342974614919275</c:v>
                </c:pt>
                <c:pt idx="580">
                  <c:v>0.96342974614371657</c:v>
                </c:pt>
                <c:pt idx="581">
                  <c:v>0.96342974613535781</c:v>
                </c:pt>
                <c:pt idx="582">
                  <c:v>0.96342974612613486</c:v>
                </c:pt>
                <c:pt idx="583">
                  <c:v>0.96342974611537002</c:v>
                </c:pt>
                <c:pt idx="584">
                  <c:v>0.96342974610291521</c:v>
                </c:pt>
                <c:pt idx="585">
                  <c:v>0.96342974608866894</c:v>
                </c:pt>
                <c:pt idx="586">
                  <c:v>0.96342974607250098</c:v>
                </c:pt>
                <c:pt idx="587">
                  <c:v>0.9634297460545298</c:v>
                </c:pt>
                <c:pt idx="588">
                  <c:v>0.96342974603510778</c:v>
                </c:pt>
                <c:pt idx="589">
                  <c:v>0.96342974601345255</c:v>
                </c:pt>
                <c:pt idx="590">
                  <c:v>0.96342974598898368</c:v>
                </c:pt>
                <c:pt idx="591">
                  <c:v>0.96342974596597963</c:v>
                </c:pt>
                <c:pt idx="592">
                  <c:v>0.96342974597460407</c:v>
                </c:pt>
                <c:pt idx="593">
                  <c:v>0.96342974598174069</c:v>
                </c:pt>
                <c:pt idx="594">
                  <c:v>0.96342974598961906</c:v>
                </c:pt>
                <c:pt idx="595">
                  <c:v>0.96342974599835451</c:v>
                </c:pt>
                <c:pt idx="596">
                  <c:v>0.96342974600796183</c:v>
                </c:pt>
                <c:pt idx="597">
                  <c:v>0.96342974601846088</c:v>
                </c:pt>
                <c:pt idx="598">
                  <c:v>0.96342974602859621</c:v>
                </c:pt>
                <c:pt idx="599">
                  <c:v>0.96342974603760911</c:v>
                </c:pt>
                <c:pt idx="600">
                  <c:v>0.96342974604709841</c:v>
                </c:pt>
                <c:pt idx="601">
                  <c:v>0.9634297460570862</c:v>
                </c:pt>
                <c:pt idx="602">
                  <c:v>0.96342974606647014</c:v>
                </c:pt>
                <c:pt idx="603">
                  <c:v>0.96342974607222231</c:v>
                </c:pt>
                <c:pt idx="604">
                  <c:v>0.9634297460777359</c:v>
                </c:pt>
                <c:pt idx="605">
                  <c:v>0.96342974608294751</c:v>
                </c:pt>
                <c:pt idx="606">
                  <c:v>0.9634297460878114</c:v>
                </c:pt>
                <c:pt idx="607">
                  <c:v>0.96342974609223031</c:v>
                </c:pt>
                <c:pt idx="608">
                  <c:v>0.96342974609612431</c:v>
                </c:pt>
                <c:pt idx="609">
                  <c:v>0.96342974609941734</c:v>
                </c:pt>
                <c:pt idx="610">
                  <c:v>0.96342974610200227</c:v>
                </c:pt>
                <c:pt idx="611">
                  <c:v>0.96342974610390009</c:v>
                </c:pt>
                <c:pt idx="612">
                  <c:v>0.96342974610862675</c:v>
                </c:pt>
                <c:pt idx="613">
                  <c:v>0.96342974611467269</c:v>
                </c:pt>
                <c:pt idx="614">
                  <c:v>0.96342974611990417</c:v>
                </c:pt>
                <c:pt idx="615">
                  <c:v>0.9634297461245046</c:v>
                </c:pt>
                <c:pt idx="616">
                  <c:v>0.96342974612874654</c:v>
                </c:pt>
                <c:pt idx="617">
                  <c:v>0.96342974613280519</c:v>
                </c:pt>
                <c:pt idx="618">
                  <c:v>0.96342974613627663</c:v>
                </c:pt>
                <c:pt idx="619">
                  <c:v>0.96342974613911825</c:v>
                </c:pt>
                <c:pt idx="620">
                  <c:v>0.96342974614124799</c:v>
                </c:pt>
                <c:pt idx="621">
                  <c:v>0.96342974614256005</c:v>
                </c:pt>
                <c:pt idx="622">
                  <c:v>0.96342974614297372</c:v>
                </c:pt>
                <c:pt idx="623">
                  <c:v>0.96342974614239518</c:v>
                </c:pt>
                <c:pt idx="624">
                  <c:v>0.96342974614073396</c:v>
                </c:pt>
                <c:pt idx="625">
                  <c:v>0.96342974613703547</c:v>
                </c:pt>
                <c:pt idx="626">
                  <c:v>0.96342974612627097</c:v>
                </c:pt>
                <c:pt idx="627">
                  <c:v>0.96342974611369692</c:v>
                </c:pt>
                <c:pt idx="628">
                  <c:v>0.9634297461004897</c:v>
                </c:pt>
                <c:pt idx="629">
                  <c:v>0.96342974608505916</c:v>
                </c:pt>
                <c:pt idx="630">
                  <c:v>0.96342974606726983</c:v>
                </c:pt>
                <c:pt idx="631">
                  <c:v>0.96342974604825504</c:v>
                </c:pt>
                <c:pt idx="632">
                  <c:v>0.96342974603842058</c:v>
                </c:pt>
                <c:pt idx="633">
                  <c:v>0.96342974602734199</c:v>
                </c:pt>
                <c:pt idx="634">
                  <c:v>0.96342974601491738</c:v>
                </c:pt>
                <c:pt idx="635">
                  <c:v>0.96342974600095799</c:v>
                </c:pt>
                <c:pt idx="636">
                  <c:v>0.96342974599346698</c:v>
                </c:pt>
                <c:pt idx="637">
                  <c:v>0.96342974599019482</c:v>
                </c:pt>
                <c:pt idx="638">
                  <c:v>0.96342974598691278</c:v>
                </c:pt>
                <c:pt idx="639">
                  <c:v>0.96342974598363229</c:v>
                </c:pt>
                <c:pt idx="640">
                  <c:v>0.96342974598036579</c:v>
                </c:pt>
                <c:pt idx="641">
                  <c:v>0.96342974597685316</c:v>
                </c:pt>
                <c:pt idx="642">
                  <c:v>0.96342974597309872</c:v>
                </c:pt>
                <c:pt idx="643">
                  <c:v>0.96342974596933595</c:v>
                </c:pt>
                <c:pt idx="644">
                  <c:v>0.96342974596510744</c:v>
                </c:pt>
                <c:pt idx="645">
                  <c:v>0.96342974596087594</c:v>
                </c:pt>
                <c:pt idx="646">
                  <c:v>0.96342974595668596</c:v>
                </c:pt>
                <c:pt idx="647">
                  <c:v>0.96342974595248398</c:v>
                </c:pt>
                <c:pt idx="648">
                  <c:v>0.96342974594827446</c:v>
                </c:pt>
                <c:pt idx="649">
                  <c:v>0.96342974594406727</c:v>
                </c:pt>
                <c:pt idx="650">
                  <c:v>0.96342974593988451</c:v>
                </c:pt>
                <c:pt idx="651">
                  <c:v>0.96342974593573705</c:v>
                </c:pt>
                <c:pt idx="652">
                  <c:v>0.96342974593161346</c:v>
                </c:pt>
                <c:pt idx="653">
                  <c:v>0.96342974592750985</c:v>
                </c:pt>
                <c:pt idx="654">
                  <c:v>0.96342974592349362</c:v>
                </c:pt>
                <c:pt idx="655">
                  <c:v>0.96342974592005215</c:v>
                </c:pt>
                <c:pt idx="656">
                  <c:v>0.96342974591684571</c:v>
                </c:pt>
                <c:pt idx="657">
                  <c:v>0.96342974591388952</c:v>
                </c:pt>
                <c:pt idx="658">
                  <c:v>0.96342974591122299</c:v>
                </c:pt>
                <c:pt idx="659">
                  <c:v>0.96342974590921127</c:v>
                </c:pt>
                <c:pt idx="660">
                  <c:v>0.96342974590773656</c:v>
                </c:pt>
                <c:pt idx="661">
                  <c:v>0.96342974590686037</c:v>
                </c:pt>
                <c:pt idx="662">
                  <c:v>0.96342974587379604</c:v>
                </c:pt>
                <c:pt idx="663">
                  <c:v>0.96342974580125196</c:v>
                </c:pt>
                <c:pt idx="664">
                  <c:v>0.96342974569000794</c:v>
                </c:pt>
                <c:pt idx="665">
                  <c:v>0.96342974553610139</c:v>
                </c:pt>
                <c:pt idx="666">
                  <c:v>0.96342974533467429</c:v>
                </c:pt>
                <c:pt idx="667">
                  <c:v>0.96342974508049917</c:v>
                </c:pt>
                <c:pt idx="668">
                  <c:v>0.96342974476687326</c:v>
                </c:pt>
                <c:pt idx="669">
                  <c:v>0.9634297443707931</c:v>
                </c:pt>
                <c:pt idx="670">
                  <c:v>0.963429743879478</c:v>
                </c:pt>
                <c:pt idx="671">
                  <c:v>0.96342974327972408</c:v>
                </c:pt>
                <c:pt idx="672">
                  <c:v>0.96342974256192149</c:v>
                </c:pt>
              </c:numCache>
            </c:numRef>
          </c:yVal>
          <c:smooth val="1"/>
          <c:extLst>
            <c:ext xmlns:c16="http://schemas.microsoft.com/office/drawing/2014/chart" uri="{C3380CC4-5D6E-409C-BE32-E72D297353CC}">
              <c16:uniqueId val="{00000001-06EC-42F9-A536-D47F45AE39FF}"/>
            </c:ext>
          </c:extLst>
        </c:ser>
        <c:ser>
          <c:idx val="5"/>
          <c:order val="2"/>
          <c:tx>
            <c:strRef>
              <c:f>TAF!$D$1</c:f>
              <c:strCache>
                <c:ptCount val="1"/>
                <c:pt idx="0">
                  <c:v>Simulated TAF mean ± SD</c:v>
                </c:pt>
              </c:strCache>
            </c:strRef>
          </c:tx>
          <c:spPr>
            <a:ln w="28575">
              <a:solidFill>
                <a:schemeClr val="accent3">
                  <a:lumMod val="60000"/>
                  <a:lumOff val="40000"/>
                </a:schemeClr>
              </a:solidFill>
            </a:ln>
          </c:spPr>
          <c:marker>
            <c:symbol val="none"/>
          </c:marker>
          <c:xVal>
            <c:numRef>
              <c:f>TAF!$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AF!$D$2:$D$674</c:f>
              <c:numCache>
                <c:formatCode>General</c:formatCode>
                <c:ptCount val="673"/>
                <c:pt idx="0">
                  <c:v>0</c:v>
                </c:pt>
                <c:pt idx="1">
                  <c:v>0.8145350766428433</c:v>
                </c:pt>
                <c:pt idx="2">
                  <c:v>1.1570486764281778</c:v>
                </c:pt>
                <c:pt idx="3">
                  <c:v>1.2735274614249783</c:v>
                </c:pt>
                <c:pt idx="4">
                  <c:v>1.321301702213455</c:v>
                </c:pt>
                <c:pt idx="5">
                  <c:v>1.3428554384154372</c:v>
                </c:pt>
                <c:pt idx="6">
                  <c:v>1.3527944112842549</c:v>
                </c:pt>
                <c:pt idx="7">
                  <c:v>1.3574118705896052</c:v>
                </c:pt>
                <c:pt idx="8">
                  <c:v>1.3595766598266288</c:v>
                </c:pt>
                <c:pt idx="9">
                  <c:v>1.3606038813619774</c:v>
                </c:pt>
                <c:pt idx="10">
                  <c:v>1.3610927790646195</c:v>
                </c:pt>
                <c:pt idx="11">
                  <c:v>1.3613264307795327</c:v>
                </c:pt>
                <c:pt idx="12">
                  <c:v>1.3614414967498412</c:v>
                </c:pt>
                <c:pt idx="13">
                  <c:v>1.3614962974834721</c:v>
                </c:pt>
                <c:pt idx="14">
                  <c:v>1.3615245828838016</c:v>
                </c:pt>
                <c:pt idx="15">
                  <c:v>1.3615402619570147</c:v>
                </c:pt>
                <c:pt idx="16">
                  <c:v>1.3615487965097663</c:v>
                </c:pt>
                <c:pt idx="17">
                  <c:v>1.3615530518067307</c:v>
                </c:pt>
                <c:pt idx="18">
                  <c:v>1.3615558338938509</c:v>
                </c:pt>
                <c:pt idx="19">
                  <c:v>1.3615563461646987</c:v>
                </c:pt>
                <c:pt idx="20">
                  <c:v>1.3615561979138311</c:v>
                </c:pt>
                <c:pt idx="21">
                  <c:v>1.3615560249557923</c:v>
                </c:pt>
                <c:pt idx="22">
                  <c:v>1.3615560633871779</c:v>
                </c:pt>
                <c:pt idx="23">
                  <c:v>1.3615559722937651</c:v>
                </c:pt>
                <c:pt idx="24">
                  <c:v>1.3615560111501721</c:v>
                </c:pt>
                <c:pt idx="25">
                  <c:v>1.3615562237837062</c:v>
                </c:pt>
                <c:pt idx="26">
                  <c:v>1.3615564512197067</c:v>
                </c:pt>
                <c:pt idx="27">
                  <c:v>1.3615565288926972</c:v>
                </c:pt>
                <c:pt idx="28">
                  <c:v>1.361555917728825</c:v>
                </c:pt>
                <c:pt idx="29">
                  <c:v>1.3615556595873042</c:v>
                </c:pt>
                <c:pt idx="30">
                  <c:v>1.3615554169853856</c:v>
                </c:pt>
                <c:pt idx="31">
                  <c:v>1.3615554474651135</c:v>
                </c:pt>
                <c:pt idx="32">
                  <c:v>1.3615555950471308</c:v>
                </c:pt>
                <c:pt idx="33">
                  <c:v>1.3615556567469167</c:v>
                </c:pt>
                <c:pt idx="34">
                  <c:v>1.3615555905207393</c:v>
                </c:pt>
                <c:pt idx="35">
                  <c:v>1.3615554924006488</c:v>
                </c:pt>
                <c:pt idx="36">
                  <c:v>1.361555439678686</c:v>
                </c:pt>
                <c:pt idx="37">
                  <c:v>1.3615554753123635</c:v>
                </c:pt>
                <c:pt idx="38">
                  <c:v>1.361555537175122</c:v>
                </c:pt>
                <c:pt idx="39">
                  <c:v>1.3615555646927002</c:v>
                </c:pt>
                <c:pt idx="40">
                  <c:v>1.3615555437519675</c:v>
                </c:pt>
                <c:pt idx="41">
                  <c:v>1.3615554724343997</c:v>
                </c:pt>
                <c:pt idx="42">
                  <c:v>1.3615554682494202</c:v>
                </c:pt>
                <c:pt idx="43">
                  <c:v>1.3615554301230111</c:v>
                </c:pt>
                <c:pt idx="44">
                  <c:v>1.3615553355689294</c:v>
                </c:pt>
                <c:pt idx="45">
                  <c:v>1.3615552297488027</c:v>
                </c:pt>
                <c:pt idx="46">
                  <c:v>1.3615551498590812</c:v>
                </c:pt>
                <c:pt idx="47">
                  <c:v>1.3615550869402298</c:v>
                </c:pt>
                <c:pt idx="48">
                  <c:v>1.3615551614173986</c:v>
                </c:pt>
                <c:pt idx="49">
                  <c:v>1.3615551911943891</c:v>
                </c:pt>
                <c:pt idx="50">
                  <c:v>1.3615551545040949</c:v>
                </c:pt>
                <c:pt idx="51">
                  <c:v>1.3615551235155103</c:v>
                </c:pt>
                <c:pt idx="52">
                  <c:v>1.3615551293409103</c:v>
                </c:pt>
                <c:pt idx="53">
                  <c:v>1.3615552260046309</c:v>
                </c:pt>
                <c:pt idx="54">
                  <c:v>1.361555367472838</c:v>
                </c:pt>
                <c:pt idx="55">
                  <c:v>1.3615554090758912</c:v>
                </c:pt>
                <c:pt idx="56">
                  <c:v>1.3615553854007008</c:v>
                </c:pt>
                <c:pt idx="57">
                  <c:v>1.3615553699776064</c:v>
                </c:pt>
                <c:pt idx="58">
                  <c:v>1.3615553866216634</c:v>
                </c:pt>
                <c:pt idx="59">
                  <c:v>1.3615554407354409</c:v>
                </c:pt>
                <c:pt idx="60">
                  <c:v>1.3615555330324081</c:v>
                </c:pt>
                <c:pt idx="61">
                  <c:v>1.3615554956332816</c:v>
                </c:pt>
                <c:pt idx="62">
                  <c:v>1.3615554530872129</c:v>
                </c:pt>
                <c:pt idx="63">
                  <c:v>1.3615554630615374</c:v>
                </c:pt>
                <c:pt idx="64">
                  <c:v>1.3615554896320909</c:v>
                </c:pt>
                <c:pt idx="65">
                  <c:v>1.3615555156684027</c:v>
                </c:pt>
                <c:pt idx="66">
                  <c:v>1.3615555343049961</c:v>
                </c:pt>
                <c:pt idx="67">
                  <c:v>1.3615555370153971</c:v>
                </c:pt>
                <c:pt idx="68">
                  <c:v>1.3615555217522499</c:v>
                </c:pt>
                <c:pt idx="69">
                  <c:v>1.3615555136918114</c:v>
                </c:pt>
                <c:pt idx="70">
                  <c:v>1.3615555062819658</c:v>
                </c:pt>
                <c:pt idx="71">
                  <c:v>1.3615554877085454</c:v>
                </c:pt>
                <c:pt idx="72">
                  <c:v>1.3615554668056571</c:v>
                </c:pt>
                <c:pt idx="73">
                  <c:v>1.3615554531417566</c:v>
                </c:pt>
                <c:pt idx="74">
                  <c:v>1.3615554376034578</c:v>
                </c:pt>
                <c:pt idx="75">
                  <c:v>1.3615554232463818</c:v>
                </c:pt>
                <c:pt idx="76">
                  <c:v>1.3615554225508046</c:v>
                </c:pt>
                <c:pt idx="77">
                  <c:v>1.3615554218781449</c:v>
                </c:pt>
                <c:pt idx="78">
                  <c:v>1.3615554198686284</c:v>
                </c:pt>
                <c:pt idx="79">
                  <c:v>1.3615554153107652</c:v>
                </c:pt>
                <c:pt idx="80">
                  <c:v>1.3615554150682381</c:v>
                </c:pt>
                <c:pt idx="81">
                  <c:v>1.3615554201439393</c:v>
                </c:pt>
                <c:pt idx="82">
                  <c:v>1.3615554352036079</c:v>
                </c:pt>
                <c:pt idx="83">
                  <c:v>1.3615554472204703</c:v>
                </c:pt>
                <c:pt idx="84">
                  <c:v>1.3615554472393978</c:v>
                </c:pt>
                <c:pt idx="85">
                  <c:v>1.3615554449334826</c:v>
                </c:pt>
                <c:pt idx="86">
                  <c:v>1.3615554426752672</c:v>
                </c:pt>
                <c:pt idx="87">
                  <c:v>1.3615554405561703</c:v>
                </c:pt>
                <c:pt idx="88">
                  <c:v>1.3615554470456257</c:v>
                </c:pt>
                <c:pt idx="89">
                  <c:v>1.3615554707931252</c:v>
                </c:pt>
                <c:pt idx="90">
                  <c:v>1.3615554791163578</c:v>
                </c:pt>
                <c:pt idx="91">
                  <c:v>1.361555486325922</c:v>
                </c:pt>
                <c:pt idx="92">
                  <c:v>1.3615554907321943</c:v>
                </c:pt>
                <c:pt idx="93">
                  <c:v>1.3615554961162872</c:v>
                </c:pt>
                <c:pt idx="94">
                  <c:v>1.3615555036408375</c:v>
                </c:pt>
                <c:pt idx="95">
                  <c:v>1.3615555097748282</c:v>
                </c:pt>
                <c:pt idx="96">
                  <c:v>1.3615555108945343</c:v>
                </c:pt>
                <c:pt idx="97">
                  <c:v>1.3615555036312674</c:v>
                </c:pt>
                <c:pt idx="98">
                  <c:v>1.3615554935432084</c:v>
                </c:pt>
                <c:pt idx="99">
                  <c:v>1.3615554903509814</c:v>
                </c:pt>
                <c:pt idx="100">
                  <c:v>1.3615555002729873</c:v>
                </c:pt>
                <c:pt idx="101">
                  <c:v>1.3615555091526956</c:v>
                </c:pt>
                <c:pt idx="102">
                  <c:v>1.3615555175778047</c:v>
                </c:pt>
                <c:pt idx="103">
                  <c:v>1.3615555255397795</c:v>
                </c:pt>
                <c:pt idx="104">
                  <c:v>1.3615555318704136</c:v>
                </c:pt>
                <c:pt idx="105">
                  <c:v>1.3615555346424932</c:v>
                </c:pt>
                <c:pt idx="106">
                  <c:v>1.3615555314224124</c:v>
                </c:pt>
                <c:pt idx="107">
                  <c:v>1.3615555219983357</c:v>
                </c:pt>
                <c:pt idx="108">
                  <c:v>1.3615555117270268</c:v>
                </c:pt>
                <c:pt idx="109">
                  <c:v>1.3615554957430012</c:v>
                </c:pt>
                <c:pt idx="110">
                  <c:v>1.3615554791957174</c:v>
                </c:pt>
                <c:pt idx="111">
                  <c:v>1.3615554804946828</c:v>
                </c:pt>
                <c:pt idx="112">
                  <c:v>1.3615554818844173</c:v>
                </c:pt>
                <c:pt idx="113">
                  <c:v>1.3615554844030229</c:v>
                </c:pt>
                <c:pt idx="114">
                  <c:v>1.3615554870802185</c:v>
                </c:pt>
                <c:pt idx="115">
                  <c:v>1.3615554877878497</c:v>
                </c:pt>
                <c:pt idx="116">
                  <c:v>1.3615554880013645</c:v>
                </c:pt>
                <c:pt idx="117">
                  <c:v>1.3615554866327839</c:v>
                </c:pt>
                <c:pt idx="118">
                  <c:v>1.3615554846850255</c:v>
                </c:pt>
                <c:pt idx="119">
                  <c:v>1.3615554800766088</c:v>
                </c:pt>
                <c:pt idx="120">
                  <c:v>1.3615554753659851</c:v>
                </c:pt>
                <c:pt idx="121">
                  <c:v>1.3615554681788198</c:v>
                </c:pt>
                <c:pt idx="122">
                  <c:v>1.3615554633175424</c:v>
                </c:pt>
                <c:pt idx="123">
                  <c:v>1.3615554602100222</c:v>
                </c:pt>
                <c:pt idx="124">
                  <c:v>1.3615554567227677</c:v>
                </c:pt>
                <c:pt idx="125">
                  <c:v>1.3615554534358643</c:v>
                </c:pt>
                <c:pt idx="126">
                  <c:v>1.3615554504145204</c:v>
                </c:pt>
                <c:pt idx="127">
                  <c:v>1.3615554477969023</c:v>
                </c:pt>
                <c:pt idx="128">
                  <c:v>1.3615554453284291</c:v>
                </c:pt>
                <c:pt idx="129">
                  <c:v>1.3615554432376404</c:v>
                </c:pt>
                <c:pt idx="130">
                  <c:v>1.3615554418925631</c:v>
                </c:pt>
                <c:pt idx="131">
                  <c:v>1.3615554413506752</c:v>
                </c:pt>
                <c:pt idx="132">
                  <c:v>1.3615554417963867</c:v>
                </c:pt>
                <c:pt idx="133">
                  <c:v>1.3615554432554311</c:v>
                </c:pt>
                <c:pt idx="134">
                  <c:v>1.3615554432128711</c:v>
                </c:pt>
                <c:pt idx="135">
                  <c:v>1.3615554431037158</c:v>
                </c:pt>
                <c:pt idx="136">
                  <c:v>1.3615554433191377</c:v>
                </c:pt>
                <c:pt idx="137">
                  <c:v>1.3615554428098975</c:v>
                </c:pt>
                <c:pt idx="138">
                  <c:v>1.3615554423054836</c:v>
                </c:pt>
                <c:pt idx="139">
                  <c:v>1.3615554421562874</c:v>
                </c:pt>
                <c:pt idx="140">
                  <c:v>1.3615554420456364</c:v>
                </c:pt>
                <c:pt idx="141">
                  <c:v>1.3615554418995237</c:v>
                </c:pt>
                <c:pt idx="142">
                  <c:v>1.3615554418193396</c:v>
                </c:pt>
                <c:pt idx="143">
                  <c:v>1.3615554419353344</c:v>
                </c:pt>
                <c:pt idx="144">
                  <c:v>1.3615554419250977</c:v>
                </c:pt>
                <c:pt idx="145">
                  <c:v>1.3615554422751321</c:v>
                </c:pt>
                <c:pt idx="146">
                  <c:v>1.3615554431745609</c:v>
                </c:pt>
                <c:pt idx="147">
                  <c:v>1.3615554441201201</c:v>
                </c:pt>
                <c:pt idx="148">
                  <c:v>1.3615554449704601</c:v>
                </c:pt>
                <c:pt idx="149">
                  <c:v>1.3615554458937591</c:v>
                </c:pt>
                <c:pt idx="150">
                  <c:v>1.3615554468406215</c:v>
                </c:pt>
                <c:pt idx="151">
                  <c:v>1.3615554478017295</c:v>
                </c:pt>
                <c:pt idx="152">
                  <c:v>1.3615554487239516</c:v>
                </c:pt>
                <c:pt idx="153">
                  <c:v>1.3615554488086699</c:v>
                </c:pt>
                <c:pt idx="154">
                  <c:v>1.3615554485675114</c:v>
                </c:pt>
                <c:pt idx="155">
                  <c:v>1.3615554480078742</c:v>
                </c:pt>
                <c:pt idx="156">
                  <c:v>1.3615554471485876</c:v>
                </c:pt>
                <c:pt idx="157">
                  <c:v>1.3615554466917721</c:v>
                </c:pt>
                <c:pt idx="158">
                  <c:v>1.3615554461498893</c:v>
                </c:pt>
                <c:pt idx="159">
                  <c:v>1.3615554454627585</c:v>
                </c:pt>
                <c:pt idx="160">
                  <c:v>1.3615554459122206</c:v>
                </c:pt>
                <c:pt idx="161">
                  <c:v>1.3615554465162771</c:v>
                </c:pt>
                <c:pt idx="162">
                  <c:v>1.3615554472450162</c:v>
                </c:pt>
                <c:pt idx="163">
                  <c:v>1.3615554481063545</c:v>
                </c:pt>
                <c:pt idx="164">
                  <c:v>1.3615554491374831</c:v>
                </c:pt>
                <c:pt idx="165">
                  <c:v>1.3615554503172262</c:v>
                </c:pt>
                <c:pt idx="166">
                  <c:v>1.3615554521097815</c:v>
                </c:pt>
                <c:pt idx="167">
                  <c:v>1.3615554542494592</c:v>
                </c:pt>
                <c:pt idx="168">
                  <c:v>1.3615554555332199</c:v>
                </c:pt>
                <c:pt idx="169">
                  <c:v>1.3615554557100638</c:v>
                </c:pt>
                <c:pt idx="170">
                  <c:v>1.3615554553682545</c:v>
                </c:pt>
                <c:pt idx="171">
                  <c:v>1.3615554546189255</c:v>
                </c:pt>
                <c:pt idx="172">
                  <c:v>1.3615554532539693</c:v>
                </c:pt>
                <c:pt idx="173">
                  <c:v>1.361555451778816</c:v>
                </c:pt>
                <c:pt idx="174">
                  <c:v>1.3615554514560622</c:v>
                </c:pt>
                <c:pt idx="175">
                  <c:v>1.3615554507828638</c:v>
                </c:pt>
                <c:pt idx="176">
                  <c:v>1.3615554506171113</c:v>
                </c:pt>
                <c:pt idx="177">
                  <c:v>1.3615554516343207</c:v>
                </c:pt>
                <c:pt idx="178">
                  <c:v>1.3615554527812321</c:v>
                </c:pt>
                <c:pt idx="179">
                  <c:v>1.3615554541602526</c:v>
                </c:pt>
                <c:pt idx="180">
                  <c:v>1.3615554558619705</c:v>
                </c:pt>
                <c:pt idx="181">
                  <c:v>1.3615554578173668</c:v>
                </c:pt>
                <c:pt idx="182">
                  <c:v>1.3615554601633497</c:v>
                </c:pt>
                <c:pt idx="183">
                  <c:v>1.3615554630694182</c:v>
                </c:pt>
                <c:pt idx="184">
                  <c:v>1.3615554647451242</c:v>
                </c:pt>
                <c:pt idx="185">
                  <c:v>1.3615554653575137</c:v>
                </c:pt>
                <c:pt idx="186">
                  <c:v>1.3615554662632636</c:v>
                </c:pt>
                <c:pt idx="187">
                  <c:v>1.3615554664739562</c:v>
                </c:pt>
                <c:pt idx="188">
                  <c:v>1.3615554660040334</c:v>
                </c:pt>
                <c:pt idx="189">
                  <c:v>1.3615554655992763</c:v>
                </c:pt>
                <c:pt idx="190">
                  <c:v>1.3615554647730916</c:v>
                </c:pt>
                <c:pt idx="191">
                  <c:v>1.3615554635993152</c:v>
                </c:pt>
                <c:pt idx="192">
                  <c:v>1.3615554619695964</c:v>
                </c:pt>
                <c:pt idx="193">
                  <c:v>1.3615554598767696</c:v>
                </c:pt>
                <c:pt idx="194">
                  <c:v>1.3615554581903642</c:v>
                </c:pt>
                <c:pt idx="195">
                  <c:v>1.3615554566574644</c:v>
                </c:pt>
                <c:pt idx="196">
                  <c:v>1.361555455014557</c:v>
                </c:pt>
                <c:pt idx="197">
                  <c:v>1.3615554526603117</c:v>
                </c:pt>
                <c:pt idx="198">
                  <c:v>1.3615554471597802</c:v>
                </c:pt>
                <c:pt idx="199">
                  <c:v>1.3615554426568544</c:v>
                </c:pt>
                <c:pt idx="200">
                  <c:v>1.3615554412264486</c:v>
                </c:pt>
                <c:pt idx="201">
                  <c:v>1.3615554397082734</c:v>
                </c:pt>
                <c:pt idx="202">
                  <c:v>1.3615554379948354</c:v>
                </c:pt>
                <c:pt idx="203">
                  <c:v>1.3615554361610624</c:v>
                </c:pt>
                <c:pt idx="204">
                  <c:v>1.361555434389891</c:v>
                </c:pt>
                <c:pt idx="205">
                  <c:v>1.3615554328055866</c:v>
                </c:pt>
                <c:pt idx="206">
                  <c:v>1.3615554315114498</c:v>
                </c:pt>
                <c:pt idx="207">
                  <c:v>1.3615554305730038</c:v>
                </c:pt>
                <c:pt idx="208">
                  <c:v>1.36155542963318</c:v>
                </c:pt>
                <c:pt idx="209">
                  <c:v>1.3615554290843352</c:v>
                </c:pt>
                <c:pt idx="210">
                  <c:v>1.3615554300461021</c:v>
                </c:pt>
                <c:pt idx="211">
                  <c:v>1.3615554300185679</c:v>
                </c:pt>
                <c:pt idx="212">
                  <c:v>1.361555430033945</c:v>
                </c:pt>
                <c:pt idx="213">
                  <c:v>1.3615554304957553</c:v>
                </c:pt>
                <c:pt idx="214">
                  <c:v>1.3615554314882046</c:v>
                </c:pt>
                <c:pt idx="215">
                  <c:v>1.3615554330647504</c:v>
                </c:pt>
                <c:pt idx="216">
                  <c:v>1.3615554354803781</c:v>
                </c:pt>
                <c:pt idx="217">
                  <c:v>1.3615554386870163</c:v>
                </c:pt>
                <c:pt idx="218">
                  <c:v>1.3615554415797426</c:v>
                </c:pt>
                <c:pt idx="219">
                  <c:v>1.361555442247699</c:v>
                </c:pt>
                <c:pt idx="220">
                  <c:v>1.3615554430609629</c:v>
                </c:pt>
                <c:pt idx="221">
                  <c:v>1.3615554441117004</c:v>
                </c:pt>
                <c:pt idx="222">
                  <c:v>1.3615554452573781</c:v>
                </c:pt>
                <c:pt idx="223">
                  <c:v>1.3615554460814887</c:v>
                </c:pt>
                <c:pt idx="224">
                  <c:v>1.3615554464338242</c:v>
                </c:pt>
                <c:pt idx="225">
                  <c:v>1.3615554461512747</c:v>
                </c:pt>
                <c:pt idx="226">
                  <c:v>1.3615554457047314</c:v>
                </c:pt>
                <c:pt idx="227">
                  <c:v>1.3615554450120644</c:v>
                </c:pt>
                <c:pt idx="228">
                  <c:v>1.3615554443653934</c:v>
                </c:pt>
                <c:pt idx="229">
                  <c:v>1.361555444448594</c:v>
                </c:pt>
                <c:pt idx="230">
                  <c:v>1.3615554445841382</c:v>
                </c:pt>
                <c:pt idx="231">
                  <c:v>1.3615554447168179</c:v>
                </c:pt>
                <c:pt idx="232">
                  <c:v>1.3615554448521785</c:v>
                </c:pt>
                <c:pt idx="233">
                  <c:v>1.3615554449882559</c:v>
                </c:pt>
                <c:pt idx="234">
                  <c:v>1.3615554451969241</c:v>
                </c:pt>
                <c:pt idx="235">
                  <c:v>1.3615554454593719</c:v>
                </c:pt>
                <c:pt idx="236">
                  <c:v>1.3615554457599039</c:v>
                </c:pt>
                <c:pt idx="237">
                  <c:v>1.3615554460314456</c:v>
                </c:pt>
                <c:pt idx="238">
                  <c:v>1.3615554463191197</c:v>
                </c:pt>
                <c:pt idx="239">
                  <c:v>1.3615554466786031</c:v>
                </c:pt>
                <c:pt idx="240">
                  <c:v>1.3615554476836011</c:v>
                </c:pt>
                <c:pt idx="241">
                  <c:v>1.3615554482727064</c:v>
                </c:pt>
                <c:pt idx="242">
                  <c:v>1.3615554482660364</c:v>
                </c:pt>
                <c:pt idx="243">
                  <c:v>1.3615554482977683</c:v>
                </c:pt>
                <c:pt idx="244">
                  <c:v>1.3615554482536341</c:v>
                </c:pt>
                <c:pt idx="245">
                  <c:v>1.3615554479862515</c:v>
                </c:pt>
                <c:pt idx="246">
                  <c:v>1.3615554476066027</c:v>
                </c:pt>
                <c:pt idx="247">
                  <c:v>1.3615554474567746</c:v>
                </c:pt>
                <c:pt idx="248">
                  <c:v>1.3615554473290028</c:v>
                </c:pt>
                <c:pt idx="249">
                  <c:v>1.3615554471469489</c:v>
                </c:pt>
                <c:pt idx="250">
                  <c:v>1.3615554468719273</c:v>
                </c:pt>
                <c:pt idx="251">
                  <c:v>1.361555446580673</c:v>
                </c:pt>
                <c:pt idx="252">
                  <c:v>1.3615554462351398</c:v>
                </c:pt>
                <c:pt idx="253">
                  <c:v>1.3615554458498509</c:v>
                </c:pt>
                <c:pt idx="254">
                  <c:v>1.3615554452702363</c:v>
                </c:pt>
                <c:pt idx="255">
                  <c:v>1.361555444741265</c:v>
                </c:pt>
                <c:pt idx="256">
                  <c:v>1.3615554445842215</c:v>
                </c:pt>
                <c:pt idx="257">
                  <c:v>1.3615554444842395</c:v>
                </c:pt>
                <c:pt idx="258">
                  <c:v>1.3615554445214351</c:v>
                </c:pt>
                <c:pt idx="259">
                  <c:v>1.3615554440807041</c:v>
                </c:pt>
                <c:pt idx="260">
                  <c:v>1.3615554435570096</c:v>
                </c:pt>
                <c:pt idx="261">
                  <c:v>1.3615554430609207</c:v>
                </c:pt>
                <c:pt idx="262">
                  <c:v>1.3615554426583125</c:v>
                </c:pt>
                <c:pt idx="263">
                  <c:v>1.3615554422742435</c:v>
                </c:pt>
                <c:pt idx="264">
                  <c:v>1.3615554419010871</c:v>
                </c:pt>
                <c:pt idx="265">
                  <c:v>1.3615554415346025</c:v>
                </c:pt>
                <c:pt idx="266">
                  <c:v>1.3615554413028204</c:v>
                </c:pt>
                <c:pt idx="267">
                  <c:v>1.3615554411868063</c:v>
                </c:pt>
                <c:pt idx="268">
                  <c:v>1.3615554411354804</c:v>
                </c:pt>
                <c:pt idx="269">
                  <c:v>1.3615554411582678</c:v>
                </c:pt>
                <c:pt idx="270">
                  <c:v>1.361555441292994</c:v>
                </c:pt>
                <c:pt idx="271">
                  <c:v>1.3615554415433375</c:v>
                </c:pt>
                <c:pt idx="272">
                  <c:v>1.3615554419574674</c:v>
                </c:pt>
                <c:pt idx="273">
                  <c:v>1.3615554423676357</c:v>
                </c:pt>
                <c:pt idx="274">
                  <c:v>1.3615554427139707</c:v>
                </c:pt>
                <c:pt idx="275">
                  <c:v>1.3615554430011567</c:v>
                </c:pt>
                <c:pt idx="276">
                  <c:v>1.3615554432992583</c:v>
                </c:pt>
                <c:pt idx="277">
                  <c:v>1.3615554437052158</c:v>
                </c:pt>
                <c:pt idx="278">
                  <c:v>1.3615554442274789</c:v>
                </c:pt>
                <c:pt idx="279">
                  <c:v>1.3615554448707263</c:v>
                </c:pt>
                <c:pt idx="280">
                  <c:v>1.3615554456200611</c:v>
                </c:pt>
                <c:pt idx="281">
                  <c:v>1.3615554464147821</c:v>
                </c:pt>
                <c:pt idx="282">
                  <c:v>1.3615554470592408</c:v>
                </c:pt>
                <c:pt idx="283">
                  <c:v>1.3615554477691165</c:v>
                </c:pt>
                <c:pt idx="284">
                  <c:v>1.3615554484159129</c:v>
                </c:pt>
                <c:pt idx="285">
                  <c:v>1.3615554490435156</c:v>
                </c:pt>
                <c:pt idx="286">
                  <c:v>1.3615554496896154</c:v>
                </c:pt>
                <c:pt idx="287">
                  <c:v>1.3615554503496605</c:v>
                </c:pt>
                <c:pt idx="288">
                  <c:v>1.3615554510025256</c:v>
                </c:pt>
                <c:pt idx="289">
                  <c:v>1.3615554516419837</c:v>
                </c:pt>
                <c:pt idx="290">
                  <c:v>1.3615554522609485</c:v>
                </c:pt>
                <c:pt idx="291">
                  <c:v>1.3615554528526554</c:v>
                </c:pt>
                <c:pt idx="292">
                  <c:v>1.3615554534119019</c:v>
                </c:pt>
                <c:pt idx="293">
                  <c:v>1.3615554538961439</c:v>
                </c:pt>
                <c:pt idx="294">
                  <c:v>1.3615554542528889</c:v>
                </c:pt>
                <c:pt idx="295">
                  <c:v>1.3615554545347606</c:v>
                </c:pt>
                <c:pt idx="296">
                  <c:v>1.3615554547641848</c:v>
                </c:pt>
                <c:pt idx="297">
                  <c:v>1.3615554549014666</c:v>
                </c:pt>
                <c:pt idx="298">
                  <c:v>1.3615554549646043</c:v>
                </c:pt>
                <c:pt idx="299">
                  <c:v>1.361555454942962</c:v>
                </c:pt>
                <c:pt idx="300">
                  <c:v>1.3615554547824309</c:v>
                </c:pt>
                <c:pt idx="301">
                  <c:v>1.3615554544665307</c:v>
                </c:pt>
                <c:pt idx="302">
                  <c:v>1.3615554540470769</c:v>
                </c:pt>
                <c:pt idx="303">
                  <c:v>1.3615554535567673</c:v>
                </c:pt>
                <c:pt idx="304">
                  <c:v>1.3615554528936136</c:v>
                </c:pt>
                <c:pt idx="305">
                  <c:v>1.3615554519948547</c:v>
                </c:pt>
                <c:pt idx="306">
                  <c:v>1.3615554509309669</c:v>
                </c:pt>
                <c:pt idx="307">
                  <c:v>1.3615554506006269</c:v>
                </c:pt>
                <c:pt idx="308">
                  <c:v>1.3615554509964949</c:v>
                </c:pt>
                <c:pt idx="309">
                  <c:v>1.3615554514064321</c:v>
                </c:pt>
                <c:pt idx="310">
                  <c:v>1.3615554518419168</c:v>
                </c:pt>
                <c:pt idx="311">
                  <c:v>1.3615554522744784</c:v>
                </c:pt>
                <c:pt idx="312">
                  <c:v>1.361555452639609</c:v>
                </c:pt>
                <c:pt idx="313">
                  <c:v>1.3615554528849403</c:v>
                </c:pt>
                <c:pt idx="314">
                  <c:v>1.3615554530315832</c:v>
                </c:pt>
                <c:pt idx="315">
                  <c:v>1.3615554530528677</c:v>
                </c:pt>
                <c:pt idx="316">
                  <c:v>1.3615554528920302</c:v>
                </c:pt>
                <c:pt idx="317">
                  <c:v>1.3615554525491589</c:v>
                </c:pt>
                <c:pt idx="318">
                  <c:v>1.3615554519882138</c:v>
                </c:pt>
                <c:pt idx="319">
                  <c:v>1.3615554511698655</c:v>
                </c:pt>
                <c:pt idx="320">
                  <c:v>1.3615554500491085</c:v>
                </c:pt>
                <c:pt idx="321">
                  <c:v>1.3615554489551069</c:v>
                </c:pt>
                <c:pt idx="322">
                  <c:v>1.3615554480003231</c:v>
                </c:pt>
                <c:pt idx="323">
                  <c:v>1.3615554469858417</c:v>
                </c:pt>
                <c:pt idx="324">
                  <c:v>1.3615554459819648</c:v>
                </c:pt>
                <c:pt idx="325">
                  <c:v>1.3615554449942557</c:v>
                </c:pt>
                <c:pt idx="326">
                  <c:v>1.3615554440489042</c:v>
                </c:pt>
                <c:pt idx="327">
                  <c:v>1.3615554431564181</c:v>
                </c:pt>
                <c:pt idx="328">
                  <c:v>1.3615554423734981</c:v>
                </c:pt>
                <c:pt idx="329">
                  <c:v>1.3615554419323737</c:v>
                </c:pt>
                <c:pt idx="330">
                  <c:v>1.3615554415467785</c:v>
                </c:pt>
                <c:pt idx="331">
                  <c:v>1.3615554403210943</c:v>
                </c:pt>
                <c:pt idx="332">
                  <c:v>1.3615554390436393</c:v>
                </c:pt>
                <c:pt idx="333">
                  <c:v>1.3615554377264809</c:v>
                </c:pt>
                <c:pt idx="334">
                  <c:v>1.3615554363872662</c:v>
                </c:pt>
                <c:pt idx="335">
                  <c:v>1.361555435098261</c:v>
                </c:pt>
                <c:pt idx="336">
                  <c:v>1.361555433913161</c:v>
                </c:pt>
                <c:pt idx="337">
                  <c:v>1.3615554328542907</c:v>
                </c:pt>
                <c:pt idx="338">
                  <c:v>1.3615554322223085</c:v>
                </c:pt>
                <c:pt idx="339">
                  <c:v>1.3615554319283494</c:v>
                </c:pt>
                <c:pt idx="340">
                  <c:v>1.3615554320603738</c:v>
                </c:pt>
                <c:pt idx="341">
                  <c:v>1.3615554327984818</c:v>
                </c:pt>
                <c:pt idx="342">
                  <c:v>1.3615554343144829</c:v>
                </c:pt>
                <c:pt idx="343">
                  <c:v>1.3615554366058302</c:v>
                </c:pt>
                <c:pt idx="344">
                  <c:v>1.3615554397917067</c:v>
                </c:pt>
                <c:pt idx="345">
                  <c:v>1.3615554439721109</c:v>
                </c:pt>
                <c:pt idx="346">
                  <c:v>1.3615554463647135</c:v>
                </c:pt>
                <c:pt idx="347">
                  <c:v>1.3615554485472461</c:v>
                </c:pt>
                <c:pt idx="348">
                  <c:v>1.3615554504443685</c:v>
                </c:pt>
                <c:pt idx="349">
                  <c:v>1.3615554522708306</c:v>
                </c:pt>
                <c:pt idx="350">
                  <c:v>1.3615554540902601</c:v>
                </c:pt>
                <c:pt idx="351">
                  <c:v>1.3615554558737246</c:v>
                </c:pt>
                <c:pt idx="352">
                  <c:v>1.3615554575864595</c:v>
                </c:pt>
                <c:pt idx="353">
                  <c:v>1.3615554591716581</c:v>
                </c:pt>
                <c:pt idx="354">
                  <c:v>1.3615554605740521</c:v>
                </c:pt>
                <c:pt idx="355">
                  <c:v>1.3615554617414154</c:v>
                </c:pt>
                <c:pt idx="356">
                  <c:v>1.3615554625622734</c:v>
                </c:pt>
                <c:pt idx="357">
                  <c:v>1.361555464020558</c:v>
                </c:pt>
                <c:pt idx="358">
                  <c:v>1.3615554657727837</c:v>
                </c:pt>
                <c:pt idx="359">
                  <c:v>1.3615554676602617</c:v>
                </c:pt>
                <c:pt idx="360">
                  <c:v>1.3615554697120222</c:v>
                </c:pt>
                <c:pt idx="361">
                  <c:v>1.3615554707089474</c:v>
                </c:pt>
                <c:pt idx="362">
                  <c:v>1.3615554697942178</c:v>
                </c:pt>
                <c:pt idx="363">
                  <c:v>1.3615554683037119</c:v>
                </c:pt>
                <c:pt idx="364">
                  <c:v>1.3615554661967106</c:v>
                </c:pt>
                <c:pt idx="365">
                  <c:v>1.3615554634439702</c:v>
                </c:pt>
                <c:pt idx="366">
                  <c:v>1.3615554599318254</c:v>
                </c:pt>
                <c:pt idx="367">
                  <c:v>1.3615554553939297</c:v>
                </c:pt>
                <c:pt idx="368">
                  <c:v>1.3615554506278635</c:v>
                </c:pt>
                <c:pt idx="369">
                  <c:v>1.3615554449840603</c:v>
                </c:pt>
                <c:pt idx="370">
                  <c:v>1.3615554384005186</c:v>
                </c:pt>
                <c:pt idx="371">
                  <c:v>1.3615554308157298</c:v>
                </c:pt>
                <c:pt idx="372">
                  <c:v>1.3615554222035695</c:v>
                </c:pt>
                <c:pt idx="373">
                  <c:v>1.3615554125718541</c:v>
                </c:pt>
                <c:pt idx="374">
                  <c:v>1.3615554017561564</c:v>
                </c:pt>
                <c:pt idx="375">
                  <c:v>1.3615553896949006</c:v>
                </c:pt>
                <c:pt idx="376">
                  <c:v>1.3615553800085436</c:v>
                </c:pt>
                <c:pt idx="377">
                  <c:v>1.3615553759607546</c:v>
                </c:pt>
                <c:pt idx="378">
                  <c:v>1.3615553802014229</c:v>
                </c:pt>
                <c:pt idx="379">
                  <c:v>1.3615553959184059</c:v>
                </c:pt>
                <c:pt idx="380">
                  <c:v>1.3615554219839845</c:v>
                </c:pt>
                <c:pt idx="381">
                  <c:v>1.3615554409153177</c:v>
                </c:pt>
                <c:pt idx="382">
                  <c:v>1.3615554551669076</c:v>
                </c:pt>
                <c:pt idx="383">
                  <c:v>1.3615554591713048</c:v>
                </c:pt>
                <c:pt idx="384">
                  <c:v>1.3615554448190368</c:v>
                </c:pt>
                <c:pt idx="385">
                  <c:v>1.361555437755877</c:v>
                </c:pt>
                <c:pt idx="386">
                  <c:v>1.3615554310969329</c:v>
                </c:pt>
                <c:pt idx="387">
                  <c:v>1.3615554252796054</c:v>
                </c:pt>
                <c:pt idx="388">
                  <c:v>1.361555425062529</c:v>
                </c:pt>
                <c:pt idx="389">
                  <c:v>1.3615554261927181</c:v>
                </c:pt>
                <c:pt idx="390">
                  <c:v>1.3615554221422832</c:v>
                </c:pt>
                <c:pt idx="391">
                  <c:v>1.3615554208080378</c:v>
                </c:pt>
                <c:pt idx="392">
                  <c:v>1.3615554242330838</c:v>
                </c:pt>
                <c:pt idx="393">
                  <c:v>1.3615554333953637</c:v>
                </c:pt>
                <c:pt idx="394">
                  <c:v>1.3615554391790359</c:v>
                </c:pt>
                <c:pt idx="395">
                  <c:v>1.3615554449216594</c:v>
                </c:pt>
                <c:pt idx="396">
                  <c:v>1.3615554483740446</c:v>
                </c:pt>
                <c:pt idx="397">
                  <c:v>1.3615554468489324</c:v>
                </c:pt>
                <c:pt idx="398">
                  <c:v>1.361555446879543</c:v>
                </c:pt>
                <c:pt idx="399">
                  <c:v>1.3615554480126639</c:v>
                </c:pt>
                <c:pt idx="400">
                  <c:v>1.361555448444894</c:v>
                </c:pt>
                <c:pt idx="401">
                  <c:v>1.3615554486919159</c:v>
                </c:pt>
                <c:pt idx="402">
                  <c:v>1.3615554487667672</c:v>
                </c:pt>
                <c:pt idx="403">
                  <c:v>1.3615554486155623</c:v>
                </c:pt>
                <c:pt idx="404">
                  <c:v>1.3615554490398762</c:v>
                </c:pt>
                <c:pt idx="405">
                  <c:v>1.3615554508486341</c:v>
                </c:pt>
                <c:pt idx="406">
                  <c:v>1.3615554549230089</c:v>
                </c:pt>
                <c:pt idx="407">
                  <c:v>1.361555454808987</c:v>
                </c:pt>
                <c:pt idx="408">
                  <c:v>1.3615554539783656</c:v>
                </c:pt>
                <c:pt idx="409">
                  <c:v>1.3615554528113396</c:v>
                </c:pt>
                <c:pt idx="410">
                  <c:v>1.3615554518656834</c:v>
                </c:pt>
                <c:pt idx="411">
                  <c:v>1.3615554520900182</c:v>
                </c:pt>
                <c:pt idx="412">
                  <c:v>1.3615554546630944</c:v>
                </c:pt>
                <c:pt idx="413">
                  <c:v>1.3615554612540901</c:v>
                </c:pt>
                <c:pt idx="414">
                  <c:v>1.3615554638687355</c:v>
                </c:pt>
                <c:pt idx="415">
                  <c:v>1.3615554611949792</c:v>
                </c:pt>
                <c:pt idx="416">
                  <c:v>1.3615554582031844</c:v>
                </c:pt>
                <c:pt idx="417">
                  <c:v>1.3615554555874128</c:v>
                </c:pt>
                <c:pt idx="418">
                  <c:v>1.3615554543960791</c:v>
                </c:pt>
                <c:pt idx="419">
                  <c:v>1.3615554559662848</c:v>
                </c:pt>
                <c:pt idx="420">
                  <c:v>1.3615554619891637</c:v>
                </c:pt>
                <c:pt idx="421">
                  <c:v>1.3615554708486381</c:v>
                </c:pt>
                <c:pt idx="422">
                  <c:v>1.3615554694373202</c:v>
                </c:pt>
                <c:pt idx="423">
                  <c:v>1.3615554677435846</c:v>
                </c:pt>
                <c:pt idx="424">
                  <c:v>1.3615554660311833</c:v>
                </c:pt>
                <c:pt idx="425">
                  <c:v>1.3615554646274621</c:v>
                </c:pt>
                <c:pt idx="426">
                  <c:v>1.361555463952028</c:v>
                </c:pt>
                <c:pt idx="427">
                  <c:v>1.361555464587646</c:v>
                </c:pt>
                <c:pt idx="428">
                  <c:v>1.3615554672176984</c:v>
                </c:pt>
                <c:pt idx="429">
                  <c:v>1.3615554665141831</c:v>
                </c:pt>
                <c:pt idx="430">
                  <c:v>1.3615554643047332</c:v>
                </c:pt>
                <c:pt idx="431">
                  <c:v>1.3615554615780456</c:v>
                </c:pt>
                <c:pt idx="432">
                  <c:v>1.3615554582814944</c:v>
                </c:pt>
                <c:pt idx="433">
                  <c:v>1.3615554543625721</c:v>
                </c:pt>
                <c:pt idx="434">
                  <c:v>1.3615554504304808</c:v>
                </c:pt>
                <c:pt idx="435">
                  <c:v>1.36155545035588</c:v>
                </c:pt>
                <c:pt idx="436">
                  <c:v>1.3615554500967237</c:v>
                </c:pt>
                <c:pt idx="437">
                  <c:v>1.3615554498560483</c:v>
                </c:pt>
                <c:pt idx="438">
                  <c:v>1.3615554495582354</c:v>
                </c:pt>
                <c:pt idx="439">
                  <c:v>1.3615554492213218</c:v>
                </c:pt>
                <c:pt idx="440">
                  <c:v>1.361555448869159</c:v>
                </c:pt>
                <c:pt idx="441">
                  <c:v>1.3615554485334238</c:v>
                </c:pt>
                <c:pt idx="442">
                  <c:v>1.3615554482509555</c:v>
                </c:pt>
                <c:pt idx="443">
                  <c:v>1.3615554480632273</c:v>
                </c:pt>
                <c:pt idx="444">
                  <c:v>1.3615554474945046</c:v>
                </c:pt>
                <c:pt idx="445">
                  <c:v>1.3615554469006017</c:v>
                </c:pt>
                <c:pt idx="446">
                  <c:v>1.3615554463048996</c:v>
                </c:pt>
                <c:pt idx="447">
                  <c:v>1.3615554457317518</c:v>
                </c:pt>
                <c:pt idx="448">
                  <c:v>1.3615554452046976</c:v>
                </c:pt>
                <c:pt idx="449">
                  <c:v>1.3615554447727019</c:v>
                </c:pt>
                <c:pt idx="450">
                  <c:v>1.361555444474519</c:v>
                </c:pt>
                <c:pt idx="451">
                  <c:v>1.3615554443515347</c:v>
                </c:pt>
                <c:pt idx="452">
                  <c:v>1.3615554444285904</c:v>
                </c:pt>
                <c:pt idx="453">
                  <c:v>1.3615554446070148</c:v>
                </c:pt>
                <c:pt idx="454">
                  <c:v>1.3615554450701648</c:v>
                </c:pt>
                <c:pt idx="455">
                  <c:v>1.3615554458317392</c:v>
                </c:pt>
                <c:pt idx="456">
                  <c:v>1.3615554455924492</c:v>
                </c:pt>
                <c:pt idx="457">
                  <c:v>1.3615554453272021</c:v>
                </c:pt>
                <c:pt idx="458">
                  <c:v>1.3615554450481755</c:v>
                </c:pt>
                <c:pt idx="459">
                  <c:v>1.3615554448106351</c:v>
                </c:pt>
                <c:pt idx="460">
                  <c:v>1.3615554446276223</c:v>
                </c:pt>
                <c:pt idx="461">
                  <c:v>1.3615554445114617</c:v>
                </c:pt>
                <c:pt idx="462">
                  <c:v>1.3615554444765876</c:v>
                </c:pt>
                <c:pt idx="463">
                  <c:v>1.3615554444447393</c:v>
                </c:pt>
                <c:pt idx="464">
                  <c:v>1.3615554445085731</c:v>
                </c:pt>
                <c:pt idx="465">
                  <c:v>1.3615554446894096</c:v>
                </c:pt>
                <c:pt idx="466">
                  <c:v>1.3615554450057097</c:v>
                </c:pt>
                <c:pt idx="467">
                  <c:v>1.3615554454399734</c:v>
                </c:pt>
                <c:pt idx="468">
                  <c:v>1.3615554454331562</c:v>
                </c:pt>
                <c:pt idx="469">
                  <c:v>1.3615554453296697</c:v>
                </c:pt>
                <c:pt idx="470">
                  <c:v>1.3615554452374059</c:v>
                </c:pt>
                <c:pt idx="471">
                  <c:v>1.361555445158724</c:v>
                </c:pt>
                <c:pt idx="472">
                  <c:v>1.3615554450952652</c:v>
                </c:pt>
                <c:pt idx="473">
                  <c:v>1.3615554450479062</c:v>
                </c:pt>
                <c:pt idx="474">
                  <c:v>1.3615554450177152</c:v>
                </c:pt>
                <c:pt idx="475">
                  <c:v>1.3615554450103384</c:v>
                </c:pt>
                <c:pt idx="476">
                  <c:v>1.3615554450439222</c:v>
                </c:pt>
                <c:pt idx="477">
                  <c:v>1.3615554451018874</c:v>
                </c:pt>
                <c:pt idx="478">
                  <c:v>1.3615554451856759</c:v>
                </c:pt>
                <c:pt idx="479">
                  <c:v>1.3615554452862271</c:v>
                </c:pt>
                <c:pt idx="480">
                  <c:v>1.3615554453545824</c:v>
                </c:pt>
                <c:pt idx="481">
                  <c:v>1.36155544544424</c:v>
                </c:pt>
                <c:pt idx="482">
                  <c:v>1.361555445556381</c:v>
                </c:pt>
                <c:pt idx="483">
                  <c:v>1.3615554456923764</c:v>
                </c:pt>
                <c:pt idx="484">
                  <c:v>1.3615554458536498</c:v>
                </c:pt>
                <c:pt idx="485">
                  <c:v>1.3615554459952901</c:v>
                </c:pt>
                <c:pt idx="486">
                  <c:v>1.361555446056725</c:v>
                </c:pt>
                <c:pt idx="487">
                  <c:v>1.3615554461248682</c:v>
                </c:pt>
                <c:pt idx="488">
                  <c:v>1.3615554461994632</c:v>
                </c:pt>
                <c:pt idx="489">
                  <c:v>1.3615554462802493</c:v>
                </c:pt>
                <c:pt idx="490">
                  <c:v>1.3615554463642736</c:v>
                </c:pt>
                <c:pt idx="491">
                  <c:v>1.3615554464472268</c:v>
                </c:pt>
                <c:pt idx="492">
                  <c:v>1.3615554465212634</c:v>
                </c:pt>
                <c:pt idx="493">
                  <c:v>1.3615554465954187</c:v>
                </c:pt>
                <c:pt idx="494">
                  <c:v>1.3615554466687487</c:v>
                </c:pt>
                <c:pt idx="495">
                  <c:v>1.3615554467404234</c:v>
                </c:pt>
                <c:pt idx="496">
                  <c:v>1.3615554468093942</c:v>
                </c:pt>
                <c:pt idx="497">
                  <c:v>1.3615554468747078</c:v>
                </c:pt>
                <c:pt idx="498">
                  <c:v>1.3615554469353421</c:v>
                </c:pt>
                <c:pt idx="499">
                  <c:v>1.3615554469897946</c:v>
                </c:pt>
                <c:pt idx="500">
                  <c:v>1.3615554470372586</c:v>
                </c:pt>
                <c:pt idx="501">
                  <c:v>1.3615554470768501</c:v>
                </c:pt>
                <c:pt idx="502">
                  <c:v>1.3615554472031643</c:v>
                </c:pt>
                <c:pt idx="503">
                  <c:v>1.3615554473357931</c:v>
                </c:pt>
                <c:pt idx="504">
                  <c:v>1.3615554474670641</c:v>
                </c:pt>
                <c:pt idx="505">
                  <c:v>1.3615554475961318</c:v>
                </c:pt>
                <c:pt idx="506">
                  <c:v>1.3615554477173908</c:v>
                </c:pt>
                <c:pt idx="507">
                  <c:v>1.3615554478384864</c:v>
                </c:pt>
                <c:pt idx="508">
                  <c:v>1.3615554479571128</c:v>
                </c:pt>
                <c:pt idx="509">
                  <c:v>1.3615554480719123</c:v>
                </c:pt>
                <c:pt idx="510">
                  <c:v>1.3615554481819343</c:v>
                </c:pt>
                <c:pt idx="511">
                  <c:v>1.3615554482569532</c:v>
                </c:pt>
                <c:pt idx="512">
                  <c:v>1.3615554483141543</c:v>
                </c:pt>
                <c:pt idx="513">
                  <c:v>1.3615554483639998</c:v>
                </c:pt>
                <c:pt idx="514">
                  <c:v>1.3615554484703325</c:v>
                </c:pt>
                <c:pt idx="515">
                  <c:v>1.3615554485697392</c:v>
                </c:pt>
                <c:pt idx="516">
                  <c:v>1.3615554486612595</c:v>
                </c:pt>
                <c:pt idx="517">
                  <c:v>1.3615554487433947</c:v>
                </c:pt>
                <c:pt idx="518">
                  <c:v>1.3615554488149182</c:v>
                </c:pt>
                <c:pt idx="519">
                  <c:v>1.3615554488750599</c:v>
                </c:pt>
                <c:pt idx="520">
                  <c:v>1.3615554489227164</c:v>
                </c:pt>
                <c:pt idx="521">
                  <c:v>1.3615554489571016</c:v>
                </c:pt>
                <c:pt idx="522">
                  <c:v>1.3615554489766877</c:v>
                </c:pt>
                <c:pt idx="523">
                  <c:v>1.3615554489800721</c:v>
                </c:pt>
                <c:pt idx="524">
                  <c:v>1.3615554489659314</c:v>
                </c:pt>
                <c:pt idx="525">
                  <c:v>1.3615554489328654</c:v>
                </c:pt>
                <c:pt idx="526">
                  <c:v>1.3615554488792851</c:v>
                </c:pt>
                <c:pt idx="527">
                  <c:v>1.3615554488034962</c:v>
                </c:pt>
                <c:pt idx="528">
                  <c:v>1.361555448704346</c:v>
                </c:pt>
                <c:pt idx="529">
                  <c:v>1.3615554485806463</c:v>
                </c:pt>
                <c:pt idx="530">
                  <c:v>1.3615554484271168</c:v>
                </c:pt>
                <c:pt idx="531">
                  <c:v>1.3615554482349304</c:v>
                </c:pt>
                <c:pt idx="532">
                  <c:v>1.3615554480076506</c:v>
                </c:pt>
                <c:pt idx="533">
                  <c:v>1.3615554477455873</c:v>
                </c:pt>
                <c:pt idx="534">
                  <c:v>1.3615554474465508</c:v>
                </c:pt>
                <c:pt idx="535">
                  <c:v>1.3615554472296634</c:v>
                </c:pt>
                <c:pt idx="536">
                  <c:v>1.3615554471927027</c:v>
                </c:pt>
                <c:pt idx="537">
                  <c:v>1.3615554471539628</c:v>
                </c:pt>
                <c:pt idx="538">
                  <c:v>1.3615554471137796</c:v>
                </c:pt>
                <c:pt idx="539">
                  <c:v>1.3615554470719369</c:v>
                </c:pt>
                <c:pt idx="540">
                  <c:v>1.3615554470285447</c:v>
                </c:pt>
                <c:pt idx="541">
                  <c:v>1.3615554469773534</c:v>
                </c:pt>
                <c:pt idx="542">
                  <c:v>1.3615554469198776</c:v>
                </c:pt>
                <c:pt idx="543">
                  <c:v>1.3615554468603748</c:v>
                </c:pt>
                <c:pt idx="544">
                  <c:v>1.3615554468006499</c:v>
                </c:pt>
                <c:pt idx="545">
                  <c:v>1.3615554467397235</c:v>
                </c:pt>
                <c:pt idx="546">
                  <c:v>1.3615554466774302</c:v>
                </c:pt>
                <c:pt idx="547">
                  <c:v>1.3615554466148303</c:v>
                </c:pt>
                <c:pt idx="548">
                  <c:v>1.3615554465522826</c:v>
                </c:pt>
                <c:pt idx="549">
                  <c:v>1.3615554464898829</c:v>
                </c:pt>
                <c:pt idx="550">
                  <c:v>1.3615554464281237</c:v>
                </c:pt>
                <c:pt idx="551">
                  <c:v>1.361555446370138</c:v>
                </c:pt>
                <c:pt idx="552">
                  <c:v>1.3615554463327484</c:v>
                </c:pt>
                <c:pt idx="553">
                  <c:v>1.3615554462999073</c:v>
                </c:pt>
                <c:pt idx="554">
                  <c:v>1.3615554462721706</c:v>
                </c:pt>
                <c:pt idx="555">
                  <c:v>1.3615554462504946</c:v>
                </c:pt>
                <c:pt idx="556">
                  <c:v>1.3615554462355157</c:v>
                </c:pt>
                <c:pt idx="557">
                  <c:v>1.3615554462265902</c:v>
                </c:pt>
                <c:pt idx="558">
                  <c:v>1.3615554462255228</c:v>
                </c:pt>
                <c:pt idx="559">
                  <c:v>1.361555446233401</c:v>
                </c:pt>
                <c:pt idx="560">
                  <c:v>1.3615554462507229</c:v>
                </c:pt>
                <c:pt idx="561">
                  <c:v>1.3615554462768114</c:v>
                </c:pt>
                <c:pt idx="562">
                  <c:v>1.3615554463141419</c:v>
                </c:pt>
                <c:pt idx="563">
                  <c:v>1.3615554463636474</c:v>
                </c:pt>
                <c:pt idx="564">
                  <c:v>1.3615554464263204</c:v>
                </c:pt>
                <c:pt idx="565">
                  <c:v>1.3615554465031492</c:v>
                </c:pt>
                <c:pt idx="566">
                  <c:v>1.3615554465951749</c:v>
                </c:pt>
                <c:pt idx="567">
                  <c:v>1.3615554467034809</c:v>
                </c:pt>
                <c:pt idx="568">
                  <c:v>1.3615554468291473</c:v>
                </c:pt>
                <c:pt idx="569">
                  <c:v>1.3615554468664988</c:v>
                </c:pt>
                <c:pt idx="570">
                  <c:v>1.3615554468694815</c:v>
                </c:pt>
                <c:pt idx="571">
                  <c:v>1.3615554468672761</c:v>
                </c:pt>
                <c:pt idx="572">
                  <c:v>1.3615554468656879</c:v>
                </c:pt>
                <c:pt idx="573">
                  <c:v>1.3615554468648661</c:v>
                </c:pt>
                <c:pt idx="574">
                  <c:v>1.3615554468628479</c:v>
                </c:pt>
                <c:pt idx="575">
                  <c:v>1.3615554468601252</c:v>
                </c:pt>
                <c:pt idx="576">
                  <c:v>1.3615554468559328</c:v>
                </c:pt>
                <c:pt idx="577">
                  <c:v>1.36155544685079</c:v>
                </c:pt>
                <c:pt idx="578">
                  <c:v>1.3615554468456492</c:v>
                </c:pt>
                <c:pt idx="579">
                  <c:v>1.3615554468404807</c:v>
                </c:pt>
                <c:pt idx="580">
                  <c:v>1.3615554468352724</c:v>
                </c:pt>
                <c:pt idx="581">
                  <c:v>1.3615554468300004</c:v>
                </c:pt>
                <c:pt idx="582">
                  <c:v>1.3615554468246276</c:v>
                </c:pt>
                <c:pt idx="583">
                  <c:v>1.3615554468189237</c:v>
                </c:pt>
                <c:pt idx="584">
                  <c:v>1.3615554468128164</c:v>
                </c:pt>
                <c:pt idx="585">
                  <c:v>1.3615554468063029</c:v>
                </c:pt>
                <c:pt idx="586">
                  <c:v>1.3615554467992739</c:v>
                </c:pt>
                <c:pt idx="587">
                  <c:v>1.3615554467918183</c:v>
                </c:pt>
                <c:pt idx="588">
                  <c:v>1.3615554467842303</c:v>
                </c:pt>
                <c:pt idx="589">
                  <c:v>1.3615554467759596</c:v>
                </c:pt>
                <c:pt idx="590">
                  <c:v>1.3615554467666986</c:v>
                </c:pt>
                <c:pt idx="591">
                  <c:v>1.361555446758151</c:v>
                </c:pt>
                <c:pt idx="592">
                  <c:v>1.3615554467625421</c:v>
                </c:pt>
                <c:pt idx="593">
                  <c:v>1.3615554467678115</c:v>
                </c:pt>
                <c:pt idx="594">
                  <c:v>1.3615554467735138</c:v>
                </c:pt>
                <c:pt idx="595">
                  <c:v>1.3615554467796371</c:v>
                </c:pt>
                <c:pt idx="596">
                  <c:v>1.3615554467861444</c:v>
                </c:pt>
                <c:pt idx="597">
                  <c:v>1.3615554467929898</c:v>
                </c:pt>
                <c:pt idx="598">
                  <c:v>1.3615554468044067</c:v>
                </c:pt>
                <c:pt idx="599">
                  <c:v>1.3615554468229609</c:v>
                </c:pt>
                <c:pt idx="600">
                  <c:v>1.3615554468433841</c:v>
                </c:pt>
                <c:pt idx="601">
                  <c:v>1.361555446865746</c:v>
                </c:pt>
                <c:pt idx="602">
                  <c:v>1.3615554468873516</c:v>
                </c:pt>
                <c:pt idx="603">
                  <c:v>1.3615554469005664</c:v>
                </c:pt>
                <c:pt idx="604">
                  <c:v>1.3615554469141948</c:v>
                </c:pt>
                <c:pt idx="605">
                  <c:v>1.3615554469281932</c:v>
                </c:pt>
                <c:pt idx="606">
                  <c:v>1.3615554469425086</c:v>
                </c:pt>
                <c:pt idx="607">
                  <c:v>1.3615554469570932</c:v>
                </c:pt>
                <c:pt idx="608">
                  <c:v>1.3615554469718909</c:v>
                </c:pt>
                <c:pt idx="609">
                  <c:v>1.3615554469868409</c:v>
                </c:pt>
                <c:pt idx="610">
                  <c:v>1.3615554470018785</c:v>
                </c:pt>
                <c:pt idx="611">
                  <c:v>1.3615554470167655</c:v>
                </c:pt>
                <c:pt idx="612">
                  <c:v>1.3615554470315765</c:v>
                </c:pt>
                <c:pt idx="613">
                  <c:v>1.3615554470462996</c:v>
                </c:pt>
                <c:pt idx="614">
                  <c:v>1.3615554470604119</c:v>
                </c:pt>
                <c:pt idx="615">
                  <c:v>1.3615554470742792</c:v>
                </c:pt>
                <c:pt idx="616">
                  <c:v>1.3615554470865134</c:v>
                </c:pt>
                <c:pt idx="617">
                  <c:v>1.3615554470957798</c:v>
                </c:pt>
                <c:pt idx="618">
                  <c:v>1.3615554471041029</c:v>
                </c:pt>
                <c:pt idx="619">
                  <c:v>1.3615554471114601</c:v>
                </c:pt>
                <c:pt idx="620">
                  <c:v>1.3615554471177336</c:v>
                </c:pt>
                <c:pt idx="621">
                  <c:v>1.3615554471226823</c:v>
                </c:pt>
                <c:pt idx="622">
                  <c:v>1.3615554471261975</c:v>
                </c:pt>
                <c:pt idx="623">
                  <c:v>1.3615554471281415</c:v>
                </c:pt>
                <c:pt idx="624">
                  <c:v>1.3615554471283653</c:v>
                </c:pt>
                <c:pt idx="625">
                  <c:v>1.3615554471257116</c:v>
                </c:pt>
                <c:pt idx="626">
                  <c:v>1.3615554471141369</c:v>
                </c:pt>
                <c:pt idx="627">
                  <c:v>1.3615554470997664</c:v>
                </c:pt>
                <c:pt idx="628">
                  <c:v>1.3615554470835118</c:v>
                </c:pt>
                <c:pt idx="629">
                  <c:v>1.3615554470649949</c:v>
                </c:pt>
                <c:pt idx="630">
                  <c:v>1.361555447043155</c:v>
                </c:pt>
                <c:pt idx="631">
                  <c:v>1.3615554470183315</c:v>
                </c:pt>
                <c:pt idx="632">
                  <c:v>1.36155544699467</c:v>
                </c:pt>
                <c:pt idx="633">
                  <c:v>1.3615554469677782</c:v>
                </c:pt>
                <c:pt idx="634">
                  <c:v>1.3615554469374422</c:v>
                </c:pt>
                <c:pt idx="635">
                  <c:v>1.3615554469034619</c:v>
                </c:pt>
                <c:pt idx="636">
                  <c:v>1.3615554468860342</c:v>
                </c:pt>
                <c:pt idx="637">
                  <c:v>1.3615554468794067</c:v>
                </c:pt>
                <c:pt idx="638">
                  <c:v>1.3615554468727704</c:v>
                </c:pt>
                <c:pt idx="639">
                  <c:v>1.3615554468661069</c:v>
                </c:pt>
                <c:pt idx="640">
                  <c:v>1.3615554468594653</c:v>
                </c:pt>
                <c:pt idx="641">
                  <c:v>1.3615554468528461</c:v>
                </c:pt>
                <c:pt idx="642">
                  <c:v>1.3615554468463202</c:v>
                </c:pt>
                <c:pt idx="643">
                  <c:v>1.3615554468400071</c:v>
                </c:pt>
                <c:pt idx="644">
                  <c:v>1.3615554468339397</c:v>
                </c:pt>
                <c:pt idx="645">
                  <c:v>1.3615554468282065</c:v>
                </c:pt>
                <c:pt idx="646">
                  <c:v>1.3615554468228683</c:v>
                </c:pt>
                <c:pt idx="647">
                  <c:v>1.3615554468179814</c:v>
                </c:pt>
                <c:pt idx="648">
                  <c:v>1.3615554468136155</c:v>
                </c:pt>
                <c:pt idx="649">
                  <c:v>1.3615554468098432</c:v>
                </c:pt>
                <c:pt idx="650">
                  <c:v>1.3615554468067408</c:v>
                </c:pt>
                <c:pt idx="651">
                  <c:v>1.3615554468043853</c:v>
                </c:pt>
                <c:pt idx="652">
                  <c:v>1.3615554468028512</c:v>
                </c:pt>
                <c:pt idx="653">
                  <c:v>1.3615554468021929</c:v>
                </c:pt>
                <c:pt idx="654">
                  <c:v>1.3615554468025597</c:v>
                </c:pt>
                <c:pt idx="655">
                  <c:v>1.3615554468023594</c:v>
                </c:pt>
                <c:pt idx="656">
                  <c:v>1.3615554468029103</c:v>
                </c:pt>
                <c:pt idx="657">
                  <c:v>1.3615554468043103</c:v>
                </c:pt>
                <c:pt idx="658">
                  <c:v>1.3615554468065705</c:v>
                </c:pt>
                <c:pt idx="659">
                  <c:v>1.3615554468075306</c:v>
                </c:pt>
                <c:pt idx="660">
                  <c:v>1.3615554468083002</c:v>
                </c:pt>
                <c:pt idx="661">
                  <c:v>1.3615554468088056</c:v>
                </c:pt>
                <c:pt idx="662">
                  <c:v>1.3615554467321385</c:v>
                </c:pt>
                <c:pt idx="663">
                  <c:v>1.3615554465609567</c:v>
                </c:pt>
                <c:pt idx="664">
                  <c:v>1.3615554462967436</c:v>
                </c:pt>
                <c:pt idx="665">
                  <c:v>1.3615554459276948</c:v>
                </c:pt>
                <c:pt idx="666">
                  <c:v>1.3615554454414773</c:v>
                </c:pt>
                <c:pt idx="667">
                  <c:v>1.3615554448251372</c:v>
                </c:pt>
                <c:pt idx="668">
                  <c:v>1.3615554440631286</c:v>
                </c:pt>
                <c:pt idx="669">
                  <c:v>1.3615554431133563</c:v>
                </c:pt>
                <c:pt idx="670">
                  <c:v>1.3615554419472042</c:v>
                </c:pt>
                <c:pt idx="671">
                  <c:v>1.3615554405332673</c:v>
                </c:pt>
                <c:pt idx="672">
                  <c:v>1.3615554388488171</c:v>
                </c:pt>
              </c:numCache>
            </c:numRef>
          </c:yVal>
          <c:smooth val="1"/>
          <c:extLst>
            <c:ext xmlns:c16="http://schemas.microsoft.com/office/drawing/2014/chart" uri="{C3380CC4-5D6E-409C-BE32-E72D297353CC}">
              <c16:uniqueId val="{00000002-06EC-42F9-A536-D47F45AE39FF}"/>
            </c:ext>
          </c:extLst>
        </c:ser>
        <c:ser>
          <c:idx val="0"/>
          <c:order val="3"/>
          <c:tx>
            <c:strRef>
              <c:f>TFV!$B$1</c:f>
              <c:strCache>
                <c:ptCount val="1"/>
                <c:pt idx="0">
                  <c:v>Simulated TFV mean</c:v>
                </c:pt>
              </c:strCache>
            </c:strRef>
          </c:tx>
          <c:spPr>
            <a:ln w="28575" cap="rnd">
              <a:solidFill>
                <a:schemeClr val="accent2"/>
              </a:solidFill>
              <a:round/>
            </a:ln>
            <a:effectLst/>
          </c:spPr>
          <c:marker>
            <c:symbol val="none"/>
          </c:marker>
          <c:xVal>
            <c:numRef>
              <c:f>TFV!$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FV!$B$2:$B$674</c:f>
              <c:numCache>
                <c:formatCode>General</c:formatCode>
                <c:ptCount val="673"/>
                <c:pt idx="0">
                  <c:v>0</c:v>
                </c:pt>
                <c:pt idx="1">
                  <c:v>1.0692950275056989E-2</c:v>
                </c:pt>
                <c:pt idx="2">
                  <c:v>3.8712227161966734E-2</c:v>
                </c:pt>
                <c:pt idx="3">
                  <c:v>7.3499285871208103E-2</c:v>
                </c:pt>
                <c:pt idx="4">
                  <c:v>0.11016569767296931</c:v>
                </c:pt>
                <c:pt idx="5">
                  <c:v>0.14689513040745317</c:v>
                </c:pt>
                <c:pt idx="6">
                  <c:v>0.18301391683380117</c:v>
                </c:pt>
                <c:pt idx="7">
                  <c:v>0.21827391913567687</c:v>
                </c:pt>
                <c:pt idx="8">
                  <c:v>0.25259138214342308</c:v>
                </c:pt>
                <c:pt idx="9">
                  <c:v>0.28594829579059439</c:v>
                </c:pt>
                <c:pt idx="10">
                  <c:v>0.31835359378912431</c:v>
                </c:pt>
                <c:pt idx="11">
                  <c:v>0.3498271617271615</c:v>
                </c:pt>
                <c:pt idx="12">
                  <c:v>0.38039308002695554</c:v>
                </c:pt>
                <c:pt idx="13">
                  <c:v>0.41007687412547539</c:v>
                </c:pt>
                <c:pt idx="14">
                  <c:v>0.43890407615758881</c:v>
                </c:pt>
                <c:pt idx="15">
                  <c:v>0.46690009046290426</c:v>
                </c:pt>
                <c:pt idx="16">
                  <c:v>0.49408979587504964</c:v>
                </c:pt>
                <c:pt idx="17">
                  <c:v>0.52049727025229953</c:v>
                </c:pt>
                <c:pt idx="18">
                  <c:v>0.54614584969013069</c:v>
                </c:pt>
                <c:pt idx="19">
                  <c:v>0.57105821404288826</c:v>
                </c:pt>
                <c:pt idx="20">
                  <c:v>0.59525634404920402</c:v>
                </c:pt>
                <c:pt idx="21">
                  <c:v>0.61876140617631759</c:v>
                </c:pt>
                <c:pt idx="22">
                  <c:v>0.64159420420325919</c:v>
                </c:pt>
                <c:pt idx="23">
                  <c:v>0.66377463029075257</c:v>
                </c:pt>
                <c:pt idx="24">
                  <c:v>0.68532213107078088</c:v>
                </c:pt>
                <c:pt idx="25">
                  <c:v>0.70625556757756924</c:v>
                </c:pt>
                <c:pt idx="26">
                  <c:v>0.72659306838338733</c:v>
                </c:pt>
                <c:pt idx="27">
                  <c:v>0.74635239630323735</c:v>
                </c:pt>
                <c:pt idx="28">
                  <c:v>0.76555064177949594</c:v>
                </c:pt>
                <c:pt idx="29">
                  <c:v>0.78420439601869074</c:v>
                </c:pt>
                <c:pt idx="30">
                  <c:v>0.80232970345830479</c:v>
                </c:pt>
                <c:pt idx="31">
                  <c:v>0.81994224506057478</c:v>
                </c:pt>
                <c:pt idx="32">
                  <c:v>0.83705712044223068</c:v>
                </c:pt>
                <c:pt idx="33">
                  <c:v>0.85368916030147479</c:v>
                </c:pt>
                <c:pt idx="34">
                  <c:v>0.86985242318260914</c:v>
                </c:pt>
                <c:pt idx="35">
                  <c:v>0.8855603659233755</c:v>
                </c:pt>
                <c:pt idx="36">
                  <c:v>0.90082671711826257</c:v>
                </c:pt>
                <c:pt idx="37">
                  <c:v>0.9156646410997602</c:v>
                </c:pt>
                <c:pt idx="38">
                  <c:v>0.93008648738767208</c:v>
                </c:pt>
                <c:pt idx="39">
                  <c:v>0.9441043990047997</c:v>
                </c:pt>
                <c:pt idx="40">
                  <c:v>0.95773021250282486</c:v>
                </c:pt>
                <c:pt idx="41">
                  <c:v>0.97097532250220686</c:v>
                </c:pt>
                <c:pt idx="42">
                  <c:v>0.98385074156323715</c:v>
                </c:pt>
                <c:pt idx="43">
                  <c:v>0.99636748585810697</c:v>
                </c:pt>
                <c:pt idx="44">
                  <c:v>1.0085358981661383</c:v>
                </c:pt>
                <c:pt idx="45">
                  <c:v>1.0203659728159495</c:v>
                </c:pt>
                <c:pt idx="46">
                  <c:v>1.0318674881672656</c:v>
                </c:pt>
                <c:pt idx="47">
                  <c:v>1.0430501121342783</c:v>
                </c:pt>
                <c:pt idx="48">
                  <c:v>1.0539233474527361</c:v>
                </c:pt>
                <c:pt idx="49">
                  <c:v>1.0644959632204054</c:v>
                </c:pt>
                <c:pt idx="50">
                  <c:v>1.074776582853626</c:v>
                </c:pt>
                <c:pt idx="51">
                  <c:v>1.0847734527070747</c:v>
                </c:pt>
                <c:pt idx="52">
                  <c:v>1.0944944174329647</c:v>
                </c:pt>
                <c:pt idx="53">
                  <c:v>1.1039475529094249</c:v>
                </c:pt>
                <c:pt idx="54">
                  <c:v>1.1131409286359932</c:v>
                </c:pt>
                <c:pt idx="55">
                  <c:v>1.1220816550880519</c:v>
                </c:pt>
                <c:pt idx="56">
                  <c:v>1.1307769882005285</c:v>
                </c:pt>
                <c:pt idx="57">
                  <c:v>1.1392342706875898</c:v>
                </c:pt>
                <c:pt idx="58">
                  <c:v>1.1474602403034757</c:v>
                </c:pt>
                <c:pt idx="59">
                  <c:v>1.1554609320848237</c:v>
                </c:pt>
                <c:pt idx="60">
                  <c:v>1.1632428946779885</c:v>
                </c:pt>
                <c:pt idx="61">
                  <c:v>1.1708126724575627</c:v>
                </c:pt>
                <c:pt idx="62">
                  <c:v>1.1781763001898542</c:v>
                </c:pt>
                <c:pt idx="63">
                  <c:v>1.1853395057661542</c:v>
                </c:pt>
                <c:pt idx="64">
                  <c:v>1.1923081005899112</c:v>
                </c:pt>
                <c:pt idx="65">
                  <c:v>1.1990875492398427</c:v>
                </c:pt>
                <c:pt idx="66">
                  <c:v>1.2056827843002627</c:v>
                </c:pt>
                <c:pt idx="67">
                  <c:v>1.2120991918110724</c:v>
                </c:pt>
                <c:pt idx="68">
                  <c:v>1.2183417959515959</c:v>
                </c:pt>
                <c:pt idx="69">
                  <c:v>1.2244159977798996</c:v>
                </c:pt>
                <c:pt idx="70">
                  <c:v>1.2303262186965784</c:v>
                </c:pt>
                <c:pt idx="71">
                  <c:v>1.2360770391147311</c:v>
                </c:pt>
                <c:pt idx="72">
                  <c:v>1.2416731535781953</c:v>
                </c:pt>
                <c:pt idx="73">
                  <c:v>1.2471187592129318</c:v>
                </c:pt>
                <c:pt idx="74">
                  <c:v>1.2524178570010878</c:v>
                </c:pt>
                <c:pt idx="75">
                  <c:v>1.2575744704655756</c:v>
                </c:pt>
                <c:pt idx="76">
                  <c:v>1.2625927180307499</c:v>
                </c:pt>
                <c:pt idx="77">
                  <c:v>1.2674767294888776</c:v>
                </c:pt>
                <c:pt idx="78">
                  <c:v>1.2722302686131202</c:v>
                </c:pt>
                <c:pt idx="79">
                  <c:v>1.276856927493482</c:v>
                </c:pt>
                <c:pt idx="80">
                  <c:v>1.2813600485007719</c:v>
                </c:pt>
                <c:pt idx="81">
                  <c:v>1.2857429470900996</c:v>
                </c:pt>
                <c:pt idx="82">
                  <c:v>1.2900091255818331</c:v>
                </c:pt>
                <c:pt idx="83">
                  <c:v>1.2941618282453662</c:v>
                </c:pt>
                <c:pt idx="84">
                  <c:v>1.298204355032597</c:v>
                </c:pt>
                <c:pt idx="85">
                  <c:v>1.3021395734705072</c:v>
                </c:pt>
                <c:pt idx="86">
                  <c:v>1.3059704214116088</c:v>
                </c:pt>
                <c:pt idx="87">
                  <c:v>1.3096997157953518</c:v>
                </c:pt>
                <c:pt idx="88">
                  <c:v>1.3133307539705852</c:v>
                </c:pt>
                <c:pt idx="89">
                  <c:v>1.3168658452276552</c:v>
                </c:pt>
                <c:pt idx="90">
                  <c:v>1.3203075514182745</c:v>
                </c:pt>
                <c:pt idx="91">
                  <c:v>1.3236585035057611</c:v>
                </c:pt>
                <c:pt idx="92">
                  <c:v>1.3269211488150923</c:v>
                </c:pt>
                <c:pt idx="93">
                  <c:v>1.3300978715689331</c:v>
                </c:pt>
                <c:pt idx="94">
                  <c:v>1.3331910779774601</c:v>
                </c:pt>
                <c:pt idx="95">
                  <c:v>1.3362031314422746</c:v>
                </c:pt>
                <c:pt idx="96">
                  <c:v>1.339136528499647</c:v>
                </c:pt>
                <c:pt idx="97">
                  <c:v>1.3419934128946458</c:v>
                </c:pt>
                <c:pt idx="98">
                  <c:v>1.344775597245206</c:v>
                </c:pt>
                <c:pt idx="99">
                  <c:v>1.3474850378382819</c:v>
                </c:pt>
                <c:pt idx="100">
                  <c:v>1.3501236426414975</c:v>
                </c:pt>
                <c:pt idx="101">
                  <c:v>1.3526936925997288</c:v>
                </c:pt>
                <c:pt idx="102">
                  <c:v>1.3551969627635523</c:v>
                </c:pt>
                <c:pt idx="103">
                  <c:v>1.3576349521646087</c:v>
                </c:pt>
                <c:pt idx="104">
                  <c:v>1.360009672184715</c:v>
                </c:pt>
                <c:pt idx="105">
                  <c:v>1.3623226264193713</c:v>
                </c:pt>
                <c:pt idx="106">
                  <c:v>1.3645755821542471</c:v>
                </c:pt>
                <c:pt idx="107">
                  <c:v>1.3667700059494723</c:v>
                </c:pt>
                <c:pt idx="108">
                  <c:v>1.3689079319856301</c:v>
                </c:pt>
                <c:pt idx="109">
                  <c:v>1.3709907569572168</c:v>
                </c:pt>
                <c:pt idx="110">
                  <c:v>1.3730198399666929</c:v>
                </c:pt>
                <c:pt idx="111">
                  <c:v>1.3749966494668311</c:v>
                </c:pt>
                <c:pt idx="112">
                  <c:v>1.3769226520799092</c:v>
                </c:pt>
                <c:pt idx="113">
                  <c:v>1.378799190919799</c:v>
                </c:pt>
                <c:pt idx="114">
                  <c:v>1.3806277130153544</c:v>
                </c:pt>
                <c:pt idx="115">
                  <c:v>1.3824092293725532</c:v>
                </c:pt>
                <c:pt idx="116">
                  <c:v>1.3841451104210856</c:v>
                </c:pt>
                <c:pt idx="117">
                  <c:v>1.3858364766302245</c:v>
                </c:pt>
                <c:pt idx="118">
                  <c:v>1.3874845360574013</c:v>
                </c:pt>
                <c:pt idx="119">
                  <c:v>1.3890903892453648</c:v>
                </c:pt>
                <c:pt idx="120">
                  <c:v>1.3906552718224829</c:v>
                </c:pt>
                <c:pt idx="121">
                  <c:v>1.3921803603094263</c:v>
                </c:pt>
                <c:pt idx="122">
                  <c:v>1.393666538226481</c:v>
                </c:pt>
                <c:pt idx="123">
                  <c:v>1.3951147017759991</c:v>
                </c:pt>
                <c:pt idx="124">
                  <c:v>1.3965259664959642</c:v>
                </c:pt>
                <c:pt idx="125">
                  <c:v>1.3979015771481451</c:v>
                </c:pt>
                <c:pt idx="126">
                  <c:v>1.3992423009291555</c:v>
                </c:pt>
                <c:pt idx="127">
                  <c:v>1.4005490003394159</c:v>
                </c:pt>
                <c:pt idx="128">
                  <c:v>1.4018228153031891</c:v>
                </c:pt>
                <c:pt idx="129">
                  <c:v>1.4030645829980148</c:v>
                </c:pt>
                <c:pt idx="130">
                  <c:v>1.4042749674458168</c:v>
                </c:pt>
                <c:pt idx="131">
                  <c:v>1.405454686229207</c:v>
                </c:pt>
                <c:pt idx="132">
                  <c:v>1.4066048203380106</c:v>
                </c:pt>
                <c:pt idx="133">
                  <c:v>1.4077260830857996</c:v>
                </c:pt>
                <c:pt idx="134">
                  <c:v>1.4088191277271374</c:v>
                </c:pt>
                <c:pt idx="135">
                  <c:v>1.4098847014237654</c:v>
                </c:pt>
                <c:pt idx="136">
                  <c:v>1.4109234056193856</c:v>
                </c:pt>
                <c:pt idx="137">
                  <c:v>1.4119359785027186</c:v>
                </c:pt>
                <c:pt idx="138">
                  <c:v>1.4129231013564512</c:v>
                </c:pt>
                <c:pt idx="139">
                  <c:v>1.4138855811015107</c:v>
                </c:pt>
                <c:pt idx="140">
                  <c:v>1.41482399253539</c:v>
                </c:pt>
                <c:pt idx="141">
                  <c:v>1.4157389003754119</c:v>
                </c:pt>
                <c:pt idx="142">
                  <c:v>1.4166309858085517</c:v>
                </c:pt>
                <c:pt idx="143">
                  <c:v>1.4175008200278214</c:v>
                </c:pt>
                <c:pt idx="144">
                  <c:v>1.4183493458165699</c:v>
                </c:pt>
                <c:pt idx="145">
                  <c:v>1.4191767798877548</c:v>
                </c:pt>
                <c:pt idx="146">
                  <c:v>1.4199837294808457</c:v>
                </c:pt>
                <c:pt idx="147">
                  <c:v>1.4207704984283276</c:v>
                </c:pt>
                <c:pt idx="148">
                  <c:v>1.4215375855431633</c:v>
                </c:pt>
                <c:pt idx="149">
                  <c:v>1.4222858585570459</c:v>
                </c:pt>
                <c:pt idx="150">
                  <c:v>1.4230155574823109</c:v>
                </c:pt>
                <c:pt idx="151">
                  <c:v>1.4237272333402529</c:v>
                </c:pt>
                <c:pt idx="152">
                  <c:v>1.4244211457193872</c:v>
                </c:pt>
                <c:pt idx="153">
                  <c:v>1.4250978892183628</c:v>
                </c:pt>
                <c:pt idx="154">
                  <c:v>1.425758023418999</c:v>
                </c:pt>
                <c:pt idx="155">
                  <c:v>1.4264018238705352</c:v>
                </c:pt>
                <c:pt idx="156">
                  <c:v>1.4270298082501931</c:v>
                </c:pt>
                <c:pt idx="157">
                  <c:v>1.4276423956949571</c:v>
                </c:pt>
                <c:pt idx="158">
                  <c:v>1.4282399711372378</c:v>
                </c:pt>
                <c:pt idx="159">
                  <c:v>1.4288229709038398</c:v>
                </c:pt>
                <c:pt idx="160">
                  <c:v>1.4293915368702133</c:v>
                </c:pt>
                <c:pt idx="161">
                  <c:v>1.4299460495240839</c:v>
                </c:pt>
                <c:pt idx="162">
                  <c:v>1.4304869156400692</c:v>
                </c:pt>
                <c:pt idx="163">
                  <c:v>1.4310147052240596</c:v>
                </c:pt>
                <c:pt idx="164">
                  <c:v>1.4315295810388025</c:v>
                </c:pt>
                <c:pt idx="165">
                  <c:v>1.432031939011734</c:v>
                </c:pt>
                <c:pt idx="166">
                  <c:v>1.4325219859335092</c:v>
                </c:pt>
                <c:pt idx="167">
                  <c:v>1.4330003576988815</c:v>
                </c:pt>
                <c:pt idx="168">
                  <c:v>1.4334670217570058</c:v>
                </c:pt>
                <c:pt idx="169">
                  <c:v>1.433922261585669</c:v>
                </c:pt>
                <c:pt idx="170">
                  <c:v>1.4343662659860121</c:v>
                </c:pt>
                <c:pt idx="171">
                  <c:v>1.4347994344591748</c:v>
                </c:pt>
                <c:pt idx="172">
                  <c:v>1.4352220842315691</c:v>
                </c:pt>
                <c:pt idx="173">
                  <c:v>1.4356346119800829</c:v>
                </c:pt>
                <c:pt idx="174">
                  <c:v>1.4360371098124558</c:v>
                </c:pt>
                <c:pt idx="175">
                  <c:v>1.4364298945725162</c:v>
                </c:pt>
                <c:pt idx="176">
                  <c:v>1.436813189163789</c:v>
                </c:pt>
                <c:pt idx="177">
                  <c:v>1.4371873622779194</c:v>
                </c:pt>
                <c:pt idx="178">
                  <c:v>1.4375526366777729</c:v>
                </c:pt>
                <c:pt idx="179">
                  <c:v>1.4379089811689014</c:v>
                </c:pt>
                <c:pt idx="180">
                  <c:v>1.438256728069498</c:v>
                </c:pt>
                <c:pt idx="181">
                  <c:v>1.438596205442944</c:v>
                </c:pt>
                <c:pt idx="182">
                  <c:v>1.4389275615478088</c:v>
                </c:pt>
                <c:pt idx="183">
                  <c:v>1.4392510049483418</c:v>
                </c:pt>
                <c:pt idx="184">
                  <c:v>1.4395666732178047</c:v>
                </c:pt>
                <c:pt idx="185">
                  <c:v>1.4398749780564901</c:v>
                </c:pt>
                <c:pt idx="186">
                  <c:v>1.4401760255000478</c:v>
                </c:pt>
                <c:pt idx="187">
                  <c:v>1.4404699281630129</c:v>
                </c:pt>
                <c:pt idx="188">
                  <c:v>1.4407568380199396</c:v>
                </c:pt>
                <c:pt idx="189">
                  <c:v>1.4410367745511998</c:v>
                </c:pt>
                <c:pt idx="190">
                  <c:v>1.4413101271272521</c:v>
                </c:pt>
                <c:pt idx="191">
                  <c:v>1.4415770571860569</c:v>
                </c:pt>
                <c:pt idx="192">
                  <c:v>1.4418376582506718</c:v>
                </c:pt>
                <c:pt idx="193">
                  <c:v>1.4420921318397526</c:v>
                </c:pt>
                <c:pt idx="194">
                  <c:v>1.4423407000947759</c:v>
                </c:pt>
                <c:pt idx="195">
                  <c:v>1.4425834123724135</c:v>
                </c:pt>
                <c:pt idx="196">
                  <c:v>1.4428203144932827</c:v>
                </c:pt>
                <c:pt idx="197">
                  <c:v>1.4430516779453868</c:v>
                </c:pt>
                <c:pt idx="198">
                  <c:v>1.4432775438193963</c:v>
                </c:pt>
                <c:pt idx="199">
                  <c:v>1.4434979943847583</c:v>
                </c:pt>
                <c:pt idx="200">
                  <c:v>1.4437131230429241</c:v>
                </c:pt>
                <c:pt idx="201">
                  <c:v>1.4439231662940792</c:v>
                </c:pt>
                <c:pt idx="202">
                  <c:v>1.4441283278227617</c:v>
                </c:pt>
                <c:pt idx="203">
                  <c:v>1.4443286551780252</c:v>
                </c:pt>
                <c:pt idx="204">
                  <c:v>1.4445242266304765</c:v>
                </c:pt>
                <c:pt idx="205">
                  <c:v>1.4447152227127966</c:v>
                </c:pt>
                <c:pt idx="206">
                  <c:v>1.4449018114350276</c:v>
                </c:pt>
                <c:pt idx="207">
                  <c:v>1.4450840787215302</c:v>
                </c:pt>
                <c:pt idx="208">
                  <c:v>1.4452621398679173</c:v>
                </c:pt>
                <c:pt idx="209">
                  <c:v>1.4454360619253077</c:v>
                </c:pt>
                <c:pt idx="210">
                  <c:v>1.4456059738524001</c:v>
                </c:pt>
                <c:pt idx="211">
                  <c:v>1.4457719696145355</c:v>
                </c:pt>
                <c:pt idx="212">
                  <c:v>1.4459341508438359</c:v>
                </c:pt>
                <c:pt idx="213">
                  <c:v>1.4460926116343737</c:v>
                </c:pt>
                <c:pt idx="214">
                  <c:v>1.4462474729997565</c:v>
                </c:pt>
                <c:pt idx="215">
                  <c:v>1.4463987141375678</c:v>
                </c:pt>
                <c:pt idx="216">
                  <c:v>1.4465464654571669</c:v>
                </c:pt>
                <c:pt idx="217">
                  <c:v>1.4466908597160575</c:v>
                </c:pt>
                <c:pt idx="218">
                  <c:v>1.4468318370162685</c:v>
                </c:pt>
                <c:pt idx="219">
                  <c:v>1.4469693301385178</c:v>
                </c:pt>
                <c:pt idx="220">
                  <c:v>1.4471037508279885</c:v>
                </c:pt>
                <c:pt idx="221">
                  <c:v>1.4472349425125863</c:v>
                </c:pt>
                <c:pt idx="222">
                  <c:v>1.4473631371047213</c:v>
                </c:pt>
                <c:pt idx="223">
                  <c:v>1.4474885039848309</c:v>
                </c:pt>
                <c:pt idx="224">
                  <c:v>1.4476109373721273</c:v>
                </c:pt>
                <c:pt idx="225">
                  <c:v>1.4477305190227698</c:v>
                </c:pt>
                <c:pt idx="226">
                  <c:v>1.4478472249128065</c:v>
                </c:pt>
                <c:pt idx="227">
                  <c:v>1.4479612646452811</c:v>
                </c:pt>
                <c:pt idx="228">
                  <c:v>1.4480727395171458</c:v>
                </c:pt>
                <c:pt idx="229">
                  <c:v>1.44818155384037</c:v>
                </c:pt>
                <c:pt idx="230">
                  <c:v>1.448287833273632</c:v>
                </c:pt>
                <c:pt idx="231">
                  <c:v>1.4483916444834786</c:v>
                </c:pt>
                <c:pt idx="232">
                  <c:v>1.4484931398443492</c:v>
                </c:pt>
                <c:pt idx="233">
                  <c:v>1.448592318540882</c:v>
                </c:pt>
                <c:pt idx="234">
                  <c:v>1.4486892080540663</c:v>
                </c:pt>
                <c:pt idx="235">
                  <c:v>1.4487839263162317</c:v>
                </c:pt>
                <c:pt idx="236">
                  <c:v>1.4488765648149753</c:v>
                </c:pt>
                <c:pt idx="237">
                  <c:v>1.4489671671853299</c:v>
                </c:pt>
                <c:pt idx="238">
                  <c:v>1.4490557291167714</c:v>
                </c:pt>
                <c:pt idx="239">
                  <c:v>1.4491424104107535</c:v>
                </c:pt>
                <c:pt idx="240">
                  <c:v>1.4492271747320828</c:v>
                </c:pt>
                <c:pt idx="241">
                  <c:v>1.4493098397227919</c:v>
                </c:pt>
                <c:pt idx="242">
                  <c:v>1.4493905620599672</c:v>
                </c:pt>
                <c:pt idx="243">
                  <c:v>1.4494694715917902</c:v>
                </c:pt>
                <c:pt idx="244">
                  <c:v>1.4495466895628109</c:v>
                </c:pt>
                <c:pt idx="245">
                  <c:v>1.4496221625984202</c:v>
                </c:pt>
                <c:pt idx="246">
                  <c:v>1.4496960094311342</c:v>
                </c:pt>
                <c:pt idx="247">
                  <c:v>1.449768134576586</c:v>
                </c:pt>
                <c:pt idx="248">
                  <c:v>1.4498387273019757</c:v>
                </c:pt>
                <c:pt idx="249">
                  <c:v>1.449907836712572</c:v>
                </c:pt>
                <c:pt idx="250">
                  <c:v>1.4499754778246596</c:v>
                </c:pt>
                <c:pt idx="251">
                  <c:v>1.450041590407376</c:v>
                </c:pt>
                <c:pt idx="252">
                  <c:v>1.4501063292777872</c:v>
                </c:pt>
                <c:pt idx="253">
                  <c:v>1.4501696118982788</c:v>
                </c:pt>
                <c:pt idx="254">
                  <c:v>1.4502314669986345</c:v>
                </c:pt>
                <c:pt idx="255">
                  <c:v>1.4502919933330898</c:v>
                </c:pt>
                <c:pt idx="256">
                  <c:v>1.4503511088515231</c:v>
                </c:pt>
                <c:pt idx="257">
                  <c:v>1.4504088723098447</c:v>
                </c:pt>
                <c:pt idx="258">
                  <c:v>1.4504654340283876</c:v>
                </c:pt>
                <c:pt idx="259">
                  <c:v>1.4505206701475544</c:v>
                </c:pt>
                <c:pt idx="260">
                  <c:v>1.4505747919711489</c:v>
                </c:pt>
                <c:pt idx="261">
                  <c:v>1.45062778210309</c:v>
                </c:pt>
                <c:pt idx="262">
                  <c:v>1.45067958659019</c:v>
                </c:pt>
                <c:pt idx="263">
                  <c:v>1.4507302538886602</c:v>
                </c:pt>
                <c:pt idx="264">
                  <c:v>1.4507797700844218</c:v>
                </c:pt>
                <c:pt idx="265">
                  <c:v>1.4508281501973179</c:v>
                </c:pt>
                <c:pt idx="266">
                  <c:v>1.450875373897355</c:v>
                </c:pt>
                <c:pt idx="267">
                  <c:v>1.4509215015311483</c:v>
                </c:pt>
                <c:pt idx="268">
                  <c:v>1.4509665950031809</c:v>
                </c:pt>
                <c:pt idx="269">
                  <c:v>1.4510107925452105</c:v>
                </c:pt>
                <c:pt idx="270">
                  <c:v>1.4510540784223855</c:v>
                </c:pt>
                <c:pt idx="271">
                  <c:v>1.4510964112273883</c:v>
                </c:pt>
                <c:pt idx="272">
                  <c:v>1.4511378460123416</c:v>
                </c:pt>
                <c:pt idx="273">
                  <c:v>1.4511784565404069</c:v>
                </c:pt>
                <c:pt idx="274">
                  <c:v>1.4512182434118781</c:v>
                </c:pt>
                <c:pt idx="275">
                  <c:v>1.4512572535355919</c:v>
                </c:pt>
                <c:pt idx="276">
                  <c:v>1.4512954214070994</c:v>
                </c:pt>
                <c:pt idx="277">
                  <c:v>1.4513327188487621</c:v>
                </c:pt>
                <c:pt idx="278">
                  <c:v>1.4513692461135277</c:v>
                </c:pt>
                <c:pt idx="279">
                  <c:v>1.4514049883969928</c:v>
                </c:pt>
                <c:pt idx="280">
                  <c:v>1.4514399934169515</c:v>
                </c:pt>
                <c:pt idx="281">
                  <c:v>1.4514743503686303</c:v>
                </c:pt>
                <c:pt idx="282">
                  <c:v>1.4515076870052126</c:v>
                </c:pt>
                <c:pt idx="283">
                  <c:v>1.4515403120151864</c:v>
                </c:pt>
                <c:pt idx="284">
                  <c:v>1.4515723066234172</c:v>
                </c:pt>
                <c:pt idx="285">
                  <c:v>1.4516036199854325</c:v>
                </c:pt>
                <c:pt idx="286">
                  <c:v>1.4516342528448147</c:v>
                </c:pt>
                <c:pt idx="287">
                  <c:v>1.4516642008956615</c:v>
                </c:pt>
                <c:pt idx="288">
                  <c:v>1.451693582585077</c:v>
                </c:pt>
                <c:pt idx="289">
                  <c:v>1.4517223256598779</c:v>
                </c:pt>
                <c:pt idx="290">
                  <c:v>1.4517504388385543</c:v>
                </c:pt>
                <c:pt idx="291">
                  <c:v>1.4517779767134835</c:v>
                </c:pt>
                <c:pt idx="292">
                  <c:v>1.4518048364407765</c:v>
                </c:pt>
                <c:pt idx="293">
                  <c:v>1.4518310954757858</c:v>
                </c:pt>
                <c:pt idx="294">
                  <c:v>1.4518567400418374</c:v>
                </c:pt>
                <c:pt idx="295">
                  <c:v>1.4518817681541036</c:v>
                </c:pt>
                <c:pt idx="296">
                  <c:v>1.4519062551616251</c:v>
                </c:pt>
                <c:pt idx="297">
                  <c:v>1.4519302118619708</c:v>
                </c:pt>
                <c:pt idx="298">
                  <c:v>1.451953636811389</c:v>
                </c:pt>
                <c:pt idx="299">
                  <c:v>1.4519766287383336</c:v>
                </c:pt>
                <c:pt idx="300">
                  <c:v>1.4519990818410702</c:v>
                </c:pt>
                <c:pt idx="301">
                  <c:v>1.4520210365775603</c:v>
                </c:pt>
                <c:pt idx="302">
                  <c:v>1.452042636971983</c:v>
                </c:pt>
                <c:pt idx="303">
                  <c:v>1.4520638264173693</c:v>
                </c:pt>
                <c:pt idx="304">
                  <c:v>1.4520846298247609</c:v>
                </c:pt>
                <c:pt idx="305">
                  <c:v>1.4521049747086407</c:v>
                </c:pt>
                <c:pt idx="306">
                  <c:v>1.4521247483617508</c:v>
                </c:pt>
                <c:pt idx="307">
                  <c:v>1.4521440198170741</c:v>
                </c:pt>
                <c:pt idx="308">
                  <c:v>1.4521628543989074</c:v>
                </c:pt>
                <c:pt idx="309">
                  <c:v>1.4521813240237855</c:v>
                </c:pt>
                <c:pt idx="310">
                  <c:v>1.4521994369080864</c:v>
                </c:pt>
                <c:pt idx="311">
                  <c:v>1.4522172090763654</c:v>
                </c:pt>
                <c:pt idx="312">
                  <c:v>1.45223465456496</c:v>
                </c:pt>
                <c:pt idx="313">
                  <c:v>1.4522517659886489</c:v>
                </c:pt>
                <c:pt idx="314">
                  <c:v>1.4522685298926037</c:v>
                </c:pt>
                <c:pt idx="315">
                  <c:v>1.4522849979291936</c:v>
                </c:pt>
                <c:pt idx="316">
                  <c:v>1.4523010116230188</c:v>
                </c:pt>
                <c:pt idx="317">
                  <c:v>1.4523167304757749</c:v>
                </c:pt>
                <c:pt idx="318">
                  <c:v>1.4523321505885545</c:v>
                </c:pt>
                <c:pt idx="319">
                  <c:v>1.452347300094857</c:v>
                </c:pt>
                <c:pt idx="320">
                  <c:v>1.4523621926670436</c:v>
                </c:pt>
                <c:pt idx="321">
                  <c:v>1.4523767340511793</c:v>
                </c:pt>
                <c:pt idx="322">
                  <c:v>1.4523909288514967</c:v>
                </c:pt>
                <c:pt idx="323">
                  <c:v>1.4524048463099681</c:v>
                </c:pt>
                <c:pt idx="324">
                  <c:v>1.4524184510963019</c:v>
                </c:pt>
                <c:pt idx="325">
                  <c:v>1.4524317257533572</c:v>
                </c:pt>
                <c:pt idx="326">
                  <c:v>1.4524447218365513</c:v>
                </c:pt>
                <c:pt idx="327">
                  <c:v>1.4524575045246164</c:v>
                </c:pt>
                <c:pt idx="328">
                  <c:v>1.4524700627667615</c:v>
                </c:pt>
                <c:pt idx="329">
                  <c:v>1.4524823351063354</c:v>
                </c:pt>
                <c:pt idx="330">
                  <c:v>1.4524943488633113</c:v>
                </c:pt>
                <c:pt idx="331">
                  <c:v>1.4525061915427908</c:v>
                </c:pt>
                <c:pt idx="332">
                  <c:v>1.4525178596312056</c:v>
                </c:pt>
                <c:pt idx="333">
                  <c:v>1.4525293101227978</c:v>
                </c:pt>
                <c:pt idx="334">
                  <c:v>1.4525405252955936</c:v>
                </c:pt>
                <c:pt idx="335">
                  <c:v>1.4525515485260898</c:v>
                </c:pt>
                <c:pt idx="336">
                  <c:v>1.452562284022533</c:v>
                </c:pt>
                <c:pt idx="337">
                  <c:v>1.4525727868164262</c:v>
                </c:pt>
                <c:pt idx="338">
                  <c:v>1.4525830787166156</c:v>
                </c:pt>
                <c:pt idx="339">
                  <c:v>1.4525931488131973</c:v>
                </c:pt>
                <c:pt idx="340">
                  <c:v>1.4526030292180701</c:v>
                </c:pt>
                <c:pt idx="341">
                  <c:v>1.4526127046524349</c:v>
                </c:pt>
                <c:pt idx="342">
                  <c:v>1.4526221631158971</c:v>
                </c:pt>
                <c:pt idx="343">
                  <c:v>1.4526314077730129</c:v>
                </c:pt>
                <c:pt idx="344">
                  <c:v>1.4526404725297435</c:v>
                </c:pt>
                <c:pt idx="345">
                  <c:v>1.452649380236511</c:v>
                </c:pt>
                <c:pt idx="346">
                  <c:v>1.4526581864281614</c:v>
                </c:pt>
                <c:pt idx="347">
                  <c:v>1.452666818205296</c:v>
                </c:pt>
                <c:pt idx="348">
                  <c:v>1.4526753088103359</c:v>
                </c:pt>
                <c:pt idx="349">
                  <c:v>1.4526836864767645</c:v>
                </c:pt>
                <c:pt idx="350">
                  <c:v>1.4526918751134676</c:v>
                </c:pt>
                <c:pt idx="351">
                  <c:v>1.4526999118991624</c:v>
                </c:pt>
                <c:pt idx="352">
                  <c:v>1.4527078304420018</c:v>
                </c:pt>
                <c:pt idx="353">
                  <c:v>1.4527156241299468</c:v>
                </c:pt>
                <c:pt idx="354">
                  <c:v>1.4527233003814932</c:v>
                </c:pt>
                <c:pt idx="355">
                  <c:v>1.4527307654189607</c:v>
                </c:pt>
                <c:pt idx="356">
                  <c:v>1.4527380482141874</c:v>
                </c:pt>
                <c:pt idx="357">
                  <c:v>1.452745217116705</c:v>
                </c:pt>
                <c:pt idx="358">
                  <c:v>1.4527522522879572</c:v>
                </c:pt>
                <c:pt idx="359">
                  <c:v>1.4527591665474699</c:v>
                </c:pt>
                <c:pt idx="360">
                  <c:v>1.4527659831539848</c:v>
                </c:pt>
                <c:pt idx="361">
                  <c:v>1.4527727094019858</c:v>
                </c:pt>
                <c:pt idx="362">
                  <c:v>1.4527793488076417</c:v>
                </c:pt>
                <c:pt idx="363">
                  <c:v>1.4527857857900004</c:v>
                </c:pt>
                <c:pt idx="364">
                  <c:v>1.4527920934181693</c:v>
                </c:pt>
                <c:pt idx="365">
                  <c:v>1.4527982990175836</c:v>
                </c:pt>
                <c:pt idx="366">
                  <c:v>1.4528044105346605</c:v>
                </c:pt>
                <c:pt idx="367">
                  <c:v>1.4528104192298548</c:v>
                </c:pt>
                <c:pt idx="368">
                  <c:v>1.4528163244239651</c:v>
                </c:pt>
                <c:pt idx="369">
                  <c:v>1.45282214127554</c:v>
                </c:pt>
                <c:pt idx="370">
                  <c:v>1.4528278985331489</c:v>
                </c:pt>
                <c:pt idx="371">
                  <c:v>1.4528335598097966</c:v>
                </c:pt>
                <c:pt idx="372">
                  <c:v>1.4528391649349315</c:v>
                </c:pt>
                <c:pt idx="373">
                  <c:v>1.4528447767681236</c:v>
                </c:pt>
                <c:pt idx="374">
                  <c:v>1.4528503542153937</c:v>
                </c:pt>
                <c:pt idx="375">
                  <c:v>1.4528559231415719</c:v>
                </c:pt>
                <c:pt idx="376">
                  <c:v>1.4528614452104776</c:v>
                </c:pt>
                <c:pt idx="377">
                  <c:v>1.452866769700963</c:v>
                </c:pt>
                <c:pt idx="378">
                  <c:v>1.4528719173057982</c:v>
                </c:pt>
                <c:pt idx="379">
                  <c:v>1.4528768733033324</c:v>
                </c:pt>
                <c:pt idx="380">
                  <c:v>1.4528816087811951</c:v>
                </c:pt>
                <c:pt idx="381">
                  <c:v>1.4528862261319975</c:v>
                </c:pt>
                <c:pt idx="382">
                  <c:v>1.4528907223815495</c:v>
                </c:pt>
                <c:pt idx="383">
                  <c:v>1.4528950907124578</c:v>
                </c:pt>
                <c:pt idx="384">
                  <c:v>1.4528993598128674</c:v>
                </c:pt>
                <c:pt idx="385">
                  <c:v>1.4529035172924383</c:v>
                </c:pt>
                <c:pt idx="386">
                  <c:v>1.4529075585738691</c:v>
                </c:pt>
                <c:pt idx="387">
                  <c:v>1.4529115157146455</c:v>
                </c:pt>
                <c:pt idx="388">
                  <c:v>1.452915425815402</c:v>
                </c:pt>
                <c:pt idx="389">
                  <c:v>1.4529192959934685</c:v>
                </c:pt>
                <c:pt idx="390">
                  <c:v>1.452923060977706</c:v>
                </c:pt>
                <c:pt idx="391">
                  <c:v>1.4529266886580676</c:v>
                </c:pt>
                <c:pt idx="392">
                  <c:v>1.4529302646371758</c:v>
                </c:pt>
                <c:pt idx="393">
                  <c:v>1.452933761497206</c:v>
                </c:pt>
                <c:pt idx="394">
                  <c:v>1.4529372142362742</c:v>
                </c:pt>
                <c:pt idx="395">
                  <c:v>1.4529406060357837</c:v>
                </c:pt>
                <c:pt idx="396">
                  <c:v>1.4529439245330367</c:v>
                </c:pt>
                <c:pt idx="397">
                  <c:v>1.4529471622842278</c:v>
                </c:pt>
                <c:pt idx="398">
                  <c:v>1.4529503633336327</c:v>
                </c:pt>
                <c:pt idx="399">
                  <c:v>1.4529535244846452</c:v>
                </c:pt>
                <c:pt idx="400">
                  <c:v>1.4529565510959026</c:v>
                </c:pt>
                <c:pt idx="401">
                  <c:v>1.4529594243324817</c:v>
                </c:pt>
                <c:pt idx="402">
                  <c:v>1.452962220589028</c:v>
                </c:pt>
                <c:pt idx="403">
                  <c:v>1.4529649699053662</c:v>
                </c:pt>
                <c:pt idx="404">
                  <c:v>1.4529676666496247</c:v>
                </c:pt>
                <c:pt idx="405">
                  <c:v>1.4529703225634363</c:v>
                </c:pt>
                <c:pt idx="406">
                  <c:v>1.4529729116393706</c:v>
                </c:pt>
                <c:pt idx="407">
                  <c:v>1.4529753978580551</c:v>
                </c:pt>
                <c:pt idx="408">
                  <c:v>1.4529778377400251</c:v>
                </c:pt>
                <c:pt idx="409">
                  <c:v>1.4529802226904607</c:v>
                </c:pt>
                <c:pt idx="410">
                  <c:v>1.4529825199961306</c:v>
                </c:pt>
                <c:pt idx="411">
                  <c:v>1.4529847811030483</c:v>
                </c:pt>
                <c:pt idx="412">
                  <c:v>1.4529870144944046</c:v>
                </c:pt>
                <c:pt idx="413">
                  <c:v>1.4529891723058124</c:v>
                </c:pt>
                <c:pt idx="414">
                  <c:v>1.4529912180278082</c:v>
                </c:pt>
                <c:pt idx="415">
                  <c:v>1.4529931696022298</c:v>
                </c:pt>
                <c:pt idx="416">
                  <c:v>1.4529950807154366</c:v>
                </c:pt>
                <c:pt idx="417">
                  <c:v>1.4529969341293014</c:v>
                </c:pt>
                <c:pt idx="418">
                  <c:v>1.4529987571130023</c:v>
                </c:pt>
                <c:pt idx="419">
                  <c:v>1.4530005644200243</c:v>
                </c:pt>
                <c:pt idx="420">
                  <c:v>1.4530023806761372</c:v>
                </c:pt>
                <c:pt idx="421">
                  <c:v>1.4530042081023109</c:v>
                </c:pt>
                <c:pt idx="422">
                  <c:v>1.4530058697086796</c:v>
                </c:pt>
                <c:pt idx="423">
                  <c:v>1.4530075236196716</c:v>
                </c:pt>
                <c:pt idx="424">
                  <c:v>1.4530091446517084</c:v>
                </c:pt>
                <c:pt idx="425">
                  <c:v>1.4530107477813583</c:v>
                </c:pt>
                <c:pt idx="426">
                  <c:v>1.4530123495146929</c:v>
                </c:pt>
                <c:pt idx="427">
                  <c:v>1.4530139533838795</c:v>
                </c:pt>
                <c:pt idx="428">
                  <c:v>1.4530155797441129</c:v>
                </c:pt>
                <c:pt idx="429">
                  <c:v>1.453017181934936</c:v>
                </c:pt>
                <c:pt idx="430">
                  <c:v>1.4530187664296657</c:v>
                </c:pt>
                <c:pt idx="431">
                  <c:v>1.4530202817536317</c:v>
                </c:pt>
                <c:pt idx="432">
                  <c:v>1.4530217966239463</c:v>
                </c:pt>
                <c:pt idx="433">
                  <c:v>1.4530233063006266</c:v>
                </c:pt>
                <c:pt idx="434">
                  <c:v>1.453024786140972</c:v>
                </c:pt>
                <c:pt idx="435">
                  <c:v>1.4530262025327618</c:v>
                </c:pt>
                <c:pt idx="436">
                  <c:v>1.4530276114883562</c:v>
                </c:pt>
                <c:pt idx="437">
                  <c:v>1.4530290507708978</c:v>
                </c:pt>
                <c:pt idx="438">
                  <c:v>1.4530304823838378</c:v>
                </c:pt>
                <c:pt idx="439">
                  <c:v>1.4530318838735632</c:v>
                </c:pt>
                <c:pt idx="440">
                  <c:v>1.4530332398798314</c:v>
                </c:pt>
                <c:pt idx="441">
                  <c:v>1.4530345495610968</c:v>
                </c:pt>
                <c:pt idx="442">
                  <c:v>1.4530358300059967</c:v>
                </c:pt>
                <c:pt idx="443">
                  <c:v>1.4530370725421626</c:v>
                </c:pt>
                <c:pt idx="444">
                  <c:v>1.453038324183664</c:v>
                </c:pt>
                <c:pt idx="445">
                  <c:v>1.4530395660767321</c:v>
                </c:pt>
                <c:pt idx="446">
                  <c:v>1.4530408217879804</c:v>
                </c:pt>
                <c:pt idx="447">
                  <c:v>1.453042084768877</c:v>
                </c:pt>
                <c:pt idx="448">
                  <c:v>1.4530433378833487</c:v>
                </c:pt>
                <c:pt idx="449">
                  <c:v>1.4530445967483614</c:v>
                </c:pt>
                <c:pt idx="450">
                  <c:v>1.4530458586198556</c:v>
                </c:pt>
                <c:pt idx="451">
                  <c:v>1.4530471154076694</c:v>
                </c:pt>
                <c:pt idx="452">
                  <c:v>1.453048355644837</c:v>
                </c:pt>
                <c:pt idx="453">
                  <c:v>1.4530495682484823</c:v>
                </c:pt>
                <c:pt idx="454">
                  <c:v>1.4530507394307721</c:v>
                </c:pt>
                <c:pt idx="455">
                  <c:v>1.4530519314046932</c:v>
                </c:pt>
                <c:pt idx="456">
                  <c:v>1.4530532070206692</c:v>
                </c:pt>
                <c:pt idx="457">
                  <c:v>1.4530543661514959</c:v>
                </c:pt>
                <c:pt idx="458">
                  <c:v>1.4530554069393666</c:v>
                </c:pt>
                <c:pt idx="459">
                  <c:v>1.4530564272495703</c:v>
                </c:pt>
                <c:pt idx="460">
                  <c:v>1.4530574004251848</c:v>
                </c:pt>
                <c:pt idx="461">
                  <c:v>1.4530583247668902</c:v>
                </c:pt>
                <c:pt idx="462">
                  <c:v>1.4530592202176682</c:v>
                </c:pt>
                <c:pt idx="463">
                  <c:v>1.453060102543986</c:v>
                </c:pt>
                <c:pt idx="464">
                  <c:v>1.4530609960315166</c:v>
                </c:pt>
                <c:pt idx="465">
                  <c:v>1.4530618827291222</c:v>
                </c:pt>
                <c:pt idx="466">
                  <c:v>1.453062746845639</c:v>
                </c:pt>
                <c:pt idx="467">
                  <c:v>1.4530635954600537</c:v>
                </c:pt>
                <c:pt idx="468">
                  <c:v>1.4530644618849924</c:v>
                </c:pt>
                <c:pt idx="469">
                  <c:v>1.4530653033604126</c:v>
                </c:pt>
                <c:pt idx="470">
                  <c:v>1.4530661656600876</c:v>
                </c:pt>
                <c:pt idx="471">
                  <c:v>1.4530670129118726</c:v>
                </c:pt>
                <c:pt idx="472">
                  <c:v>1.4530678475961771</c:v>
                </c:pt>
                <c:pt idx="473">
                  <c:v>1.4530686553033314</c:v>
                </c:pt>
                <c:pt idx="474">
                  <c:v>1.453069452828702</c:v>
                </c:pt>
                <c:pt idx="475">
                  <c:v>1.4530702456093147</c:v>
                </c:pt>
                <c:pt idx="476">
                  <c:v>1.4530710460628444</c:v>
                </c:pt>
                <c:pt idx="477">
                  <c:v>1.4530718240367901</c:v>
                </c:pt>
                <c:pt idx="478">
                  <c:v>1.4530725916171718</c:v>
                </c:pt>
                <c:pt idx="479">
                  <c:v>1.4530733445535031</c:v>
                </c:pt>
                <c:pt idx="480">
                  <c:v>1.4530741014358735</c:v>
                </c:pt>
                <c:pt idx="481">
                  <c:v>1.4530748529605848</c:v>
                </c:pt>
                <c:pt idx="482">
                  <c:v>1.4530755962275856</c:v>
                </c:pt>
                <c:pt idx="483">
                  <c:v>1.4530763444151527</c:v>
                </c:pt>
                <c:pt idx="484">
                  <c:v>1.4530770939669124</c:v>
                </c:pt>
                <c:pt idx="485">
                  <c:v>1.4530778231369217</c:v>
                </c:pt>
                <c:pt idx="486">
                  <c:v>1.4530785290112769</c:v>
                </c:pt>
                <c:pt idx="487">
                  <c:v>1.4530792269723807</c:v>
                </c:pt>
                <c:pt idx="488">
                  <c:v>1.4530799071468585</c:v>
                </c:pt>
                <c:pt idx="489">
                  <c:v>1.4530805873839849</c:v>
                </c:pt>
                <c:pt idx="490">
                  <c:v>1.4530812414758663</c:v>
                </c:pt>
                <c:pt idx="491">
                  <c:v>1.4530818292655361</c:v>
                </c:pt>
                <c:pt idx="492">
                  <c:v>1.4530824029132963</c:v>
                </c:pt>
                <c:pt idx="493">
                  <c:v>1.4530829488350003</c:v>
                </c:pt>
                <c:pt idx="494">
                  <c:v>1.4530834825924739</c:v>
                </c:pt>
                <c:pt idx="495">
                  <c:v>1.4530840037052906</c:v>
                </c:pt>
                <c:pt idx="496">
                  <c:v>1.4530845117152182</c:v>
                </c:pt>
                <c:pt idx="497">
                  <c:v>1.4530850082178115</c:v>
                </c:pt>
                <c:pt idx="498">
                  <c:v>1.4530855017492876</c:v>
                </c:pt>
                <c:pt idx="499">
                  <c:v>1.4530859893363139</c:v>
                </c:pt>
                <c:pt idx="500">
                  <c:v>1.4530864702087765</c:v>
                </c:pt>
                <c:pt idx="501">
                  <c:v>1.4530869207607267</c:v>
                </c:pt>
                <c:pt idx="502">
                  <c:v>1.4530873759415928</c:v>
                </c:pt>
                <c:pt idx="503">
                  <c:v>1.453087829543152</c:v>
                </c:pt>
                <c:pt idx="504">
                  <c:v>1.4530882742651832</c:v>
                </c:pt>
                <c:pt idx="505">
                  <c:v>1.4530887068212577</c:v>
                </c:pt>
                <c:pt idx="506">
                  <c:v>1.4530891494657958</c:v>
                </c:pt>
                <c:pt idx="507">
                  <c:v>1.4530895744609935</c:v>
                </c:pt>
                <c:pt idx="508">
                  <c:v>1.4530899793233225</c:v>
                </c:pt>
                <c:pt idx="509">
                  <c:v>1.453090366013795</c:v>
                </c:pt>
                <c:pt idx="510">
                  <c:v>1.453090753156028</c:v>
                </c:pt>
                <c:pt idx="511">
                  <c:v>1.453091113869772</c:v>
                </c:pt>
                <c:pt idx="512">
                  <c:v>1.4530914774546557</c:v>
                </c:pt>
                <c:pt idx="513">
                  <c:v>1.4530918378129742</c:v>
                </c:pt>
                <c:pt idx="514">
                  <c:v>1.4530922194818492</c:v>
                </c:pt>
                <c:pt idx="515">
                  <c:v>1.4530925917249859</c:v>
                </c:pt>
                <c:pt idx="516">
                  <c:v>1.4530929365016372</c:v>
                </c:pt>
                <c:pt idx="517">
                  <c:v>1.4530932747509004</c:v>
                </c:pt>
                <c:pt idx="518">
                  <c:v>1.4530936168376716</c:v>
                </c:pt>
                <c:pt idx="519">
                  <c:v>1.453093960870262</c:v>
                </c:pt>
                <c:pt idx="520">
                  <c:v>1.4530943065298931</c:v>
                </c:pt>
                <c:pt idx="521">
                  <c:v>1.4530946526181521</c:v>
                </c:pt>
                <c:pt idx="522">
                  <c:v>1.453095003261557</c:v>
                </c:pt>
                <c:pt idx="523">
                  <c:v>1.4530953313222661</c:v>
                </c:pt>
                <c:pt idx="524">
                  <c:v>1.4530956199703582</c:v>
                </c:pt>
                <c:pt idx="525">
                  <c:v>1.4530959204062943</c:v>
                </c:pt>
                <c:pt idx="526">
                  <c:v>1.4530962234678153</c:v>
                </c:pt>
                <c:pt idx="527">
                  <c:v>1.4530965030925378</c:v>
                </c:pt>
                <c:pt idx="528">
                  <c:v>1.4530967902360257</c:v>
                </c:pt>
                <c:pt idx="529">
                  <c:v>1.4530970859598538</c:v>
                </c:pt>
                <c:pt idx="530">
                  <c:v>1.4530973795168867</c:v>
                </c:pt>
                <c:pt idx="531">
                  <c:v>1.4530976624197001</c:v>
                </c:pt>
                <c:pt idx="532">
                  <c:v>1.4530979502740136</c:v>
                </c:pt>
                <c:pt idx="533">
                  <c:v>1.4530982406895938</c:v>
                </c:pt>
                <c:pt idx="534">
                  <c:v>1.4530985209959471</c:v>
                </c:pt>
                <c:pt idx="535">
                  <c:v>1.4530988004136873</c:v>
                </c:pt>
                <c:pt idx="536">
                  <c:v>1.4530990829421349</c:v>
                </c:pt>
                <c:pt idx="537">
                  <c:v>1.4530993615849241</c:v>
                </c:pt>
                <c:pt idx="538">
                  <c:v>1.4530996195864481</c:v>
                </c:pt>
                <c:pt idx="539">
                  <c:v>1.4530998790314766</c:v>
                </c:pt>
                <c:pt idx="540">
                  <c:v>1.4531001364800888</c:v>
                </c:pt>
                <c:pt idx="541">
                  <c:v>1.4531004020608169</c:v>
                </c:pt>
                <c:pt idx="542">
                  <c:v>1.4531006724486093</c:v>
                </c:pt>
                <c:pt idx="543">
                  <c:v>1.4531008874864537</c:v>
                </c:pt>
                <c:pt idx="544">
                  <c:v>1.453101069252249</c:v>
                </c:pt>
                <c:pt idx="545">
                  <c:v>1.4531012669451953</c:v>
                </c:pt>
                <c:pt idx="546">
                  <c:v>1.4531014745248634</c:v>
                </c:pt>
                <c:pt idx="547">
                  <c:v>1.4531016626354107</c:v>
                </c:pt>
                <c:pt idx="548">
                  <c:v>1.4531018366012909</c:v>
                </c:pt>
                <c:pt idx="549">
                  <c:v>1.4531019989528196</c:v>
                </c:pt>
                <c:pt idx="550">
                  <c:v>1.4531021190313909</c:v>
                </c:pt>
                <c:pt idx="551">
                  <c:v>1.4531022419644857</c:v>
                </c:pt>
                <c:pt idx="552">
                  <c:v>1.453102375922982</c:v>
                </c:pt>
                <c:pt idx="553">
                  <c:v>1.4531025007429244</c:v>
                </c:pt>
                <c:pt idx="554">
                  <c:v>1.4531026180826832</c:v>
                </c:pt>
                <c:pt idx="555">
                  <c:v>1.4531027304393704</c:v>
                </c:pt>
                <c:pt idx="556">
                  <c:v>1.4531028385490241</c:v>
                </c:pt>
                <c:pt idx="557">
                  <c:v>1.4531029494563004</c:v>
                </c:pt>
                <c:pt idx="558">
                  <c:v>1.453103058937947</c:v>
                </c:pt>
                <c:pt idx="559">
                  <c:v>1.4531031616883721</c:v>
                </c:pt>
                <c:pt idx="560">
                  <c:v>1.4531032541893119</c:v>
                </c:pt>
                <c:pt idx="561">
                  <c:v>1.4531033458223384</c:v>
                </c:pt>
                <c:pt idx="562">
                  <c:v>1.453103441296747</c:v>
                </c:pt>
                <c:pt idx="563">
                  <c:v>1.4531035415121749</c:v>
                </c:pt>
                <c:pt idx="564">
                  <c:v>1.4531036409950062</c:v>
                </c:pt>
                <c:pt idx="565">
                  <c:v>1.4531037419627642</c:v>
                </c:pt>
                <c:pt idx="566">
                  <c:v>1.4531038530992746</c:v>
                </c:pt>
                <c:pt idx="567">
                  <c:v>1.453103982873952</c:v>
                </c:pt>
                <c:pt idx="568">
                  <c:v>1.4531041244344134</c:v>
                </c:pt>
                <c:pt idx="569">
                  <c:v>1.4531042667510088</c:v>
                </c:pt>
                <c:pt idx="570">
                  <c:v>1.4531044130750683</c:v>
                </c:pt>
                <c:pt idx="571">
                  <c:v>1.4531045699477758</c:v>
                </c:pt>
                <c:pt idx="572">
                  <c:v>1.4531047406258382</c:v>
                </c:pt>
                <c:pt idx="573">
                  <c:v>1.4531049222609953</c:v>
                </c:pt>
                <c:pt idx="574">
                  <c:v>1.4531051000265016</c:v>
                </c:pt>
                <c:pt idx="575">
                  <c:v>1.4531052748581366</c:v>
                </c:pt>
                <c:pt idx="576">
                  <c:v>1.4531054672796329</c:v>
                </c:pt>
                <c:pt idx="577">
                  <c:v>1.4531056732307484</c:v>
                </c:pt>
                <c:pt idx="578">
                  <c:v>1.4531058689687189</c:v>
                </c:pt>
                <c:pt idx="579">
                  <c:v>1.4531060363242871</c:v>
                </c:pt>
                <c:pt idx="580">
                  <c:v>1.4531062079944597</c:v>
                </c:pt>
                <c:pt idx="581">
                  <c:v>1.4531063910368582</c:v>
                </c:pt>
                <c:pt idx="582">
                  <c:v>1.4531065811897614</c:v>
                </c:pt>
                <c:pt idx="583">
                  <c:v>1.4531067677822003</c:v>
                </c:pt>
                <c:pt idx="584">
                  <c:v>1.4531069740938936</c:v>
                </c:pt>
                <c:pt idx="585">
                  <c:v>1.4531071616627982</c:v>
                </c:pt>
                <c:pt idx="586">
                  <c:v>1.453107338878775</c:v>
                </c:pt>
                <c:pt idx="587">
                  <c:v>1.453107519283779</c:v>
                </c:pt>
                <c:pt idx="588">
                  <c:v>1.4531077023613408</c:v>
                </c:pt>
                <c:pt idx="589">
                  <c:v>1.4531078636347985</c:v>
                </c:pt>
                <c:pt idx="590">
                  <c:v>1.4531079604463686</c:v>
                </c:pt>
                <c:pt idx="591">
                  <c:v>1.4531080344639136</c:v>
                </c:pt>
                <c:pt idx="592">
                  <c:v>1.4531081365896257</c:v>
                </c:pt>
                <c:pt idx="593">
                  <c:v>1.4531082373409632</c:v>
                </c:pt>
                <c:pt idx="594">
                  <c:v>1.4531083483558289</c:v>
                </c:pt>
                <c:pt idx="595">
                  <c:v>1.4531084678291761</c:v>
                </c:pt>
                <c:pt idx="596">
                  <c:v>1.4531085885521937</c:v>
                </c:pt>
                <c:pt idx="597">
                  <c:v>1.4531087098801601</c:v>
                </c:pt>
                <c:pt idx="598">
                  <c:v>1.4531088359070592</c:v>
                </c:pt>
                <c:pt idx="599">
                  <c:v>1.4531089627448053</c:v>
                </c:pt>
                <c:pt idx="600">
                  <c:v>1.4531090906463564</c:v>
                </c:pt>
                <c:pt idx="601">
                  <c:v>1.4531092182104366</c:v>
                </c:pt>
                <c:pt idx="602">
                  <c:v>1.4531093493313156</c:v>
                </c:pt>
                <c:pt idx="603">
                  <c:v>1.4531094810527756</c:v>
                </c:pt>
                <c:pt idx="604">
                  <c:v>1.4531096148725278</c:v>
                </c:pt>
                <c:pt idx="605">
                  <c:v>1.4531097493440384</c:v>
                </c:pt>
                <c:pt idx="606">
                  <c:v>1.4531098800163007</c:v>
                </c:pt>
                <c:pt idx="607">
                  <c:v>1.4531100089307811</c:v>
                </c:pt>
                <c:pt idx="608">
                  <c:v>1.4531101516593679</c:v>
                </c:pt>
                <c:pt idx="609">
                  <c:v>1.4531103024386389</c:v>
                </c:pt>
                <c:pt idx="610">
                  <c:v>1.4531104482731501</c:v>
                </c:pt>
                <c:pt idx="611">
                  <c:v>1.4531105879879003</c:v>
                </c:pt>
                <c:pt idx="612">
                  <c:v>1.4531107288828808</c:v>
                </c:pt>
                <c:pt idx="613">
                  <c:v>1.4531108751901736</c:v>
                </c:pt>
                <c:pt idx="614">
                  <c:v>1.4531110193456702</c:v>
                </c:pt>
                <c:pt idx="615">
                  <c:v>1.4531111684336608</c:v>
                </c:pt>
                <c:pt idx="616">
                  <c:v>1.4531113249310406</c:v>
                </c:pt>
                <c:pt idx="617">
                  <c:v>1.4531114913865393</c:v>
                </c:pt>
                <c:pt idx="618">
                  <c:v>1.4531116512699178</c:v>
                </c:pt>
                <c:pt idx="619">
                  <c:v>1.453111807176624</c:v>
                </c:pt>
                <c:pt idx="620">
                  <c:v>1.4531119334921121</c:v>
                </c:pt>
                <c:pt idx="621">
                  <c:v>1.4531120519457228</c:v>
                </c:pt>
                <c:pt idx="622">
                  <c:v>1.4531121711282333</c:v>
                </c:pt>
                <c:pt idx="623">
                  <c:v>1.4531122779475729</c:v>
                </c:pt>
                <c:pt idx="624">
                  <c:v>1.4531123685031113</c:v>
                </c:pt>
                <c:pt idx="625">
                  <c:v>1.4531124615327129</c:v>
                </c:pt>
                <c:pt idx="626">
                  <c:v>1.4531126155009488</c:v>
                </c:pt>
                <c:pt idx="627">
                  <c:v>1.4531127681018432</c:v>
                </c:pt>
                <c:pt idx="628">
                  <c:v>1.4531129248705008</c:v>
                </c:pt>
                <c:pt idx="629">
                  <c:v>1.4531130850564684</c:v>
                </c:pt>
                <c:pt idx="630">
                  <c:v>1.4531132481162299</c:v>
                </c:pt>
                <c:pt idx="631">
                  <c:v>1.4531133992297625</c:v>
                </c:pt>
                <c:pt idx="632">
                  <c:v>1.4531135375142907</c:v>
                </c:pt>
                <c:pt idx="633">
                  <c:v>1.4531136692348641</c:v>
                </c:pt>
                <c:pt idx="634">
                  <c:v>1.4531138107329529</c:v>
                </c:pt>
                <c:pt idx="635">
                  <c:v>1.453113951422218</c:v>
                </c:pt>
                <c:pt idx="636">
                  <c:v>1.4531140912350771</c:v>
                </c:pt>
                <c:pt idx="637">
                  <c:v>1.4531142380813298</c:v>
                </c:pt>
                <c:pt idx="638">
                  <c:v>1.4531143869534757</c:v>
                </c:pt>
                <c:pt idx="639">
                  <c:v>1.453114535078371</c:v>
                </c:pt>
                <c:pt idx="640">
                  <c:v>1.4531146826577077</c:v>
                </c:pt>
                <c:pt idx="641">
                  <c:v>1.4531148249091661</c:v>
                </c:pt>
                <c:pt idx="642">
                  <c:v>1.4531149649617241</c:v>
                </c:pt>
                <c:pt idx="643">
                  <c:v>1.4531151057387948</c:v>
                </c:pt>
                <c:pt idx="644">
                  <c:v>1.4531152477744143</c:v>
                </c:pt>
                <c:pt idx="645">
                  <c:v>1.4531153876286154</c:v>
                </c:pt>
                <c:pt idx="646">
                  <c:v>1.4531155239283089</c:v>
                </c:pt>
                <c:pt idx="647">
                  <c:v>1.4531156584627816</c:v>
                </c:pt>
                <c:pt idx="648">
                  <c:v>1.4531157909249353</c:v>
                </c:pt>
                <c:pt idx="649">
                  <c:v>1.4531159210729221</c:v>
                </c:pt>
                <c:pt idx="650">
                  <c:v>1.4531160500833697</c:v>
                </c:pt>
                <c:pt idx="651">
                  <c:v>1.4531161764195695</c:v>
                </c:pt>
                <c:pt idx="652">
                  <c:v>1.45311630008172</c:v>
                </c:pt>
                <c:pt idx="653">
                  <c:v>1.4531164205419267</c:v>
                </c:pt>
                <c:pt idx="654">
                  <c:v>1.4531165370752535</c:v>
                </c:pt>
                <c:pt idx="655">
                  <c:v>1.4531166605026509</c:v>
                </c:pt>
                <c:pt idx="656">
                  <c:v>1.4531167824517168</c:v>
                </c:pt>
                <c:pt idx="657">
                  <c:v>1.453116899249685</c:v>
                </c:pt>
                <c:pt idx="658">
                  <c:v>1.4531170119801575</c:v>
                </c:pt>
                <c:pt idx="659">
                  <c:v>1.453117120991064</c:v>
                </c:pt>
                <c:pt idx="660">
                  <c:v>1.4531172238821228</c:v>
                </c:pt>
                <c:pt idx="661">
                  <c:v>1.4531173200662759</c:v>
                </c:pt>
                <c:pt idx="662">
                  <c:v>1.4531174097843673</c:v>
                </c:pt>
                <c:pt idx="663">
                  <c:v>1.4531174918336598</c:v>
                </c:pt>
                <c:pt idx="664">
                  <c:v>1.4531175658350732</c:v>
                </c:pt>
                <c:pt idx="665">
                  <c:v>1.4531176326986006</c:v>
                </c:pt>
                <c:pt idx="666">
                  <c:v>1.4531176921502984</c:v>
                </c:pt>
                <c:pt idx="667">
                  <c:v>1.4531177434598392</c:v>
                </c:pt>
                <c:pt idx="668">
                  <c:v>1.4531177860480402</c:v>
                </c:pt>
                <c:pt idx="669">
                  <c:v>1.4531178212733473</c:v>
                </c:pt>
                <c:pt idx="670">
                  <c:v>1.4531178499699104</c:v>
                </c:pt>
                <c:pt idx="671">
                  <c:v>1.4531178726624787</c:v>
                </c:pt>
                <c:pt idx="672">
                  <c:v>1.4531178885268474</c:v>
                </c:pt>
              </c:numCache>
            </c:numRef>
          </c:yVal>
          <c:smooth val="1"/>
          <c:extLst>
            <c:ext xmlns:c16="http://schemas.microsoft.com/office/drawing/2014/chart" uri="{C3380CC4-5D6E-409C-BE32-E72D297353CC}">
              <c16:uniqueId val="{00000003-06EC-42F9-A536-D47F45AE39FF}"/>
            </c:ext>
          </c:extLst>
        </c:ser>
        <c:ser>
          <c:idx val="1"/>
          <c:order val="4"/>
          <c:tx>
            <c:strRef>
              <c:f>TFV!$C$1</c:f>
              <c:strCache>
                <c:ptCount val="1"/>
                <c:pt idx="0">
                  <c:v>Simulated TFV mean ± SD</c:v>
                </c:pt>
              </c:strCache>
            </c:strRef>
          </c:tx>
          <c:spPr>
            <a:ln w="28575" cap="rnd">
              <a:solidFill>
                <a:schemeClr val="accent6">
                  <a:lumMod val="60000"/>
                  <a:lumOff val="40000"/>
                </a:schemeClr>
              </a:solidFill>
              <a:round/>
            </a:ln>
            <a:effectLst/>
          </c:spPr>
          <c:marker>
            <c:symbol val="none"/>
          </c:marker>
          <c:xVal>
            <c:numRef>
              <c:f>TFV!$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FV!$C$2:$C$674</c:f>
              <c:numCache>
                <c:formatCode>General</c:formatCode>
                <c:ptCount val="673"/>
                <c:pt idx="0">
                  <c:v>0</c:v>
                </c:pt>
                <c:pt idx="1">
                  <c:v>6.0325325719058189E-3</c:v>
                </c:pt>
                <c:pt idx="2">
                  <c:v>2.5649816389998449E-2</c:v>
                </c:pt>
                <c:pt idx="3">
                  <c:v>5.186563987328012E-2</c:v>
                </c:pt>
                <c:pt idx="4">
                  <c:v>7.9976047778795703E-2</c:v>
                </c:pt>
                <c:pt idx="5">
                  <c:v>0.10805842441608693</c:v>
                </c:pt>
                <c:pt idx="6">
                  <c:v>0.13546671307788841</c:v>
                </c:pt>
                <c:pt idx="7">
                  <c:v>0.16202665577624981</c:v>
                </c:pt>
                <c:pt idx="8">
                  <c:v>0.18771904577369514</c:v>
                </c:pt>
                <c:pt idx="9">
                  <c:v>0.21256924466218893</c:v>
                </c:pt>
                <c:pt idx="10">
                  <c:v>0.23661201468753124</c:v>
                </c:pt>
                <c:pt idx="11">
                  <c:v>0.25988152382167651</c:v>
                </c:pt>
                <c:pt idx="12">
                  <c:v>0.28240857930283697</c:v>
                </c:pt>
                <c:pt idx="13">
                  <c:v>0.30422075783593017</c:v>
                </c:pt>
                <c:pt idx="14">
                  <c:v>0.32534295954487913</c:v>
                </c:pt>
                <c:pt idx="15">
                  <c:v>0.34579849434123627</c:v>
                </c:pt>
                <c:pt idx="16">
                  <c:v>0.36560917054525388</c:v>
                </c:pt>
                <c:pt idx="17">
                  <c:v>0.38479539653766026</c:v>
                </c:pt>
                <c:pt idx="18">
                  <c:v>0.40337655314119358</c:v>
                </c:pt>
                <c:pt idx="19">
                  <c:v>0.42137129038583632</c:v>
                </c:pt>
                <c:pt idx="20">
                  <c:v>0.43879752057639415</c:v>
                </c:pt>
                <c:pt idx="21">
                  <c:v>0.45567230947559489</c:v>
                </c:pt>
                <c:pt idx="22">
                  <c:v>0.47201263929451298</c:v>
                </c:pt>
                <c:pt idx="23">
                  <c:v>0.4878345385023351</c:v>
                </c:pt>
                <c:pt idx="24">
                  <c:v>0.503153753914656</c:v>
                </c:pt>
                <c:pt idx="25">
                  <c:v>0.51798556176042831</c:v>
                </c:pt>
                <c:pt idx="26">
                  <c:v>0.53234451468572397</c:v>
                </c:pt>
                <c:pt idx="27">
                  <c:v>0.54624527738320605</c:v>
                </c:pt>
                <c:pt idx="28">
                  <c:v>0.5597018294793028</c:v>
                </c:pt>
                <c:pt idx="29">
                  <c:v>0.5727272321885748</c:v>
                </c:pt>
                <c:pt idx="30">
                  <c:v>0.58533522472805211</c:v>
                </c:pt>
                <c:pt idx="31">
                  <c:v>0.59753851511108458</c:v>
                </c:pt>
                <c:pt idx="32">
                  <c:v>0.60934932234511252</c:v>
                </c:pt>
                <c:pt idx="33">
                  <c:v>0.62077989866741268</c:v>
                </c:pt>
                <c:pt idx="34">
                  <c:v>0.63184181210964374</c:v>
                </c:pt>
                <c:pt idx="35">
                  <c:v>0.64254607851907064</c:v>
                </c:pt>
                <c:pt idx="36">
                  <c:v>0.65290408350297913</c:v>
                </c:pt>
                <c:pt idx="37">
                  <c:v>0.66292671724225039</c:v>
                </c:pt>
                <c:pt idx="38">
                  <c:v>0.67262438415344361</c:v>
                </c:pt>
                <c:pt idx="39">
                  <c:v>0.68200703993178968</c:v>
                </c:pt>
                <c:pt idx="40">
                  <c:v>0.69108450410198996</c:v>
                </c:pt>
                <c:pt idx="41">
                  <c:v>0.69986578743564321</c:v>
                </c:pt>
                <c:pt idx="42">
                  <c:v>0.70836087680923132</c:v>
                </c:pt>
                <c:pt idx="43">
                  <c:v>0.71657924032642972</c:v>
                </c:pt>
                <c:pt idx="44">
                  <c:v>0.72452906494922875</c:v>
                </c:pt>
                <c:pt idx="45">
                  <c:v>0.73221867331767654</c:v>
                </c:pt>
                <c:pt idx="46">
                  <c:v>0.73965642058197267</c:v>
                </c:pt>
                <c:pt idx="47">
                  <c:v>0.7468502916860783</c:v>
                </c:pt>
                <c:pt idx="48">
                  <c:v>0.75380772256570838</c:v>
                </c:pt>
                <c:pt idx="49">
                  <c:v>0.76053628282494545</c:v>
                </c:pt>
                <c:pt idx="50">
                  <c:v>0.76704325700129672</c:v>
                </c:pt>
                <c:pt idx="51">
                  <c:v>0.77333584205914341</c:v>
                </c:pt>
                <c:pt idx="52">
                  <c:v>0.7794207154324756</c:v>
                </c:pt>
                <c:pt idx="53">
                  <c:v>0.78530414701143403</c:v>
                </c:pt>
                <c:pt idx="54">
                  <c:v>0.79099334548900613</c:v>
                </c:pt>
                <c:pt idx="55">
                  <c:v>0.79649401683990273</c:v>
                </c:pt>
                <c:pt idx="56">
                  <c:v>0.80181217783034819</c:v>
                </c:pt>
                <c:pt idx="57">
                  <c:v>0.80695367608697832</c:v>
                </c:pt>
                <c:pt idx="58">
                  <c:v>0.81192423609932041</c:v>
                </c:pt>
                <c:pt idx="59">
                  <c:v>0.81672909394223936</c:v>
                </c:pt>
                <c:pt idx="60">
                  <c:v>0.82137369171600716</c:v>
                </c:pt>
                <c:pt idx="61">
                  <c:v>0.82586320475127906</c:v>
                </c:pt>
                <c:pt idx="62">
                  <c:v>0.83020294529957783</c:v>
                </c:pt>
                <c:pt idx="63">
                  <c:v>0.83439772981739513</c:v>
                </c:pt>
                <c:pt idx="64">
                  <c:v>0.83845188944778903</c:v>
                </c:pt>
                <c:pt idx="65">
                  <c:v>0.84237038838750111</c:v>
                </c:pt>
                <c:pt idx="66">
                  <c:v>0.84615678701702879</c:v>
                </c:pt>
                <c:pt idx="67">
                  <c:v>0.84981540953327905</c:v>
                </c:pt>
                <c:pt idx="68">
                  <c:v>0.85335045902533868</c:v>
                </c:pt>
                <c:pt idx="69">
                  <c:v>0.85676683242731189</c:v>
                </c:pt>
                <c:pt idx="70">
                  <c:v>0.86006805781598583</c:v>
                </c:pt>
                <c:pt idx="71">
                  <c:v>0.86325785543663613</c:v>
                </c:pt>
                <c:pt idx="72">
                  <c:v>0.8663403435547381</c:v>
                </c:pt>
                <c:pt idx="73">
                  <c:v>0.86931859385718413</c:v>
                </c:pt>
                <c:pt idx="74">
                  <c:v>0.87219540479561242</c:v>
                </c:pt>
                <c:pt idx="75">
                  <c:v>0.87497388720929559</c:v>
                </c:pt>
                <c:pt idx="76">
                  <c:v>0.87765744857271255</c:v>
                </c:pt>
                <c:pt idx="77">
                  <c:v>0.8802499483666224</c:v>
                </c:pt>
                <c:pt idx="78">
                  <c:v>0.88275436127282603</c:v>
                </c:pt>
                <c:pt idx="79">
                  <c:v>0.88517369078826325</c:v>
                </c:pt>
                <c:pt idx="80">
                  <c:v>0.88751062864598462</c:v>
                </c:pt>
                <c:pt idx="81">
                  <c:v>0.88976759328230803</c:v>
                </c:pt>
                <c:pt idx="82">
                  <c:v>0.89194723508238383</c:v>
                </c:pt>
                <c:pt idx="83">
                  <c:v>0.89405193138240935</c:v>
                </c:pt>
                <c:pt idx="84">
                  <c:v>0.89608398208700701</c:v>
                </c:pt>
                <c:pt idx="85">
                  <c:v>0.89804584634913631</c:v>
                </c:pt>
                <c:pt idx="86">
                  <c:v>0.8999399303720268</c:v>
                </c:pt>
                <c:pt idx="87">
                  <c:v>0.90176849809851678</c:v>
                </c:pt>
                <c:pt idx="88">
                  <c:v>0.90353449271479702</c:v>
                </c:pt>
                <c:pt idx="89">
                  <c:v>0.90523951257428981</c:v>
                </c:pt>
                <c:pt idx="90">
                  <c:v>0.90688551763647562</c:v>
                </c:pt>
                <c:pt idx="91">
                  <c:v>0.90847446534835907</c:v>
                </c:pt>
                <c:pt idx="92">
                  <c:v>0.91000823998892288</c:v>
                </c:pt>
                <c:pt idx="93">
                  <c:v>0.91148834994094108</c:v>
                </c:pt>
                <c:pt idx="94">
                  <c:v>0.91291640059392254</c:v>
                </c:pt>
                <c:pt idx="95">
                  <c:v>0.91429416612568848</c:v>
                </c:pt>
                <c:pt idx="96">
                  <c:v>0.91562387265599054</c:v>
                </c:pt>
                <c:pt idx="97">
                  <c:v>0.91690733820670034</c:v>
                </c:pt>
                <c:pt idx="98">
                  <c:v>0.91814589349608922</c:v>
                </c:pt>
                <c:pt idx="99">
                  <c:v>0.91934077491836397</c:v>
                </c:pt>
                <c:pt idx="100">
                  <c:v>0.92049344087251295</c:v>
                </c:pt>
                <c:pt idx="101">
                  <c:v>0.92160576919763815</c:v>
                </c:pt>
                <c:pt idx="102">
                  <c:v>0.92267888586710611</c:v>
                </c:pt>
                <c:pt idx="103">
                  <c:v>0.92371378652087577</c:v>
                </c:pt>
                <c:pt idx="104">
                  <c:v>0.92471177339943367</c:v>
                </c:pt>
                <c:pt idx="105">
                  <c:v>0.92567411117465714</c:v>
                </c:pt>
                <c:pt idx="106">
                  <c:v>0.92660209237557278</c:v>
                </c:pt>
                <c:pt idx="107">
                  <c:v>0.92749681177787702</c:v>
                </c:pt>
                <c:pt idx="108">
                  <c:v>0.9283594257362392</c:v>
                </c:pt>
                <c:pt idx="109">
                  <c:v>0.92919124533634778</c:v>
                </c:pt>
                <c:pt idx="110">
                  <c:v>0.92999313315839771</c:v>
                </c:pt>
                <c:pt idx="111">
                  <c:v>0.9307662712695749</c:v>
                </c:pt>
                <c:pt idx="112">
                  <c:v>0.93151168627440617</c:v>
                </c:pt>
                <c:pt idx="113">
                  <c:v>0.93223024483936245</c:v>
                </c:pt>
                <c:pt idx="114">
                  <c:v>0.93292263211955617</c:v>
                </c:pt>
                <c:pt idx="115">
                  <c:v>0.93358966565015877</c:v>
                </c:pt>
                <c:pt idx="116">
                  <c:v>0.93423236154533207</c:v>
                </c:pt>
                <c:pt idx="117">
                  <c:v>0.93485150315235277</c:v>
                </c:pt>
                <c:pt idx="118">
                  <c:v>0.93544806444570716</c:v>
                </c:pt>
                <c:pt idx="119">
                  <c:v>0.93602261428579625</c:v>
                </c:pt>
                <c:pt idx="120">
                  <c:v>0.9365758976758195</c:v>
                </c:pt>
                <c:pt idx="121">
                  <c:v>0.93710874903356545</c:v>
                </c:pt>
                <c:pt idx="122">
                  <c:v>0.93762185257052699</c:v>
                </c:pt>
                <c:pt idx="123">
                  <c:v>0.93811567931995743</c:v>
                </c:pt>
                <c:pt idx="124">
                  <c:v>0.93859091580728149</c:v>
                </c:pt>
                <c:pt idx="125">
                  <c:v>0.93904849544782387</c:v>
                </c:pt>
                <c:pt idx="126">
                  <c:v>0.93948909159864979</c:v>
                </c:pt>
                <c:pt idx="127">
                  <c:v>0.9399130780353715</c:v>
                </c:pt>
                <c:pt idx="128">
                  <c:v>0.94032107120634534</c:v>
                </c:pt>
                <c:pt idx="129">
                  <c:v>0.94071372845413248</c:v>
                </c:pt>
                <c:pt idx="130">
                  <c:v>0.94109133847923632</c:v>
                </c:pt>
                <c:pt idx="131">
                  <c:v>0.9414543598801941</c:v>
                </c:pt>
                <c:pt idx="132">
                  <c:v>0.94180358256250707</c:v>
                </c:pt>
                <c:pt idx="133">
                  <c:v>0.94213929632765381</c:v>
                </c:pt>
                <c:pt idx="134">
                  <c:v>0.94246185155359985</c:v>
                </c:pt>
                <c:pt idx="135">
                  <c:v>0.942772020528442</c:v>
                </c:pt>
                <c:pt idx="136">
                  <c:v>0.94306997159419437</c:v>
                </c:pt>
                <c:pt idx="137">
                  <c:v>0.94335628125584736</c:v>
                </c:pt>
                <c:pt idx="138">
                  <c:v>0.94363132049745024</c:v>
                </c:pt>
                <c:pt idx="139">
                  <c:v>0.94389549977291454</c:v>
                </c:pt>
                <c:pt idx="140">
                  <c:v>0.9441490954484657</c:v>
                </c:pt>
                <c:pt idx="141">
                  <c:v>0.94439268337457138</c:v>
                </c:pt>
                <c:pt idx="142">
                  <c:v>0.94462635859725896</c:v>
                </c:pt>
                <c:pt idx="143">
                  <c:v>0.94485058579026737</c:v>
                </c:pt>
                <c:pt idx="144">
                  <c:v>0.94506585438849355</c:v>
                </c:pt>
                <c:pt idx="145">
                  <c:v>0.94527235130715426</c:v>
                </c:pt>
                <c:pt idx="146">
                  <c:v>0.94547051539657023</c:v>
                </c:pt>
                <c:pt idx="147">
                  <c:v>0.94566043833052205</c:v>
                </c:pt>
                <c:pt idx="148">
                  <c:v>0.94584230376332423</c:v>
                </c:pt>
                <c:pt idx="149">
                  <c:v>0.94601656413149515</c:v>
                </c:pt>
                <c:pt idx="150">
                  <c:v>0.94618363138534078</c:v>
                </c:pt>
                <c:pt idx="151">
                  <c:v>0.94634383219731433</c:v>
                </c:pt>
                <c:pt idx="152">
                  <c:v>0.94649714252697192</c:v>
                </c:pt>
                <c:pt idx="153">
                  <c:v>0.94664376598654942</c:v>
                </c:pt>
                <c:pt idx="154">
                  <c:v>0.94678393808052008</c:v>
                </c:pt>
                <c:pt idx="155">
                  <c:v>0.94691795198827267</c:v>
                </c:pt>
                <c:pt idx="156">
                  <c:v>0.94704603719002711</c:v>
                </c:pt>
                <c:pt idx="157">
                  <c:v>0.94716852210487845</c:v>
                </c:pt>
                <c:pt idx="158">
                  <c:v>0.94728554295870548</c:v>
                </c:pt>
                <c:pt idx="159">
                  <c:v>0.94739740411474593</c:v>
                </c:pt>
                <c:pt idx="160">
                  <c:v>0.94750401914728954</c:v>
                </c:pt>
                <c:pt idx="161">
                  <c:v>0.94760584143875692</c:v>
                </c:pt>
                <c:pt idx="162">
                  <c:v>0.94770291821175401</c:v>
                </c:pt>
                <c:pt idx="163">
                  <c:v>0.94779570948822001</c:v>
                </c:pt>
                <c:pt idx="164">
                  <c:v>0.94788415797990522</c:v>
                </c:pt>
                <c:pt idx="165">
                  <c:v>0.94796823208906589</c:v>
                </c:pt>
                <c:pt idx="166">
                  <c:v>0.94804848518885232</c:v>
                </c:pt>
                <c:pt idx="167">
                  <c:v>0.94812511815974054</c:v>
                </c:pt>
                <c:pt idx="168">
                  <c:v>0.94819807082507368</c:v>
                </c:pt>
                <c:pt idx="169">
                  <c:v>0.94826727962005708</c:v>
                </c:pt>
                <c:pt idx="170">
                  <c:v>0.94833273929744721</c:v>
                </c:pt>
                <c:pt idx="171">
                  <c:v>0.94839481006063076</c:v>
                </c:pt>
                <c:pt idx="172">
                  <c:v>0.94845370216167346</c:v>
                </c:pt>
                <c:pt idx="173">
                  <c:v>0.94850948515578026</c:v>
                </c:pt>
                <c:pt idx="174">
                  <c:v>0.94856226789439413</c:v>
                </c:pt>
                <c:pt idx="175">
                  <c:v>0.94861229342488385</c:v>
                </c:pt>
                <c:pt idx="176">
                  <c:v>0.94865958181971366</c:v>
                </c:pt>
                <c:pt idx="177">
                  <c:v>0.94870445294803141</c:v>
                </c:pt>
                <c:pt idx="178">
                  <c:v>0.9487469130517916</c:v>
                </c:pt>
                <c:pt idx="179">
                  <c:v>0.94878682726252506</c:v>
                </c:pt>
                <c:pt idx="180">
                  <c:v>0.94882432658595106</c:v>
                </c:pt>
                <c:pt idx="181">
                  <c:v>0.94885954742570489</c:v>
                </c:pt>
                <c:pt idx="182">
                  <c:v>0.94889275118226712</c:v>
                </c:pt>
                <c:pt idx="183">
                  <c:v>0.94892394039534</c:v>
                </c:pt>
                <c:pt idx="184">
                  <c:v>0.9489531374999165</c:v>
                </c:pt>
                <c:pt idx="185">
                  <c:v>0.9489805279120318</c:v>
                </c:pt>
                <c:pt idx="186">
                  <c:v>0.94900608867275105</c:v>
                </c:pt>
                <c:pt idx="187">
                  <c:v>0.94902997982558868</c:v>
                </c:pt>
                <c:pt idx="188">
                  <c:v>0.94905226383644026</c:v>
                </c:pt>
                <c:pt idx="189">
                  <c:v>0.94907271518328096</c:v>
                </c:pt>
                <c:pt idx="190">
                  <c:v>0.94909169847008656</c:v>
                </c:pt>
                <c:pt idx="191">
                  <c:v>0.94910926431796705</c:v>
                </c:pt>
                <c:pt idx="192">
                  <c:v>0.94912553799182997</c:v>
                </c:pt>
                <c:pt idx="193">
                  <c:v>0.94914057527354423</c:v>
                </c:pt>
                <c:pt idx="194">
                  <c:v>0.94915446286110972</c:v>
                </c:pt>
                <c:pt idx="195">
                  <c:v>0.94916709269671973</c:v>
                </c:pt>
                <c:pt idx="196">
                  <c:v>0.9491783830526479</c:v>
                </c:pt>
                <c:pt idx="197">
                  <c:v>0.94918861977269531</c:v>
                </c:pt>
                <c:pt idx="198">
                  <c:v>0.94919773092064741</c:v>
                </c:pt>
                <c:pt idx="199">
                  <c:v>0.9492058383498283</c:v>
                </c:pt>
                <c:pt idx="200">
                  <c:v>0.94921268487880939</c:v>
                </c:pt>
                <c:pt idx="201">
                  <c:v>0.94921858060104669</c:v>
                </c:pt>
                <c:pt idx="202">
                  <c:v>0.94922362848307451</c:v>
                </c:pt>
                <c:pt idx="203">
                  <c:v>0.9492277983782178</c:v>
                </c:pt>
                <c:pt idx="204">
                  <c:v>0.94923110084004203</c:v>
                </c:pt>
                <c:pt idx="205">
                  <c:v>0.94923367588589791</c:v>
                </c:pt>
                <c:pt idx="206">
                  <c:v>0.94923556542529497</c:v>
                </c:pt>
                <c:pt idx="207">
                  <c:v>0.94923678804278777</c:v>
                </c:pt>
                <c:pt idx="208">
                  <c:v>0.94923737838100553</c:v>
                </c:pt>
                <c:pt idx="209">
                  <c:v>0.94923726486790505</c:v>
                </c:pt>
                <c:pt idx="210">
                  <c:v>0.94923649593753834</c:v>
                </c:pt>
                <c:pt idx="211">
                  <c:v>0.94923509314656496</c:v>
                </c:pt>
                <c:pt idx="212">
                  <c:v>0.94923331505256925</c:v>
                </c:pt>
                <c:pt idx="213">
                  <c:v>0.94923110191259885</c:v>
                </c:pt>
                <c:pt idx="214">
                  <c:v>0.9492284363542236</c:v>
                </c:pt>
                <c:pt idx="215">
                  <c:v>0.94922516693978731</c:v>
                </c:pt>
                <c:pt idx="216">
                  <c:v>0.94922133637459005</c:v>
                </c:pt>
                <c:pt idx="217">
                  <c:v>0.94921707135357625</c:v>
                </c:pt>
                <c:pt idx="218">
                  <c:v>0.9492122817305424</c:v>
                </c:pt>
                <c:pt idx="219">
                  <c:v>0.9492069002989203</c:v>
                </c:pt>
                <c:pt idx="220">
                  <c:v>0.94920118019289768</c:v>
                </c:pt>
                <c:pt idx="221">
                  <c:v>0.94919494505304935</c:v>
                </c:pt>
                <c:pt idx="222">
                  <c:v>0.94918844400415403</c:v>
                </c:pt>
                <c:pt idx="223">
                  <c:v>0.94918171907867332</c:v>
                </c:pt>
                <c:pt idx="224">
                  <c:v>0.949174777228458</c:v>
                </c:pt>
                <c:pt idx="225">
                  <c:v>0.94916771899081609</c:v>
                </c:pt>
                <c:pt idx="226">
                  <c:v>0.94916045044724573</c:v>
                </c:pt>
                <c:pt idx="227">
                  <c:v>0.9491529364756095</c:v>
                </c:pt>
                <c:pt idx="228">
                  <c:v>0.94914527010216654</c:v>
                </c:pt>
                <c:pt idx="229">
                  <c:v>0.94913743963890318</c:v>
                </c:pt>
                <c:pt idx="230">
                  <c:v>0.9491293351944774</c:v>
                </c:pt>
                <c:pt idx="231">
                  <c:v>0.94912099880559198</c:v>
                </c:pt>
                <c:pt idx="232">
                  <c:v>0.94911257494673495</c:v>
                </c:pt>
                <c:pt idx="233">
                  <c:v>0.94910398304362253</c:v>
                </c:pt>
                <c:pt idx="234">
                  <c:v>0.9490952406739589</c:v>
                </c:pt>
                <c:pt idx="235">
                  <c:v>0.94908635175276657</c:v>
                </c:pt>
                <c:pt idx="236">
                  <c:v>0.94907738726360247</c:v>
                </c:pt>
                <c:pt idx="237">
                  <c:v>0.94906838514389524</c:v>
                </c:pt>
                <c:pt idx="238">
                  <c:v>0.94905922001443865</c:v>
                </c:pt>
                <c:pt idx="239">
                  <c:v>0.94905004264961157</c:v>
                </c:pt>
                <c:pt idx="240">
                  <c:v>0.94904080402637081</c:v>
                </c:pt>
                <c:pt idx="241">
                  <c:v>0.94903140351845072</c:v>
                </c:pt>
                <c:pt idx="242">
                  <c:v>0.94902189707984863</c:v>
                </c:pt>
                <c:pt idx="243">
                  <c:v>0.9490123442497983</c:v>
                </c:pt>
                <c:pt idx="244">
                  <c:v>0.94900278790598447</c:v>
                </c:pt>
                <c:pt idx="245">
                  <c:v>0.94899319724153319</c:v>
                </c:pt>
                <c:pt idx="246">
                  <c:v>0.94898360858350517</c:v>
                </c:pt>
                <c:pt idx="247">
                  <c:v>0.94897396438295878</c:v>
                </c:pt>
                <c:pt idx="248">
                  <c:v>0.94896433886756015</c:v>
                </c:pt>
                <c:pt idx="249">
                  <c:v>0.94895473471030645</c:v>
                </c:pt>
                <c:pt idx="250">
                  <c:v>0.9489450940183829</c:v>
                </c:pt>
                <c:pt idx="251">
                  <c:v>0.94893536396631628</c:v>
                </c:pt>
                <c:pt idx="252">
                  <c:v>0.94892560798248382</c:v>
                </c:pt>
                <c:pt idx="253">
                  <c:v>0.94891584824662623</c:v>
                </c:pt>
                <c:pt idx="254">
                  <c:v>0.94890610547455401</c:v>
                </c:pt>
                <c:pt idx="255">
                  <c:v>0.94889657217908063</c:v>
                </c:pt>
                <c:pt idx="256">
                  <c:v>0.94888735306943128</c:v>
                </c:pt>
                <c:pt idx="257">
                  <c:v>0.94887809747441254</c:v>
                </c:pt>
                <c:pt idx="258">
                  <c:v>0.94886888101374933</c:v>
                </c:pt>
                <c:pt idx="259">
                  <c:v>0.94885972819755271</c:v>
                </c:pt>
                <c:pt idx="260">
                  <c:v>0.9488506733585792</c:v>
                </c:pt>
                <c:pt idx="261">
                  <c:v>0.94884174253313236</c:v>
                </c:pt>
                <c:pt idx="262">
                  <c:v>0.94883295045696447</c:v>
                </c:pt>
                <c:pt idx="263">
                  <c:v>0.94882416052541751</c:v>
                </c:pt>
                <c:pt idx="264">
                  <c:v>0.94881542278807185</c:v>
                </c:pt>
                <c:pt idx="265">
                  <c:v>0.94880663831111722</c:v>
                </c:pt>
                <c:pt idx="266">
                  <c:v>0.94879779572634559</c:v>
                </c:pt>
                <c:pt idx="267">
                  <c:v>0.94878896882679331</c:v>
                </c:pt>
                <c:pt idx="268">
                  <c:v>0.94878015710748809</c:v>
                </c:pt>
                <c:pt idx="269">
                  <c:v>0.94877143900520022</c:v>
                </c:pt>
                <c:pt idx="270">
                  <c:v>0.9487627996768736</c:v>
                </c:pt>
                <c:pt idx="271">
                  <c:v>0.94875416970887316</c:v>
                </c:pt>
                <c:pt idx="272">
                  <c:v>0.94874559005460835</c:v>
                </c:pt>
                <c:pt idx="273">
                  <c:v>0.94873711519281134</c:v>
                </c:pt>
                <c:pt idx="274">
                  <c:v>0.94872866455192684</c:v>
                </c:pt>
                <c:pt idx="275">
                  <c:v>0.94872026611412286</c:v>
                </c:pt>
                <c:pt idx="276">
                  <c:v>0.94871200039519099</c:v>
                </c:pt>
                <c:pt idx="277">
                  <c:v>0.94870384952141196</c:v>
                </c:pt>
                <c:pt idx="278">
                  <c:v>0.94869586111914006</c:v>
                </c:pt>
                <c:pt idx="279">
                  <c:v>0.94868803599255702</c:v>
                </c:pt>
                <c:pt idx="280">
                  <c:v>0.94868029459073266</c:v>
                </c:pt>
                <c:pt idx="281">
                  <c:v>0.94867269587824199</c:v>
                </c:pt>
                <c:pt idx="282">
                  <c:v>0.94866487779249453</c:v>
                </c:pt>
                <c:pt idx="283">
                  <c:v>0.94865709849307889</c:v>
                </c:pt>
                <c:pt idx="284">
                  <c:v>0.94864941151262461</c:v>
                </c:pt>
                <c:pt idx="285">
                  <c:v>0.94864178702868374</c:v>
                </c:pt>
                <c:pt idx="286">
                  <c:v>0.94863425446036354</c:v>
                </c:pt>
                <c:pt idx="287">
                  <c:v>0.94862689178210369</c:v>
                </c:pt>
                <c:pt idx="288">
                  <c:v>0.94861965026720674</c:v>
                </c:pt>
                <c:pt idx="289">
                  <c:v>0.94861250518534179</c:v>
                </c:pt>
                <c:pt idx="290">
                  <c:v>0.94860549824515361</c:v>
                </c:pt>
                <c:pt idx="291">
                  <c:v>0.94859855593897069</c:v>
                </c:pt>
                <c:pt idx="292">
                  <c:v>0.94859160756636507</c:v>
                </c:pt>
                <c:pt idx="293">
                  <c:v>0.94858463614329647</c:v>
                </c:pt>
                <c:pt idx="294">
                  <c:v>0.94857760206891228</c:v>
                </c:pt>
                <c:pt idx="295">
                  <c:v>0.94857061663094699</c:v>
                </c:pt>
                <c:pt idx="296">
                  <c:v>0.94856370132167778</c:v>
                </c:pt>
                <c:pt idx="297">
                  <c:v>0.9485567930653348</c:v>
                </c:pt>
                <c:pt idx="298">
                  <c:v>0.94854983627091671</c:v>
                </c:pt>
                <c:pt idx="299">
                  <c:v>0.94854293317596283</c:v>
                </c:pt>
                <c:pt idx="300">
                  <c:v>0.94853610885807116</c:v>
                </c:pt>
                <c:pt idx="301">
                  <c:v>0.94852930610991493</c:v>
                </c:pt>
                <c:pt idx="302">
                  <c:v>0.94852257125066963</c:v>
                </c:pt>
                <c:pt idx="303">
                  <c:v>0.94851588257354125</c:v>
                </c:pt>
                <c:pt idx="304">
                  <c:v>0.94850925002684738</c:v>
                </c:pt>
                <c:pt idx="305">
                  <c:v>0.94850264735502665</c:v>
                </c:pt>
                <c:pt idx="306">
                  <c:v>0.94849638876044817</c:v>
                </c:pt>
                <c:pt idx="307">
                  <c:v>0.94849028293148707</c:v>
                </c:pt>
                <c:pt idx="308">
                  <c:v>0.94848433263744514</c:v>
                </c:pt>
                <c:pt idx="309">
                  <c:v>0.94847851459616728</c:v>
                </c:pt>
                <c:pt idx="310">
                  <c:v>0.94847289078530472</c:v>
                </c:pt>
                <c:pt idx="311">
                  <c:v>0.94846736619592598</c:v>
                </c:pt>
                <c:pt idx="312">
                  <c:v>0.9484619589415938</c:v>
                </c:pt>
                <c:pt idx="313">
                  <c:v>0.94845669071672134</c:v>
                </c:pt>
                <c:pt idx="314">
                  <c:v>0.94845153956307771</c:v>
                </c:pt>
                <c:pt idx="315">
                  <c:v>0.94844651926285639</c:v>
                </c:pt>
                <c:pt idx="316">
                  <c:v>0.94844140145839018</c:v>
                </c:pt>
                <c:pt idx="317">
                  <c:v>0.94843641613673291</c:v>
                </c:pt>
                <c:pt idx="318">
                  <c:v>0.9484315479717158</c:v>
                </c:pt>
                <c:pt idx="319">
                  <c:v>0.94842681178102572</c:v>
                </c:pt>
                <c:pt idx="320">
                  <c:v>0.94842211672448751</c:v>
                </c:pt>
                <c:pt idx="321">
                  <c:v>0.9484172789641564</c:v>
                </c:pt>
                <c:pt idx="322">
                  <c:v>0.94841232765887662</c:v>
                </c:pt>
                <c:pt idx="323">
                  <c:v>0.94840737975405731</c:v>
                </c:pt>
                <c:pt idx="324">
                  <c:v>0.94840237484723122</c:v>
                </c:pt>
                <c:pt idx="325">
                  <c:v>0.94839734821690391</c:v>
                </c:pt>
                <c:pt idx="326">
                  <c:v>0.94839232993656297</c:v>
                </c:pt>
                <c:pt idx="327">
                  <c:v>0.94838733343572634</c:v>
                </c:pt>
                <c:pt idx="328">
                  <c:v>0.94838233759942925</c:v>
                </c:pt>
                <c:pt idx="329">
                  <c:v>0.9483774084658162</c:v>
                </c:pt>
                <c:pt idx="330">
                  <c:v>0.9483727254869071</c:v>
                </c:pt>
                <c:pt idx="331">
                  <c:v>0.948368174126626</c:v>
                </c:pt>
                <c:pt idx="332">
                  <c:v>0.94836370198120179</c:v>
                </c:pt>
                <c:pt idx="333">
                  <c:v>0.94835917242074241</c:v>
                </c:pt>
                <c:pt idx="334">
                  <c:v>0.9483547075874319</c:v>
                </c:pt>
                <c:pt idx="335">
                  <c:v>0.94835026045739801</c:v>
                </c:pt>
                <c:pt idx="336">
                  <c:v>0.94834599516660401</c:v>
                </c:pt>
                <c:pt idx="337">
                  <c:v>0.94834192240132253</c:v>
                </c:pt>
                <c:pt idx="338">
                  <c:v>0.94833790467550849</c:v>
                </c:pt>
                <c:pt idx="339">
                  <c:v>0.94833389823283321</c:v>
                </c:pt>
                <c:pt idx="340">
                  <c:v>0.94832993264756293</c:v>
                </c:pt>
                <c:pt idx="341">
                  <c:v>0.94832601229120472</c:v>
                </c:pt>
                <c:pt idx="342">
                  <c:v>0.94832214519312497</c:v>
                </c:pt>
                <c:pt idx="343">
                  <c:v>0.94831830063067235</c:v>
                </c:pt>
                <c:pt idx="344">
                  <c:v>0.94831452401560146</c:v>
                </c:pt>
                <c:pt idx="345">
                  <c:v>0.9483108386366178</c:v>
                </c:pt>
                <c:pt idx="346">
                  <c:v>0.94830725979727992</c:v>
                </c:pt>
                <c:pt idx="347">
                  <c:v>0.94830366755896278</c:v>
                </c:pt>
                <c:pt idx="348">
                  <c:v>0.94830012974024402</c:v>
                </c:pt>
                <c:pt idx="349">
                  <c:v>0.94829666979663241</c:v>
                </c:pt>
                <c:pt idx="350">
                  <c:v>0.94829322089183032</c:v>
                </c:pt>
                <c:pt idx="351">
                  <c:v>0.94828982150788832</c:v>
                </c:pt>
                <c:pt idx="352">
                  <c:v>0.94828649486743677</c:v>
                </c:pt>
                <c:pt idx="353">
                  <c:v>0.94828322641521634</c:v>
                </c:pt>
                <c:pt idx="354">
                  <c:v>0.94828005150879213</c:v>
                </c:pt>
                <c:pt idx="355">
                  <c:v>0.94827685682820062</c:v>
                </c:pt>
                <c:pt idx="356">
                  <c:v>0.94827364037638373</c:v>
                </c:pt>
                <c:pt idx="357">
                  <c:v>0.9482704577901403</c:v>
                </c:pt>
                <c:pt idx="358">
                  <c:v>0.94826732097312316</c:v>
                </c:pt>
                <c:pt idx="359">
                  <c:v>0.94826424838308609</c:v>
                </c:pt>
                <c:pt idx="360">
                  <c:v>0.94826123244052252</c:v>
                </c:pt>
                <c:pt idx="361">
                  <c:v>0.94825829038424847</c:v>
                </c:pt>
                <c:pt idx="362">
                  <c:v>0.94825545582027226</c:v>
                </c:pt>
                <c:pt idx="363">
                  <c:v>0.94825255659756003</c:v>
                </c:pt>
                <c:pt idx="364">
                  <c:v>0.94824968696621159</c:v>
                </c:pt>
                <c:pt idx="365">
                  <c:v>0.94824687631725224</c:v>
                </c:pt>
                <c:pt idx="366">
                  <c:v>0.94824411833460731</c:v>
                </c:pt>
                <c:pt idx="367">
                  <c:v>0.94824140016899006</c:v>
                </c:pt>
                <c:pt idx="368">
                  <c:v>0.94823872411607402</c:v>
                </c:pt>
                <c:pt idx="369">
                  <c:v>0.94823611534203889</c:v>
                </c:pt>
                <c:pt idx="370">
                  <c:v>0.94823364894691242</c:v>
                </c:pt>
                <c:pt idx="371">
                  <c:v>0.94823123334654724</c:v>
                </c:pt>
                <c:pt idx="372">
                  <c:v>0.94822891851430646</c:v>
                </c:pt>
                <c:pt idx="373">
                  <c:v>0.94822675453169758</c:v>
                </c:pt>
                <c:pt idx="374">
                  <c:v>0.9482247264581003</c:v>
                </c:pt>
                <c:pt idx="375">
                  <c:v>0.94822280831238381</c:v>
                </c:pt>
                <c:pt idx="376">
                  <c:v>0.94822094495801335</c:v>
                </c:pt>
                <c:pt idx="377">
                  <c:v>0.94821906699741054</c:v>
                </c:pt>
                <c:pt idx="378">
                  <c:v>0.94821719920631775</c:v>
                </c:pt>
                <c:pt idx="379">
                  <c:v>0.94821535612038244</c:v>
                </c:pt>
                <c:pt idx="380">
                  <c:v>0.94821340004997789</c:v>
                </c:pt>
                <c:pt idx="381">
                  <c:v>0.94821136877889811</c:v>
                </c:pt>
                <c:pt idx="382">
                  <c:v>0.94820930278464532</c:v>
                </c:pt>
                <c:pt idx="383">
                  <c:v>0.94820724885254548</c:v>
                </c:pt>
                <c:pt idx="384">
                  <c:v>0.94820522420866449</c:v>
                </c:pt>
                <c:pt idx="385">
                  <c:v>0.94820326744730699</c:v>
                </c:pt>
                <c:pt idx="386">
                  <c:v>0.94820134484885754</c:v>
                </c:pt>
                <c:pt idx="387">
                  <c:v>0.94819948738582516</c:v>
                </c:pt>
                <c:pt idx="388">
                  <c:v>0.94819769582392222</c:v>
                </c:pt>
                <c:pt idx="389">
                  <c:v>0.94819595730106943</c:v>
                </c:pt>
                <c:pt idx="390">
                  <c:v>0.94819421811506333</c:v>
                </c:pt>
                <c:pt idx="391">
                  <c:v>0.9481924069417228</c:v>
                </c:pt>
                <c:pt idx="392">
                  <c:v>0.94819064498244821</c:v>
                </c:pt>
                <c:pt idx="393">
                  <c:v>0.94818893617825817</c:v>
                </c:pt>
                <c:pt idx="394">
                  <c:v>0.94818728862749302</c:v>
                </c:pt>
                <c:pt idx="395">
                  <c:v>0.94818570245818801</c:v>
                </c:pt>
                <c:pt idx="396">
                  <c:v>0.94818413943496693</c:v>
                </c:pt>
                <c:pt idx="397">
                  <c:v>0.94818260305880886</c:v>
                </c:pt>
                <c:pt idx="398">
                  <c:v>0.94818113868021325</c:v>
                </c:pt>
                <c:pt idx="399">
                  <c:v>0.94817974066470734</c:v>
                </c:pt>
                <c:pt idx="400">
                  <c:v>0.94817834364441145</c:v>
                </c:pt>
                <c:pt idx="401">
                  <c:v>0.94817688015073476</c:v>
                </c:pt>
                <c:pt idx="402">
                  <c:v>0.94817539569382003</c:v>
                </c:pt>
                <c:pt idx="403">
                  <c:v>0.94817393198955613</c:v>
                </c:pt>
                <c:pt idx="404">
                  <c:v>0.94817253076214825</c:v>
                </c:pt>
                <c:pt idx="405">
                  <c:v>0.94817118682553503</c:v>
                </c:pt>
                <c:pt idx="406">
                  <c:v>0.94816984610207955</c:v>
                </c:pt>
                <c:pt idx="407">
                  <c:v>0.94816848498666273</c:v>
                </c:pt>
                <c:pt idx="408">
                  <c:v>0.94816710724645104</c:v>
                </c:pt>
                <c:pt idx="409">
                  <c:v>0.94816575863532715</c:v>
                </c:pt>
                <c:pt idx="410">
                  <c:v>0.94816438918986234</c:v>
                </c:pt>
                <c:pt idx="411">
                  <c:v>0.94816305709810278</c:v>
                </c:pt>
                <c:pt idx="412">
                  <c:v>0.94816175907691658</c:v>
                </c:pt>
                <c:pt idx="413">
                  <c:v>0.94816046055151249</c:v>
                </c:pt>
                <c:pt idx="414">
                  <c:v>0.94815913281660602</c:v>
                </c:pt>
                <c:pt idx="415">
                  <c:v>0.94815780033763997</c:v>
                </c:pt>
                <c:pt idx="416">
                  <c:v>0.94815652231466918</c:v>
                </c:pt>
                <c:pt idx="417">
                  <c:v>0.94815526381356896</c:v>
                </c:pt>
                <c:pt idx="418">
                  <c:v>0.94815401450962777</c:v>
                </c:pt>
                <c:pt idx="419">
                  <c:v>0.9481527616285077</c:v>
                </c:pt>
                <c:pt idx="420">
                  <c:v>0.94815154993373563</c:v>
                </c:pt>
                <c:pt idx="421">
                  <c:v>0.9481503824705324</c:v>
                </c:pt>
                <c:pt idx="422">
                  <c:v>0.94814914122045291</c:v>
                </c:pt>
                <c:pt idx="423">
                  <c:v>0.94814791492335093</c:v>
                </c:pt>
                <c:pt idx="424">
                  <c:v>0.94814683741412564</c:v>
                </c:pt>
                <c:pt idx="425">
                  <c:v>0.94814584790697165</c:v>
                </c:pt>
                <c:pt idx="426">
                  <c:v>0.9481449095522877</c:v>
                </c:pt>
                <c:pt idx="427">
                  <c:v>0.94814401083004962</c:v>
                </c:pt>
                <c:pt idx="428">
                  <c:v>0.94814317999588194</c:v>
                </c:pt>
                <c:pt idx="429">
                  <c:v>0.94814239943421819</c:v>
                </c:pt>
                <c:pt idx="430">
                  <c:v>0.94814165197059486</c:v>
                </c:pt>
                <c:pt idx="431">
                  <c:v>0.94814092334041045</c:v>
                </c:pt>
                <c:pt idx="432">
                  <c:v>0.94814025065705088</c:v>
                </c:pt>
                <c:pt idx="433">
                  <c:v>0.94813963999097983</c:v>
                </c:pt>
                <c:pt idx="434">
                  <c:v>0.94813909050066802</c:v>
                </c:pt>
                <c:pt idx="435">
                  <c:v>0.94813847513522653</c:v>
                </c:pt>
                <c:pt idx="436">
                  <c:v>0.94813790762582539</c:v>
                </c:pt>
                <c:pt idx="437">
                  <c:v>0.94813734538367156</c:v>
                </c:pt>
                <c:pt idx="438">
                  <c:v>0.9481367545817222</c:v>
                </c:pt>
                <c:pt idx="439">
                  <c:v>0.94813614636547849</c:v>
                </c:pt>
                <c:pt idx="440">
                  <c:v>0.94813549111031636</c:v>
                </c:pt>
                <c:pt idx="441">
                  <c:v>0.94813486553624327</c:v>
                </c:pt>
                <c:pt idx="442">
                  <c:v>0.9481342477876753</c:v>
                </c:pt>
                <c:pt idx="443">
                  <c:v>0.94813361505313365</c:v>
                </c:pt>
                <c:pt idx="444">
                  <c:v>0.94813300114673182</c:v>
                </c:pt>
                <c:pt idx="445">
                  <c:v>0.94813240447365599</c:v>
                </c:pt>
                <c:pt idx="446">
                  <c:v>0.94813184684911511</c:v>
                </c:pt>
                <c:pt idx="447">
                  <c:v>0.9481313133346525</c:v>
                </c:pt>
                <c:pt idx="448">
                  <c:v>0.94813078820078966</c:v>
                </c:pt>
                <c:pt idx="449">
                  <c:v>0.94813026478527285</c:v>
                </c:pt>
                <c:pt idx="450">
                  <c:v>0.94812974276041662</c:v>
                </c:pt>
                <c:pt idx="451">
                  <c:v>0.94812921764552804</c:v>
                </c:pt>
                <c:pt idx="452">
                  <c:v>0.94812867661602218</c:v>
                </c:pt>
                <c:pt idx="453">
                  <c:v>0.94812809329312253</c:v>
                </c:pt>
                <c:pt idx="454">
                  <c:v>0.94812747337630798</c:v>
                </c:pt>
                <c:pt idx="455">
                  <c:v>0.94812685040889066</c:v>
                </c:pt>
                <c:pt idx="456">
                  <c:v>0.94812626923228172</c:v>
                </c:pt>
                <c:pt idx="457">
                  <c:v>0.94812582599310702</c:v>
                </c:pt>
                <c:pt idx="458">
                  <c:v>0.94812552783404147</c:v>
                </c:pt>
                <c:pt idx="459">
                  <c:v>0.94812524863427305</c:v>
                </c:pt>
                <c:pt idx="460">
                  <c:v>0.94812500481551321</c:v>
                </c:pt>
                <c:pt idx="461">
                  <c:v>0.94812475804554708</c:v>
                </c:pt>
                <c:pt idx="462">
                  <c:v>0.94812452095561095</c:v>
                </c:pt>
                <c:pt idx="463">
                  <c:v>0.94812428806391236</c:v>
                </c:pt>
                <c:pt idx="464">
                  <c:v>0.94812410926286761</c:v>
                </c:pt>
                <c:pt idx="465">
                  <c:v>0.94812395289782647</c:v>
                </c:pt>
                <c:pt idx="466">
                  <c:v>0.94812381280802072</c:v>
                </c:pt>
                <c:pt idx="467">
                  <c:v>0.94812369033085131</c:v>
                </c:pt>
                <c:pt idx="468">
                  <c:v>0.94812359526395285</c:v>
                </c:pt>
                <c:pt idx="469">
                  <c:v>0.94812346642172163</c:v>
                </c:pt>
                <c:pt idx="470">
                  <c:v>0.94812332071333361</c:v>
                </c:pt>
                <c:pt idx="471">
                  <c:v>0.94812318927076433</c:v>
                </c:pt>
                <c:pt idx="472">
                  <c:v>0.9481230581338207</c:v>
                </c:pt>
                <c:pt idx="473">
                  <c:v>0.9481228813521948</c:v>
                </c:pt>
                <c:pt idx="474">
                  <c:v>0.94812270328309145</c:v>
                </c:pt>
                <c:pt idx="475">
                  <c:v>0.9481225238202764</c:v>
                </c:pt>
                <c:pt idx="476">
                  <c:v>0.94812234403507312</c:v>
                </c:pt>
                <c:pt idx="477">
                  <c:v>0.94812214404548734</c:v>
                </c:pt>
                <c:pt idx="478">
                  <c:v>0.9481219478047257</c:v>
                </c:pt>
                <c:pt idx="479">
                  <c:v>0.94812174409575889</c:v>
                </c:pt>
                <c:pt idx="480">
                  <c:v>0.94812153566163604</c:v>
                </c:pt>
                <c:pt idx="481">
                  <c:v>0.94812131234930608</c:v>
                </c:pt>
                <c:pt idx="482">
                  <c:v>0.94812107079247032</c:v>
                </c:pt>
                <c:pt idx="483">
                  <c:v>0.94812082832488631</c:v>
                </c:pt>
                <c:pt idx="484">
                  <c:v>0.9481205692273329</c:v>
                </c:pt>
                <c:pt idx="485">
                  <c:v>0.94812027789528985</c:v>
                </c:pt>
                <c:pt idx="486">
                  <c:v>0.94811995787059589</c:v>
                </c:pt>
                <c:pt idx="487">
                  <c:v>0.94811962849785703</c:v>
                </c:pt>
                <c:pt idx="488">
                  <c:v>0.94811928711699023</c:v>
                </c:pt>
                <c:pt idx="489">
                  <c:v>0.94811891805200066</c:v>
                </c:pt>
                <c:pt idx="490">
                  <c:v>0.94811860284759042</c:v>
                </c:pt>
                <c:pt idx="491">
                  <c:v>0.94811845417464669</c:v>
                </c:pt>
                <c:pt idx="492">
                  <c:v>0.94811830687712095</c:v>
                </c:pt>
                <c:pt idx="493">
                  <c:v>0.94811813248655263</c:v>
                </c:pt>
                <c:pt idx="494">
                  <c:v>0.94811795755307138</c:v>
                </c:pt>
                <c:pt idx="495">
                  <c:v>0.94811778653233303</c:v>
                </c:pt>
                <c:pt idx="496">
                  <c:v>0.9481176169112252</c:v>
                </c:pt>
                <c:pt idx="497">
                  <c:v>0.94811744625657768</c:v>
                </c:pt>
                <c:pt idx="498">
                  <c:v>0.94811728657815519</c:v>
                </c:pt>
                <c:pt idx="499">
                  <c:v>0.94811713758745531</c:v>
                </c:pt>
                <c:pt idx="500">
                  <c:v>0.94811698515986897</c:v>
                </c:pt>
                <c:pt idx="501">
                  <c:v>0.94811681640486156</c:v>
                </c:pt>
                <c:pt idx="502">
                  <c:v>0.9481166417521586</c:v>
                </c:pt>
                <c:pt idx="503">
                  <c:v>0.94811646717288145</c:v>
                </c:pt>
                <c:pt idx="504">
                  <c:v>0.94811628655522473</c:v>
                </c:pt>
                <c:pt idx="505">
                  <c:v>0.94811608523176982</c:v>
                </c:pt>
                <c:pt idx="506">
                  <c:v>0.9481158852161804</c:v>
                </c:pt>
                <c:pt idx="507">
                  <c:v>0.94811569887161262</c:v>
                </c:pt>
                <c:pt idx="508">
                  <c:v>0.94811550621745266</c:v>
                </c:pt>
                <c:pt idx="509">
                  <c:v>0.94811531883921518</c:v>
                </c:pt>
                <c:pt idx="510">
                  <c:v>0.9481151320597706</c:v>
                </c:pt>
                <c:pt idx="511">
                  <c:v>0.94811491888173038</c:v>
                </c:pt>
                <c:pt idx="512">
                  <c:v>0.94811466126004074</c:v>
                </c:pt>
                <c:pt idx="513">
                  <c:v>0.94811439355055283</c:v>
                </c:pt>
                <c:pt idx="514">
                  <c:v>0.94811411346926067</c:v>
                </c:pt>
                <c:pt idx="515">
                  <c:v>0.94811383254729076</c:v>
                </c:pt>
                <c:pt idx="516">
                  <c:v>0.9481135458809653</c:v>
                </c:pt>
                <c:pt idx="517">
                  <c:v>0.94811324403609476</c:v>
                </c:pt>
                <c:pt idx="518">
                  <c:v>0.94811293886625669</c:v>
                </c:pt>
                <c:pt idx="519">
                  <c:v>0.94811264122400607</c:v>
                </c:pt>
                <c:pt idx="520">
                  <c:v>0.94811233854963373</c:v>
                </c:pt>
                <c:pt idx="521">
                  <c:v>0.94811202700761699</c:v>
                </c:pt>
                <c:pt idx="522">
                  <c:v>0.94811170640817066</c:v>
                </c:pt>
                <c:pt idx="523">
                  <c:v>0.9481113924847121</c:v>
                </c:pt>
                <c:pt idx="524">
                  <c:v>0.94811113292927596</c:v>
                </c:pt>
                <c:pt idx="525">
                  <c:v>0.94811090375601426</c:v>
                </c:pt>
                <c:pt idx="526">
                  <c:v>0.94811068475575366</c:v>
                </c:pt>
                <c:pt idx="527">
                  <c:v>0.9481104294500976</c:v>
                </c:pt>
                <c:pt idx="528">
                  <c:v>0.94811018251221979</c:v>
                </c:pt>
                <c:pt idx="529">
                  <c:v>0.9481099443713279</c:v>
                </c:pt>
                <c:pt idx="530">
                  <c:v>0.94810970641100689</c:v>
                </c:pt>
                <c:pt idx="531">
                  <c:v>0.94810946161412002</c:v>
                </c:pt>
                <c:pt idx="532">
                  <c:v>0.94810922034428269</c:v>
                </c:pt>
                <c:pt idx="533">
                  <c:v>0.94810898184415959</c:v>
                </c:pt>
                <c:pt idx="534">
                  <c:v>0.94810873644597993</c:v>
                </c:pt>
                <c:pt idx="535">
                  <c:v>0.94810850197843155</c:v>
                </c:pt>
                <c:pt idx="536">
                  <c:v>0.94810827899205175</c:v>
                </c:pt>
                <c:pt idx="537">
                  <c:v>0.94810806516984858</c:v>
                </c:pt>
                <c:pt idx="538">
                  <c:v>0.94810785960692701</c:v>
                </c:pt>
                <c:pt idx="539">
                  <c:v>0.94810766594210993</c:v>
                </c:pt>
                <c:pt idx="540">
                  <c:v>0.94810748036237547</c:v>
                </c:pt>
                <c:pt idx="541">
                  <c:v>0.94810730228525408</c:v>
                </c:pt>
                <c:pt idx="542">
                  <c:v>0.94810712007903053</c:v>
                </c:pt>
                <c:pt idx="543">
                  <c:v>0.94810685900478808</c:v>
                </c:pt>
                <c:pt idx="544">
                  <c:v>0.94810659397972052</c:v>
                </c:pt>
                <c:pt idx="545">
                  <c:v>0.94810636871455933</c:v>
                </c:pt>
                <c:pt idx="546">
                  <c:v>0.94810617559553778</c:v>
                </c:pt>
                <c:pt idx="547">
                  <c:v>0.94810595268649256</c:v>
                </c:pt>
                <c:pt idx="548">
                  <c:v>0.94810570993104115</c:v>
                </c:pt>
                <c:pt idx="549">
                  <c:v>0.94810547774230913</c:v>
                </c:pt>
                <c:pt idx="550">
                  <c:v>0.94810526096397407</c:v>
                </c:pt>
                <c:pt idx="551">
                  <c:v>0.94810504027027076</c:v>
                </c:pt>
                <c:pt idx="552">
                  <c:v>0.9481047641862026</c:v>
                </c:pt>
                <c:pt idx="553">
                  <c:v>0.94810450815869851</c:v>
                </c:pt>
                <c:pt idx="554">
                  <c:v>0.94810426410757842</c:v>
                </c:pt>
                <c:pt idx="555">
                  <c:v>0.94810402363664337</c:v>
                </c:pt>
                <c:pt idx="556">
                  <c:v>0.94810378609639856</c:v>
                </c:pt>
                <c:pt idx="557">
                  <c:v>0.94810350531237009</c:v>
                </c:pt>
                <c:pt idx="558">
                  <c:v>0.94810321649929574</c:v>
                </c:pt>
                <c:pt idx="559">
                  <c:v>0.94810293676853719</c:v>
                </c:pt>
                <c:pt idx="560">
                  <c:v>0.94810265229480661</c:v>
                </c:pt>
                <c:pt idx="561">
                  <c:v>0.94810236852235674</c:v>
                </c:pt>
                <c:pt idx="562">
                  <c:v>0.94810208666471318</c:v>
                </c:pt>
                <c:pt idx="563">
                  <c:v>0.94810181065636101</c:v>
                </c:pt>
                <c:pt idx="564">
                  <c:v>0.94810153659634266</c:v>
                </c:pt>
                <c:pt idx="565">
                  <c:v>0.94810126665493832</c:v>
                </c:pt>
                <c:pt idx="566">
                  <c:v>0.94810101615423525</c:v>
                </c:pt>
                <c:pt idx="567">
                  <c:v>0.94810080606744018</c:v>
                </c:pt>
                <c:pt idx="568">
                  <c:v>0.94810060693720732</c:v>
                </c:pt>
                <c:pt idx="569">
                  <c:v>0.94810039885475106</c:v>
                </c:pt>
                <c:pt idx="570">
                  <c:v>0.94810019432518367</c:v>
                </c:pt>
                <c:pt idx="571">
                  <c:v>0.94810000855107623</c:v>
                </c:pt>
                <c:pt idx="572">
                  <c:v>0.94809983483603344</c:v>
                </c:pt>
                <c:pt idx="573">
                  <c:v>0.94809967200539358</c:v>
                </c:pt>
                <c:pt idx="574">
                  <c:v>0.94809952416009713</c:v>
                </c:pt>
                <c:pt idx="575">
                  <c:v>0.94809937536825462</c:v>
                </c:pt>
                <c:pt idx="576">
                  <c:v>0.94809924225786746</c:v>
                </c:pt>
                <c:pt idx="577">
                  <c:v>0.9480991219719298</c:v>
                </c:pt>
                <c:pt idx="578">
                  <c:v>0.94809900674839398</c:v>
                </c:pt>
                <c:pt idx="579">
                  <c:v>0.9480988933040454</c:v>
                </c:pt>
                <c:pt idx="580">
                  <c:v>0.94809879177584377</c:v>
                </c:pt>
                <c:pt idx="581">
                  <c:v>0.94809871252140554</c:v>
                </c:pt>
                <c:pt idx="582">
                  <c:v>0.94809865444594132</c:v>
                </c:pt>
                <c:pt idx="583">
                  <c:v>0.94809859911879635</c:v>
                </c:pt>
                <c:pt idx="584">
                  <c:v>0.94809857527524166</c:v>
                </c:pt>
                <c:pt idx="585">
                  <c:v>0.94809852741897593</c:v>
                </c:pt>
                <c:pt idx="586">
                  <c:v>0.9480984692070602</c:v>
                </c:pt>
                <c:pt idx="587">
                  <c:v>0.94809842717108905</c:v>
                </c:pt>
                <c:pt idx="588">
                  <c:v>0.9480984024604685</c:v>
                </c:pt>
                <c:pt idx="589">
                  <c:v>0.9480983800228967</c:v>
                </c:pt>
                <c:pt idx="590">
                  <c:v>0.9480983104677706</c:v>
                </c:pt>
                <c:pt idx="591">
                  <c:v>0.94809826338551761</c:v>
                </c:pt>
                <c:pt idx="592">
                  <c:v>0.94809817123722018</c:v>
                </c:pt>
                <c:pt idx="593">
                  <c:v>0.94809808110336258</c:v>
                </c:pt>
                <c:pt idx="594">
                  <c:v>0.94809800560976498</c:v>
                </c:pt>
                <c:pt idx="595">
                  <c:v>0.94809793908807916</c:v>
                </c:pt>
                <c:pt idx="596">
                  <c:v>0.94809787695774861</c:v>
                </c:pt>
                <c:pt idx="597">
                  <c:v>0.94809781805861493</c:v>
                </c:pt>
                <c:pt idx="598">
                  <c:v>0.94809776934513501</c:v>
                </c:pt>
                <c:pt idx="599">
                  <c:v>0.94809771792669217</c:v>
                </c:pt>
                <c:pt idx="600">
                  <c:v>0.94809766987439381</c:v>
                </c:pt>
                <c:pt idx="601">
                  <c:v>0.94809762222570182</c:v>
                </c:pt>
                <c:pt idx="602">
                  <c:v>0.94809757986448473</c:v>
                </c:pt>
                <c:pt idx="603">
                  <c:v>0.94809753644508765</c:v>
                </c:pt>
                <c:pt idx="604">
                  <c:v>0.94809749618245387</c:v>
                </c:pt>
                <c:pt idx="605">
                  <c:v>0.94809745507210108</c:v>
                </c:pt>
                <c:pt idx="606">
                  <c:v>0.94809740503502982</c:v>
                </c:pt>
                <c:pt idx="607">
                  <c:v>0.94809735183085997</c:v>
                </c:pt>
                <c:pt idx="608">
                  <c:v>0.94809732524212864</c:v>
                </c:pt>
                <c:pt idx="609">
                  <c:v>0.94809731196789249</c:v>
                </c:pt>
                <c:pt idx="610">
                  <c:v>0.94809728941263316</c:v>
                </c:pt>
                <c:pt idx="611">
                  <c:v>0.94809726773057801</c:v>
                </c:pt>
                <c:pt idx="612">
                  <c:v>0.94809724883166713</c:v>
                </c:pt>
                <c:pt idx="613">
                  <c:v>0.9480972310136091</c:v>
                </c:pt>
                <c:pt idx="614">
                  <c:v>0.94809721204734454</c:v>
                </c:pt>
                <c:pt idx="615">
                  <c:v>0.94809719842381779</c:v>
                </c:pt>
                <c:pt idx="616">
                  <c:v>0.94809719131344128</c:v>
                </c:pt>
                <c:pt idx="617">
                  <c:v>0.94809718566310253</c:v>
                </c:pt>
                <c:pt idx="618">
                  <c:v>0.94809716095575569</c:v>
                </c:pt>
                <c:pt idx="619">
                  <c:v>0.94809714983762183</c:v>
                </c:pt>
                <c:pt idx="620">
                  <c:v>0.94809712556011516</c:v>
                </c:pt>
                <c:pt idx="621">
                  <c:v>0.94809709344464266</c:v>
                </c:pt>
                <c:pt idx="622">
                  <c:v>0.94809706064530508</c:v>
                </c:pt>
                <c:pt idx="623">
                  <c:v>0.94809704936845474</c:v>
                </c:pt>
                <c:pt idx="624">
                  <c:v>0.94809705677206424</c:v>
                </c:pt>
                <c:pt idx="625">
                  <c:v>0.94809706886490197</c:v>
                </c:pt>
                <c:pt idx="626">
                  <c:v>0.94809711700382637</c:v>
                </c:pt>
                <c:pt idx="627">
                  <c:v>0.94809716412610145</c:v>
                </c:pt>
                <c:pt idx="628">
                  <c:v>0.94809722926376661</c:v>
                </c:pt>
                <c:pt idx="629">
                  <c:v>0.94809730183489893</c:v>
                </c:pt>
                <c:pt idx="630">
                  <c:v>0.9480973793573052</c:v>
                </c:pt>
                <c:pt idx="631">
                  <c:v>0.94809746802871686</c:v>
                </c:pt>
                <c:pt idx="632">
                  <c:v>0.94809752107773282</c:v>
                </c:pt>
                <c:pt idx="633">
                  <c:v>0.94809756538891898</c:v>
                </c:pt>
                <c:pt idx="634">
                  <c:v>0.94809761013082527</c:v>
                </c:pt>
                <c:pt idx="635">
                  <c:v>0.94809765465919171</c:v>
                </c:pt>
                <c:pt idx="636">
                  <c:v>0.94809770133185223</c:v>
                </c:pt>
                <c:pt idx="637">
                  <c:v>0.9480977538095996</c:v>
                </c:pt>
                <c:pt idx="638">
                  <c:v>0.94809780632588203</c:v>
                </c:pt>
                <c:pt idx="639">
                  <c:v>0.94809785892772669</c:v>
                </c:pt>
                <c:pt idx="640">
                  <c:v>0.94809791192793258</c:v>
                </c:pt>
                <c:pt idx="641">
                  <c:v>0.94809796432389759</c:v>
                </c:pt>
                <c:pt idx="642">
                  <c:v>0.94809801520755388</c:v>
                </c:pt>
                <c:pt idx="643">
                  <c:v>0.94809806572820055</c:v>
                </c:pt>
                <c:pt idx="644">
                  <c:v>0.94809811631109031</c:v>
                </c:pt>
                <c:pt idx="645">
                  <c:v>0.94809816619395815</c:v>
                </c:pt>
                <c:pt idx="646">
                  <c:v>0.94809821422876805</c:v>
                </c:pt>
                <c:pt idx="647">
                  <c:v>0.94809825962601568</c:v>
                </c:pt>
                <c:pt idx="648">
                  <c:v>0.9480983020573216</c:v>
                </c:pt>
                <c:pt idx="649">
                  <c:v>0.94809834214288924</c:v>
                </c:pt>
                <c:pt idx="650">
                  <c:v>0.94809838234516419</c:v>
                </c:pt>
                <c:pt idx="651">
                  <c:v>0.94809841969415087</c:v>
                </c:pt>
                <c:pt idx="652">
                  <c:v>0.94809845421032291</c:v>
                </c:pt>
                <c:pt idx="653">
                  <c:v>0.94809848500993621</c:v>
                </c:pt>
                <c:pt idx="654">
                  <c:v>0.94809850954954844</c:v>
                </c:pt>
                <c:pt idx="655">
                  <c:v>0.94809853836638114</c:v>
                </c:pt>
                <c:pt idx="656">
                  <c:v>0.94809856658788227</c:v>
                </c:pt>
                <c:pt idx="657">
                  <c:v>0.94809859539927877</c:v>
                </c:pt>
                <c:pt idx="658">
                  <c:v>0.94809861887498836</c:v>
                </c:pt>
                <c:pt idx="659">
                  <c:v>0.94809863760155844</c:v>
                </c:pt>
                <c:pt idx="660">
                  <c:v>0.94809865132673043</c:v>
                </c:pt>
                <c:pt idx="661">
                  <c:v>0.94809865977731766</c:v>
                </c:pt>
                <c:pt idx="662">
                  <c:v>0.94809866189498804</c:v>
                </c:pt>
                <c:pt idx="663">
                  <c:v>0.94809865684164885</c:v>
                </c:pt>
                <c:pt idx="664">
                  <c:v>0.94809864528175147</c:v>
                </c:pt>
                <c:pt idx="665">
                  <c:v>0.94809862944427359</c:v>
                </c:pt>
                <c:pt idx="666">
                  <c:v>0.94809860906607268</c:v>
                </c:pt>
                <c:pt idx="667">
                  <c:v>0.9480985838805932</c:v>
                </c:pt>
                <c:pt idx="668">
                  <c:v>0.94809855354126771</c:v>
                </c:pt>
                <c:pt idx="669">
                  <c:v>0.94809852070959622</c:v>
                </c:pt>
                <c:pt idx="670">
                  <c:v>0.94809848744680003</c:v>
                </c:pt>
                <c:pt idx="671">
                  <c:v>0.94809845552765615</c:v>
                </c:pt>
                <c:pt idx="672">
                  <c:v>0.94809842576896208</c:v>
                </c:pt>
              </c:numCache>
            </c:numRef>
          </c:yVal>
          <c:smooth val="1"/>
          <c:extLst>
            <c:ext xmlns:c16="http://schemas.microsoft.com/office/drawing/2014/chart" uri="{C3380CC4-5D6E-409C-BE32-E72D297353CC}">
              <c16:uniqueId val="{00000004-06EC-42F9-A536-D47F45AE39FF}"/>
            </c:ext>
          </c:extLst>
        </c:ser>
        <c:ser>
          <c:idx val="2"/>
          <c:order val="5"/>
          <c:tx>
            <c:strRef>
              <c:f>TFV!$D$1</c:f>
              <c:strCache>
                <c:ptCount val="1"/>
                <c:pt idx="0">
                  <c:v>Simulated TFV mean ± SD</c:v>
                </c:pt>
              </c:strCache>
            </c:strRef>
          </c:tx>
          <c:spPr>
            <a:ln w="28575" cap="rnd">
              <a:solidFill>
                <a:schemeClr val="accent6">
                  <a:lumMod val="60000"/>
                  <a:lumOff val="40000"/>
                </a:schemeClr>
              </a:solidFill>
              <a:round/>
            </a:ln>
            <a:effectLst/>
          </c:spPr>
          <c:marker>
            <c:symbol val="none"/>
          </c:marker>
          <c:xVal>
            <c:numRef>
              <c:f>TFV!$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FV!$D$2:$D$674</c:f>
              <c:numCache>
                <c:formatCode>General</c:formatCode>
                <c:ptCount val="673"/>
                <c:pt idx="0">
                  <c:v>0</c:v>
                </c:pt>
                <c:pt idx="1">
                  <c:v>1.535336797820816E-2</c:v>
                </c:pt>
                <c:pt idx="2">
                  <c:v>5.1774637933935018E-2</c:v>
                </c:pt>
                <c:pt idx="3">
                  <c:v>9.5132931869136086E-2</c:v>
                </c:pt>
                <c:pt idx="4">
                  <c:v>0.14035534756714291</c:v>
                </c:pt>
                <c:pt idx="5">
                  <c:v>0.18573183639881941</c:v>
                </c:pt>
                <c:pt idx="6">
                  <c:v>0.23056112058971392</c:v>
                </c:pt>
                <c:pt idx="7">
                  <c:v>0.27452118249510393</c:v>
                </c:pt>
                <c:pt idx="8">
                  <c:v>0.31746371851315103</c:v>
                </c:pt>
                <c:pt idx="9">
                  <c:v>0.35932734691899981</c:v>
                </c:pt>
                <c:pt idx="10">
                  <c:v>0.40009517289071739</c:v>
                </c:pt>
                <c:pt idx="11">
                  <c:v>0.43977279963264648</c:v>
                </c:pt>
                <c:pt idx="12">
                  <c:v>0.47837758075107412</c:v>
                </c:pt>
                <c:pt idx="13">
                  <c:v>0.51593299041502061</c:v>
                </c:pt>
                <c:pt idx="14">
                  <c:v>0.55246519277029849</c:v>
                </c:pt>
                <c:pt idx="15">
                  <c:v>0.58800168658457219</c:v>
                </c:pt>
                <c:pt idx="16">
                  <c:v>0.6225704212048454</c:v>
                </c:pt>
                <c:pt idx="17">
                  <c:v>0.65619914396693879</c:v>
                </c:pt>
                <c:pt idx="18">
                  <c:v>0.6889151462390678</c:v>
                </c:pt>
                <c:pt idx="19">
                  <c:v>0.7207451376999402</c:v>
                </c:pt>
                <c:pt idx="20">
                  <c:v>0.75171516752201395</c:v>
                </c:pt>
                <c:pt idx="21">
                  <c:v>0.78185050287704028</c:v>
                </c:pt>
                <c:pt idx="22">
                  <c:v>0.8111757691120054</c:v>
                </c:pt>
                <c:pt idx="23">
                  <c:v>0.83971472207917008</c:v>
                </c:pt>
                <c:pt idx="24">
                  <c:v>0.86749050822690577</c:v>
                </c:pt>
                <c:pt idx="25">
                  <c:v>0.89452557339471017</c:v>
                </c:pt>
                <c:pt idx="26">
                  <c:v>0.92084162208105069</c:v>
                </c:pt>
                <c:pt idx="27">
                  <c:v>0.94645951522326865</c:v>
                </c:pt>
                <c:pt idx="28">
                  <c:v>0.97139945407968908</c:v>
                </c:pt>
                <c:pt idx="29">
                  <c:v>0.99568155984880669</c:v>
                </c:pt>
                <c:pt idx="30">
                  <c:v>1.0193241821885575</c:v>
                </c:pt>
                <c:pt idx="31">
                  <c:v>1.042345975010065</c:v>
                </c:pt>
                <c:pt idx="32">
                  <c:v>1.0647649185393488</c:v>
                </c:pt>
                <c:pt idx="33">
                  <c:v>1.0865984219355369</c:v>
                </c:pt>
                <c:pt idx="34">
                  <c:v>1.1078630342555744</c:v>
                </c:pt>
                <c:pt idx="35">
                  <c:v>1.1285746533276804</c:v>
                </c:pt>
                <c:pt idx="36">
                  <c:v>1.148749350733546</c:v>
                </c:pt>
                <c:pt idx="37">
                  <c:v>1.16840256495727</c:v>
                </c:pt>
                <c:pt idx="38">
                  <c:v>1.1875485906219005</c:v>
                </c:pt>
                <c:pt idx="39">
                  <c:v>1.2062017580778097</c:v>
                </c:pt>
                <c:pt idx="40">
                  <c:v>1.2243759209036598</c:v>
                </c:pt>
                <c:pt idx="41">
                  <c:v>1.2420848575687704</c:v>
                </c:pt>
                <c:pt idx="42">
                  <c:v>1.259340606317243</c:v>
                </c:pt>
                <c:pt idx="43">
                  <c:v>1.2761557313897842</c:v>
                </c:pt>
                <c:pt idx="44">
                  <c:v>1.292542731383048</c:v>
                </c:pt>
                <c:pt idx="45">
                  <c:v>1.3085132723142225</c:v>
                </c:pt>
                <c:pt idx="46">
                  <c:v>1.3240785557525585</c:v>
                </c:pt>
                <c:pt idx="47">
                  <c:v>1.3392499325824785</c:v>
                </c:pt>
                <c:pt idx="48">
                  <c:v>1.3540389723397639</c:v>
                </c:pt>
                <c:pt idx="49">
                  <c:v>1.3684556436158655</c:v>
                </c:pt>
                <c:pt idx="50">
                  <c:v>1.3825099087059551</c:v>
                </c:pt>
                <c:pt idx="51">
                  <c:v>1.396211063355006</c:v>
                </c:pt>
                <c:pt idx="52">
                  <c:v>1.4095681194334539</c:v>
                </c:pt>
                <c:pt idx="53">
                  <c:v>1.4225909588074157</c:v>
                </c:pt>
                <c:pt idx="54">
                  <c:v>1.4352885117829803</c:v>
                </c:pt>
                <c:pt idx="55">
                  <c:v>1.447669293336201</c:v>
                </c:pt>
                <c:pt idx="56">
                  <c:v>1.4597417985707088</c:v>
                </c:pt>
                <c:pt idx="57">
                  <c:v>1.4715148652882011</c:v>
                </c:pt>
                <c:pt idx="58">
                  <c:v>1.482996244507631</c:v>
                </c:pt>
                <c:pt idx="59">
                  <c:v>1.494192770227408</c:v>
                </c:pt>
                <c:pt idx="60">
                  <c:v>1.5051120976399699</c:v>
                </c:pt>
                <c:pt idx="61">
                  <c:v>1.5157621401638464</c:v>
                </c:pt>
                <c:pt idx="62">
                  <c:v>1.5261496550801306</c:v>
                </c:pt>
                <c:pt idx="63">
                  <c:v>1.5362812817149134</c:v>
                </c:pt>
                <c:pt idx="64">
                  <c:v>1.5461643117320334</c:v>
                </c:pt>
                <c:pt idx="65">
                  <c:v>1.5558047100921844</c:v>
                </c:pt>
                <c:pt idx="66">
                  <c:v>1.5652087815834965</c:v>
                </c:pt>
                <c:pt idx="67">
                  <c:v>1.5743829740888657</c:v>
                </c:pt>
                <c:pt idx="68">
                  <c:v>1.583333132877853</c:v>
                </c:pt>
                <c:pt idx="69">
                  <c:v>1.5920651631324874</c:v>
                </c:pt>
                <c:pt idx="70">
                  <c:v>1.600584379577171</c:v>
                </c:pt>
                <c:pt idx="71">
                  <c:v>1.6088962227928261</c:v>
                </c:pt>
                <c:pt idx="72">
                  <c:v>1.6170059636016525</c:v>
                </c:pt>
                <c:pt idx="73">
                  <c:v>1.6249189245686795</c:v>
                </c:pt>
                <c:pt idx="74">
                  <c:v>1.6326403092065631</c:v>
                </c:pt>
                <c:pt idx="75">
                  <c:v>1.6401750537218556</c:v>
                </c:pt>
                <c:pt idx="76">
                  <c:v>1.6475279874887874</c:v>
                </c:pt>
                <c:pt idx="77">
                  <c:v>1.6547035106111327</c:v>
                </c:pt>
                <c:pt idx="78">
                  <c:v>1.6617061759534142</c:v>
                </c:pt>
                <c:pt idx="79">
                  <c:v>1.6685401641987008</c:v>
                </c:pt>
                <c:pt idx="80">
                  <c:v>1.6752094683555592</c:v>
                </c:pt>
                <c:pt idx="81">
                  <c:v>1.6817183008978911</c:v>
                </c:pt>
                <c:pt idx="82">
                  <c:v>1.6880710160812824</c:v>
                </c:pt>
                <c:pt idx="83">
                  <c:v>1.694271725108323</c:v>
                </c:pt>
                <c:pt idx="84">
                  <c:v>1.700324727978187</c:v>
                </c:pt>
                <c:pt idx="85">
                  <c:v>1.7062333005918782</c:v>
                </c:pt>
                <c:pt idx="86">
                  <c:v>1.7120009124511908</c:v>
                </c:pt>
                <c:pt idx="87">
                  <c:v>1.7176309334921869</c:v>
                </c:pt>
                <c:pt idx="88">
                  <c:v>1.7231270152263733</c:v>
                </c:pt>
                <c:pt idx="89">
                  <c:v>1.7284921778810205</c:v>
                </c:pt>
                <c:pt idx="90">
                  <c:v>1.7337295852000734</c:v>
                </c:pt>
                <c:pt idx="91">
                  <c:v>1.7388425416631632</c:v>
                </c:pt>
                <c:pt idx="92">
                  <c:v>1.7438340576412616</c:v>
                </c:pt>
                <c:pt idx="93">
                  <c:v>1.7487073931969253</c:v>
                </c:pt>
                <c:pt idx="94">
                  <c:v>1.7534657553609976</c:v>
                </c:pt>
                <c:pt idx="95">
                  <c:v>1.7581120967588608</c:v>
                </c:pt>
                <c:pt idx="96">
                  <c:v>1.7626491843433034</c:v>
                </c:pt>
                <c:pt idx="97">
                  <c:v>1.7670794875825913</c:v>
                </c:pt>
                <c:pt idx="98">
                  <c:v>1.7714053009943229</c:v>
                </c:pt>
                <c:pt idx="99">
                  <c:v>1.7756293007581998</c:v>
                </c:pt>
                <c:pt idx="100">
                  <c:v>1.7797538444104821</c:v>
                </c:pt>
                <c:pt idx="101">
                  <c:v>1.7837816160018196</c:v>
                </c:pt>
                <c:pt idx="102">
                  <c:v>1.7877150396599983</c:v>
                </c:pt>
                <c:pt idx="103">
                  <c:v>1.7915561178083417</c:v>
                </c:pt>
                <c:pt idx="104">
                  <c:v>1.7953075709699964</c:v>
                </c:pt>
                <c:pt idx="105">
                  <c:v>1.7989711416640854</c:v>
                </c:pt>
                <c:pt idx="106">
                  <c:v>1.8025490719329214</c:v>
                </c:pt>
                <c:pt idx="107">
                  <c:v>1.8060432001210676</c:v>
                </c:pt>
                <c:pt idx="108">
                  <c:v>1.8094564382350211</c:v>
                </c:pt>
                <c:pt idx="109">
                  <c:v>1.8127902685780859</c:v>
                </c:pt>
                <c:pt idx="110">
                  <c:v>1.816046546774988</c:v>
                </c:pt>
                <c:pt idx="111">
                  <c:v>1.8192270276640872</c:v>
                </c:pt>
                <c:pt idx="112">
                  <c:v>1.8223336178854121</c:v>
                </c:pt>
                <c:pt idx="113">
                  <c:v>1.8253681370002355</c:v>
                </c:pt>
                <c:pt idx="114">
                  <c:v>1.8283327939111524</c:v>
                </c:pt>
                <c:pt idx="115">
                  <c:v>1.8312287930949476</c:v>
                </c:pt>
                <c:pt idx="116">
                  <c:v>1.8340578592968391</c:v>
                </c:pt>
                <c:pt idx="117">
                  <c:v>1.8368214501080962</c:v>
                </c:pt>
                <c:pt idx="118">
                  <c:v>1.8395210076690955</c:v>
                </c:pt>
                <c:pt idx="119">
                  <c:v>1.8421581642049332</c:v>
                </c:pt>
                <c:pt idx="120">
                  <c:v>1.8447346459691465</c:v>
                </c:pt>
                <c:pt idx="121">
                  <c:v>1.8472519715852871</c:v>
                </c:pt>
                <c:pt idx="122">
                  <c:v>1.8497112238824349</c:v>
                </c:pt>
                <c:pt idx="123">
                  <c:v>1.8521137242320407</c:v>
                </c:pt>
                <c:pt idx="124">
                  <c:v>1.8544610171846467</c:v>
                </c:pt>
                <c:pt idx="125">
                  <c:v>1.8567546588484665</c:v>
                </c:pt>
                <c:pt idx="126">
                  <c:v>1.8589955102596611</c:v>
                </c:pt>
                <c:pt idx="127">
                  <c:v>1.8611849226434602</c:v>
                </c:pt>
                <c:pt idx="128">
                  <c:v>1.8633245594000329</c:v>
                </c:pt>
                <c:pt idx="129">
                  <c:v>1.8654154375418972</c:v>
                </c:pt>
                <c:pt idx="130">
                  <c:v>1.8674585964123973</c:v>
                </c:pt>
                <c:pt idx="131">
                  <c:v>1.8694550125782199</c:v>
                </c:pt>
                <c:pt idx="132">
                  <c:v>1.8714060581135141</c:v>
                </c:pt>
                <c:pt idx="133">
                  <c:v>1.8733128698439454</c:v>
                </c:pt>
                <c:pt idx="134">
                  <c:v>1.8751764039006749</c:v>
                </c:pt>
                <c:pt idx="135">
                  <c:v>1.8769973823190889</c:v>
                </c:pt>
                <c:pt idx="136">
                  <c:v>1.8787768396445768</c:v>
                </c:pt>
                <c:pt idx="137">
                  <c:v>1.8805156757495898</c:v>
                </c:pt>
                <c:pt idx="138">
                  <c:v>1.8822148822154521</c:v>
                </c:pt>
                <c:pt idx="139">
                  <c:v>1.883875662430107</c:v>
                </c:pt>
                <c:pt idx="140">
                  <c:v>1.8854988896223144</c:v>
                </c:pt>
                <c:pt idx="141">
                  <c:v>1.8870851173762526</c:v>
                </c:pt>
                <c:pt idx="142">
                  <c:v>1.8886356130198445</c:v>
                </c:pt>
                <c:pt idx="143">
                  <c:v>1.8901510542653754</c:v>
                </c:pt>
                <c:pt idx="144">
                  <c:v>1.8916328372446463</c:v>
                </c:pt>
                <c:pt idx="145">
                  <c:v>1.8930812084683555</c:v>
                </c:pt>
                <c:pt idx="146">
                  <c:v>1.8944969435651213</c:v>
                </c:pt>
                <c:pt idx="147">
                  <c:v>1.8958805585261331</c:v>
                </c:pt>
                <c:pt idx="148">
                  <c:v>1.8972328673230026</c:v>
                </c:pt>
                <c:pt idx="149">
                  <c:v>1.8985551529825968</c:v>
                </c:pt>
                <c:pt idx="150">
                  <c:v>1.8998474835792809</c:v>
                </c:pt>
                <c:pt idx="151">
                  <c:v>1.9011106344831914</c:v>
                </c:pt>
                <c:pt idx="152">
                  <c:v>1.9023451489118024</c:v>
                </c:pt>
                <c:pt idx="153">
                  <c:v>1.9035520124501761</c:v>
                </c:pt>
                <c:pt idx="154">
                  <c:v>1.904732108757478</c:v>
                </c:pt>
                <c:pt idx="155">
                  <c:v>1.9058856957527976</c:v>
                </c:pt>
                <c:pt idx="156">
                  <c:v>1.9070135793103591</c:v>
                </c:pt>
                <c:pt idx="157">
                  <c:v>1.9081162692850357</c:v>
                </c:pt>
                <c:pt idx="158">
                  <c:v>1.9091943993157701</c:v>
                </c:pt>
                <c:pt idx="159">
                  <c:v>1.9102485376929337</c:v>
                </c:pt>
                <c:pt idx="160">
                  <c:v>1.9112790545931371</c:v>
                </c:pt>
                <c:pt idx="161">
                  <c:v>1.9122862576094108</c:v>
                </c:pt>
                <c:pt idx="162">
                  <c:v>1.9132709130683845</c:v>
                </c:pt>
                <c:pt idx="163">
                  <c:v>1.9142337009598993</c:v>
                </c:pt>
                <c:pt idx="164">
                  <c:v>1.9151750040976996</c:v>
                </c:pt>
                <c:pt idx="165">
                  <c:v>1.9160956459344021</c:v>
                </c:pt>
                <c:pt idx="166">
                  <c:v>1.9169954866781662</c:v>
                </c:pt>
                <c:pt idx="167">
                  <c:v>1.9178755972380224</c:v>
                </c:pt>
                <c:pt idx="168">
                  <c:v>1.9187359726889379</c:v>
                </c:pt>
                <c:pt idx="169">
                  <c:v>1.919577243551281</c:v>
                </c:pt>
                <c:pt idx="170">
                  <c:v>1.9203997926745771</c:v>
                </c:pt>
                <c:pt idx="171">
                  <c:v>1.9212040588577188</c:v>
                </c:pt>
                <c:pt idx="172">
                  <c:v>1.9219904663014646</c:v>
                </c:pt>
                <c:pt idx="173">
                  <c:v>1.9227597388043856</c:v>
                </c:pt>
                <c:pt idx="174">
                  <c:v>1.9235119517305175</c:v>
                </c:pt>
                <c:pt idx="175">
                  <c:v>1.9242474957201487</c:v>
                </c:pt>
                <c:pt idx="176">
                  <c:v>1.9249667965078643</c:v>
                </c:pt>
                <c:pt idx="177">
                  <c:v>1.9256702716078076</c:v>
                </c:pt>
                <c:pt idx="178">
                  <c:v>1.9263583603037542</c:v>
                </c:pt>
                <c:pt idx="179">
                  <c:v>1.9270311350752778</c:v>
                </c:pt>
                <c:pt idx="180">
                  <c:v>1.9276891295530449</c:v>
                </c:pt>
                <c:pt idx="181">
                  <c:v>1.9283328634601831</c:v>
                </c:pt>
                <c:pt idx="182">
                  <c:v>1.9289623719133504</c:v>
                </c:pt>
                <c:pt idx="183">
                  <c:v>1.9295780695013436</c:v>
                </c:pt>
                <c:pt idx="184">
                  <c:v>1.930180208935693</c:v>
                </c:pt>
                <c:pt idx="185">
                  <c:v>1.9307694282009484</c:v>
                </c:pt>
                <c:pt idx="186">
                  <c:v>1.9313459623273443</c:v>
                </c:pt>
                <c:pt idx="187">
                  <c:v>1.9319098765004372</c:v>
                </c:pt>
                <c:pt idx="188">
                  <c:v>1.9324614122034389</c:v>
                </c:pt>
                <c:pt idx="189">
                  <c:v>1.9330008339191187</c:v>
                </c:pt>
                <c:pt idx="190">
                  <c:v>1.9335285557844177</c:v>
                </c:pt>
                <c:pt idx="191">
                  <c:v>1.9340448500541467</c:v>
                </c:pt>
                <c:pt idx="192">
                  <c:v>1.9345497785095136</c:v>
                </c:pt>
                <c:pt idx="193">
                  <c:v>1.935043688405961</c:v>
                </c:pt>
                <c:pt idx="194">
                  <c:v>1.9355269373284421</c:v>
                </c:pt>
                <c:pt idx="195">
                  <c:v>1.9359997320481073</c:v>
                </c:pt>
                <c:pt idx="196">
                  <c:v>1.9364622459339176</c:v>
                </c:pt>
                <c:pt idx="197">
                  <c:v>1.9369147361180783</c:v>
                </c:pt>
                <c:pt idx="198">
                  <c:v>1.9373573567181452</c:v>
                </c:pt>
                <c:pt idx="199">
                  <c:v>1.9377901504196884</c:v>
                </c:pt>
                <c:pt idx="200">
                  <c:v>1.9382135612070388</c:v>
                </c:pt>
                <c:pt idx="201">
                  <c:v>1.9386277519871118</c:v>
                </c:pt>
                <c:pt idx="202">
                  <c:v>1.939033027162449</c:v>
                </c:pt>
                <c:pt idx="203">
                  <c:v>1.9394295119778326</c:v>
                </c:pt>
                <c:pt idx="204">
                  <c:v>1.939817352420911</c:v>
                </c:pt>
                <c:pt idx="205">
                  <c:v>1.9401967695396953</c:v>
                </c:pt>
                <c:pt idx="206">
                  <c:v>1.9405680574447604</c:v>
                </c:pt>
                <c:pt idx="207">
                  <c:v>1.9409313694002726</c:v>
                </c:pt>
                <c:pt idx="208">
                  <c:v>1.9412869013548291</c:v>
                </c:pt>
                <c:pt idx="209">
                  <c:v>1.9416348589827104</c:v>
                </c:pt>
                <c:pt idx="210">
                  <c:v>1.9419754517672618</c:v>
                </c:pt>
                <c:pt idx="211">
                  <c:v>1.942308846082506</c:v>
                </c:pt>
                <c:pt idx="212">
                  <c:v>1.9426349866351025</c:v>
                </c:pt>
                <c:pt idx="213">
                  <c:v>1.9429541213561485</c:v>
                </c:pt>
                <c:pt idx="214">
                  <c:v>1.9432665096452895</c:v>
                </c:pt>
                <c:pt idx="215">
                  <c:v>1.9435722613353483</c:v>
                </c:pt>
                <c:pt idx="216">
                  <c:v>1.9438715945397438</c:v>
                </c:pt>
                <c:pt idx="217">
                  <c:v>1.9441646480785386</c:v>
                </c:pt>
                <c:pt idx="218">
                  <c:v>1.9444513923019946</c:v>
                </c:pt>
                <c:pt idx="219">
                  <c:v>1.9447317599781153</c:v>
                </c:pt>
                <c:pt idx="220">
                  <c:v>1.9450063214630793</c:v>
                </c:pt>
                <c:pt idx="221">
                  <c:v>1.9452749399721232</c:v>
                </c:pt>
                <c:pt idx="222">
                  <c:v>1.9455378302052886</c:v>
                </c:pt>
                <c:pt idx="223">
                  <c:v>1.9457952888909884</c:v>
                </c:pt>
                <c:pt idx="224">
                  <c:v>1.9460470975157966</c:v>
                </c:pt>
                <c:pt idx="225">
                  <c:v>1.9462933190547236</c:v>
                </c:pt>
                <c:pt idx="226">
                  <c:v>1.9465339993783672</c:v>
                </c:pt>
                <c:pt idx="227">
                  <c:v>1.9467695928149527</c:v>
                </c:pt>
                <c:pt idx="228">
                  <c:v>1.947000208932125</c:v>
                </c:pt>
                <c:pt idx="229">
                  <c:v>1.9472256680418367</c:v>
                </c:pt>
                <c:pt idx="230">
                  <c:v>1.9474463313527866</c:v>
                </c:pt>
                <c:pt idx="231">
                  <c:v>1.9476622901613652</c:v>
                </c:pt>
                <c:pt idx="232">
                  <c:v>1.9478737047419634</c:v>
                </c:pt>
                <c:pt idx="233">
                  <c:v>1.9480806540381415</c:v>
                </c:pt>
                <c:pt idx="234">
                  <c:v>1.9482831754341738</c:v>
                </c:pt>
                <c:pt idx="235">
                  <c:v>1.9484815008796967</c:v>
                </c:pt>
                <c:pt idx="236">
                  <c:v>1.9486757423663481</c:v>
                </c:pt>
                <c:pt idx="237">
                  <c:v>1.9488659492267646</c:v>
                </c:pt>
                <c:pt idx="238">
                  <c:v>1.949052238219104</c:v>
                </c:pt>
                <c:pt idx="239">
                  <c:v>1.9492347781718955</c:v>
                </c:pt>
                <c:pt idx="240">
                  <c:v>1.9494135454377948</c:v>
                </c:pt>
                <c:pt idx="241">
                  <c:v>1.949588275927133</c:v>
                </c:pt>
                <c:pt idx="242">
                  <c:v>1.9497592270400856</c:v>
                </c:pt>
                <c:pt idx="243">
                  <c:v>1.9499265989337822</c:v>
                </c:pt>
                <c:pt idx="244">
                  <c:v>1.9500905912196371</c:v>
                </c:pt>
                <c:pt idx="245">
                  <c:v>1.9502511279553074</c:v>
                </c:pt>
                <c:pt idx="246">
                  <c:v>1.9504084102787633</c:v>
                </c:pt>
                <c:pt idx="247">
                  <c:v>1.9505623047702132</c:v>
                </c:pt>
                <c:pt idx="248">
                  <c:v>1.9507131157363913</c:v>
                </c:pt>
                <c:pt idx="249">
                  <c:v>1.9508609387148375</c:v>
                </c:pt>
                <c:pt idx="250">
                  <c:v>1.9510058616309363</c:v>
                </c:pt>
                <c:pt idx="251">
                  <c:v>1.9511478168484357</c:v>
                </c:pt>
                <c:pt idx="252">
                  <c:v>1.9512870505730904</c:v>
                </c:pt>
                <c:pt idx="253">
                  <c:v>1.9514233755499313</c:v>
                </c:pt>
                <c:pt idx="254">
                  <c:v>1.9515568285227149</c:v>
                </c:pt>
                <c:pt idx="255">
                  <c:v>1.951687414487099</c:v>
                </c:pt>
                <c:pt idx="256">
                  <c:v>1.9518148646336149</c:v>
                </c:pt>
                <c:pt idx="257">
                  <c:v>1.9519396471452768</c:v>
                </c:pt>
                <c:pt idx="258">
                  <c:v>1.9520619870430258</c:v>
                </c:pt>
                <c:pt idx="259">
                  <c:v>1.9521816120975561</c:v>
                </c:pt>
                <c:pt idx="260">
                  <c:v>1.9522989105837185</c:v>
                </c:pt>
                <c:pt idx="261">
                  <c:v>1.9524138216730476</c:v>
                </c:pt>
                <c:pt idx="262">
                  <c:v>1.9525262227234155</c:v>
                </c:pt>
                <c:pt idx="263">
                  <c:v>1.9526363472519028</c:v>
                </c:pt>
                <c:pt idx="264">
                  <c:v>1.9527441173807718</c:v>
                </c:pt>
                <c:pt idx="265">
                  <c:v>1.9528496620835187</c:v>
                </c:pt>
                <c:pt idx="266">
                  <c:v>1.9529529520683644</c:v>
                </c:pt>
                <c:pt idx="267">
                  <c:v>1.9530540342355032</c:v>
                </c:pt>
                <c:pt idx="268">
                  <c:v>1.9531530328988738</c:v>
                </c:pt>
                <c:pt idx="269">
                  <c:v>1.9532501460852207</c:v>
                </c:pt>
                <c:pt idx="270">
                  <c:v>1.9533453571678976</c:v>
                </c:pt>
                <c:pt idx="271">
                  <c:v>1.9534386527459033</c:v>
                </c:pt>
                <c:pt idx="272">
                  <c:v>1.9535301019700748</c:v>
                </c:pt>
                <c:pt idx="273">
                  <c:v>1.9536197978880026</c:v>
                </c:pt>
                <c:pt idx="274">
                  <c:v>1.9537078222718294</c:v>
                </c:pt>
                <c:pt idx="275">
                  <c:v>1.9537942409570608</c:v>
                </c:pt>
                <c:pt idx="276">
                  <c:v>1.9538788424190079</c:v>
                </c:pt>
                <c:pt idx="277">
                  <c:v>1.9539615881761123</c:v>
                </c:pt>
                <c:pt idx="278">
                  <c:v>1.9540426311079153</c:v>
                </c:pt>
                <c:pt idx="279">
                  <c:v>1.9541219408014285</c:v>
                </c:pt>
                <c:pt idx="280">
                  <c:v>1.9541996922431704</c:v>
                </c:pt>
                <c:pt idx="281">
                  <c:v>1.9542760048590186</c:v>
                </c:pt>
                <c:pt idx="282">
                  <c:v>1.9543504962179306</c:v>
                </c:pt>
                <c:pt idx="283">
                  <c:v>1.9544235255372939</c:v>
                </c:pt>
                <c:pt idx="284">
                  <c:v>1.9544952017342099</c:v>
                </c:pt>
                <c:pt idx="285">
                  <c:v>1.9545654529421812</c:v>
                </c:pt>
                <c:pt idx="286">
                  <c:v>1.9546342512292658</c:v>
                </c:pt>
                <c:pt idx="287">
                  <c:v>1.9547015100092193</c:v>
                </c:pt>
                <c:pt idx="288">
                  <c:v>1.9547675149029473</c:v>
                </c:pt>
                <c:pt idx="289">
                  <c:v>1.954832146134414</c:v>
                </c:pt>
                <c:pt idx="290">
                  <c:v>1.9548953794319548</c:v>
                </c:pt>
                <c:pt idx="291">
                  <c:v>1.9549573974879964</c:v>
                </c:pt>
                <c:pt idx="292">
                  <c:v>1.9550180653151878</c:v>
                </c:pt>
                <c:pt idx="293">
                  <c:v>1.9550775548082751</c:v>
                </c:pt>
                <c:pt idx="294">
                  <c:v>1.9551358780147625</c:v>
                </c:pt>
                <c:pt idx="295">
                  <c:v>1.9551929196772604</c:v>
                </c:pt>
                <c:pt idx="296">
                  <c:v>1.9552488090015725</c:v>
                </c:pt>
                <c:pt idx="297">
                  <c:v>1.9553036306586069</c:v>
                </c:pt>
                <c:pt idx="298">
                  <c:v>1.9553574373518612</c:v>
                </c:pt>
                <c:pt idx="299">
                  <c:v>1.9554103243007042</c:v>
                </c:pt>
                <c:pt idx="300">
                  <c:v>1.9554620548240691</c:v>
                </c:pt>
                <c:pt idx="301">
                  <c:v>1.9555127670452057</c:v>
                </c:pt>
                <c:pt idx="302">
                  <c:v>1.9555627026932965</c:v>
                </c:pt>
                <c:pt idx="303">
                  <c:v>1.9556117702611973</c:v>
                </c:pt>
                <c:pt idx="304">
                  <c:v>1.9556600096226746</c:v>
                </c:pt>
                <c:pt idx="305">
                  <c:v>1.9557073020622548</c:v>
                </c:pt>
                <c:pt idx="306">
                  <c:v>1.9557531079630532</c:v>
                </c:pt>
                <c:pt idx="307">
                  <c:v>1.955797756702661</c:v>
                </c:pt>
                <c:pt idx="308">
                  <c:v>1.9558413761603695</c:v>
                </c:pt>
                <c:pt idx="309">
                  <c:v>1.9558841334514039</c:v>
                </c:pt>
                <c:pt idx="310">
                  <c:v>1.955925983030868</c:v>
                </c:pt>
                <c:pt idx="311">
                  <c:v>1.9559670519568049</c:v>
                </c:pt>
                <c:pt idx="312">
                  <c:v>1.9560073501883264</c:v>
                </c:pt>
                <c:pt idx="313">
                  <c:v>1.9560468412605765</c:v>
                </c:pt>
                <c:pt idx="314">
                  <c:v>1.9560855202221297</c:v>
                </c:pt>
                <c:pt idx="315">
                  <c:v>1.9561234765955309</c:v>
                </c:pt>
                <c:pt idx="316">
                  <c:v>1.9561606217876475</c:v>
                </c:pt>
                <c:pt idx="317">
                  <c:v>1.9561970448148169</c:v>
                </c:pt>
                <c:pt idx="318">
                  <c:v>1.9562327532053931</c:v>
                </c:pt>
                <c:pt idx="319">
                  <c:v>1.9562677884086883</c:v>
                </c:pt>
                <c:pt idx="320">
                  <c:v>1.9563022686095997</c:v>
                </c:pt>
                <c:pt idx="321">
                  <c:v>1.9563361891382023</c:v>
                </c:pt>
                <c:pt idx="322">
                  <c:v>1.9563695300441166</c:v>
                </c:pt>
                <c:pt idx="323">
                  <c:v>1.956402312865879</c:v>
                </c:pt>
                <c:pt idx="324">
                  <c:v>1.9564345273453725</c:v>
                </c:pt>
                <c:pt idx="325">
                  <c:v>1.9564661032898105</c:v>
                </c:pt>
                <c:pt idx="326">
                  <c:v>1.9564971137365395</c:v>
                </c:pt>
                <c:pt idx="327">
                  <c:v>1.9565276756135064</c:v>
                </c:pt>
                <c:pt idx="328">
                  <c:v>1.9565577879340936</c:v>
                </c:pt>
                <c:pt idx="329">
                  <c:v>1.9565872617468547</c:v>
                </c:pt>
                <c:pt idx="330">
                  <c:v>1.9566159722397156</c:v>
                </c:pt>
                <c:pt idx="331">
                  <c:v>1.9566442089589557</c:v>
                </c:pt>
                <c:pt idx="332">
                  <c:v>1.9566720172812095</c:v>
                </c:pt>
                <c:pt idx="333">
                  <c:v>1.9566994478248532</c:v>
                </c:pt>
                <c:pt idx="334">
                  <c:v>1.9567263430037554</c:v>
                </c:pt>
                <c:pt idx="335">
                  <c:v>1.9567528365947817</c:v>
                </c:pt>
                <c:pt idx="336">
                  <c:v>1.9567785728784619</c:v>
                </c:pt>
                <c:pt idx="337">
                  <c:v>1.9568036512315299</c:v>
                </c:pt>
                <c:pt idx="338">
                  <c:v>1.9568282527577228</c:v>
                </c:pt>
                <c:pt idx="339">
                  <c:v>1.9568523993935614</c:v>
                </c:pt>
                <c:pt idx="340">
                  <c:v>1.9568761257885772</c:v>
                </c:pt>
                <c:pt idx="341">
                  <c:v>1.956899397013665</c:v>
                </c:pt>
                <c:pt idx="342">
                  <c:v>1.9569221810386692</c:v>
                </c:pt>
                <c:pt idx="343">
                  <c:v>1.9569445149153535</c:v>
                </c:pt>
                <c:pt idx="344">
                  <c:v>1.9569664210438855</c:v>
                </c:pt>
                <c:pt idx="345">
                  <c:v>1.9569879218364044</c:v>
                </c:pt>
                <c:pt idx="346">
                  <c:v>1.9570091130590428</c:v>
                </c:pt>
                <c:pt idx="347">
                  <c:v>1.9570299688516291</c:v>
                </c:pt>
                <c:pt idx="348">
                  <c:v>1.9570504878804278</c:v>
                </c:pt>
                <c:pt idx="349">
                  <c:v>1.9570707031568966</c:v>
                </c:pt>
                <c:pt idx="350">
                  <c:v>1.9570905293351051</c:v>
                </c:pt>
                <c:pt idx="351">
                  <c:v>1.9571100022904364</c:v>
                </c:pt>
                <c:pt idx="352">
                  <c:v>1.9571291660165668</c:v>
                </c:pt>
                <c:pt idx="353">
                  <c:v>1.9571480218446773</c:v>
                </c:pt>
                <c:pt idx="354">
                  <c:v>1.9571665492541943</c:v>
                </c:pt>
                <c:pt idx="355">
                  <c:v>1.9571846740097207</c:v>
                </c:pt>
                <c:pt idx="356">
                  <c:v>1.9572024560519909</c:v>
                </c:pt>
                <c:pt idx="357">
                  <c:v>1.9572199764432696</c:v>
                </c:pt>
                <c:pt idx="358">
                  <c:v>1.9572371836027913</c:v>
                </c:pt>
                <c:pt idx="359">
                  <c:v>1.9572540847118538</c:v>
                </c:pt>
                <c:pt idx="360">
                  <c:v>1.9572707338674471</c:v>
                </c:pt>
                <c:pt idx="361">
                  <c:v>1.9572871284197231</c:v>
                </c:pt>
                <c:pt idx="362">
                  <c:v>1.9573032417950111</c:v>
                </c:pt>
                <c:pt idx="363">
                  <c:v>1.9573190149824407</c:v>
                </c:pt>
                <c:pt idx="364">
                  <c:v>1.957334499870127</c:v>
                </c:pt>
                <c:pt idx="365">
                  <c:v>1.957349721717915</c:v>
                </c:pt>
                <c:pt idx="366">
                  <c:v>1.9573647027347136</c:v>
                </c:pt>
                <c:pt idx="367">
                  <c:v>1.9573794382907195</c:v>
                </c:pt>
                <c:pt idx="368">
                  <c:v>1.9573939247318561</c:v>
                </c:pt>
                <c:pt idx="369">
                  <c:v>1.9574081672090411</c:v>
                </c:pt>
                <c:pt idx="370">
                  <c:v>1.9574221481193854</c:v>
                </c:pt>
                <c:pt idx="371">
                  <c:v>1.9574358862730459</c:v>
                </c:pt>
                <c:pt idx="372">
                  <c:v>1.9574494113555565</c:v>
                </c:pt>
                <c:pt idx="373">
                  <c:v>1.9574627990045497</c:v>
                </c:pt>
                <c:pt idx="374">
                  <c:v>1.957475981972687</c:v>
                </c:pt>
                <c:pt idx="375">
                  <c:v>1.9574890379707599</c:v>
                </c:pt>
                <c:pt idx="376">
                  <c:v>1.9575019454629419</c:v>
                </c:pt>
                <c:pt idx="377">
                  <c:v>1.9575144724045153</c:v>
                </c:pt>
                <c:pt idx="378">
                  <c:v>1.9575266354052787</c:v>
                </c:pt>
                <c:pt idx="379">
                  <c:v>1.9575383904862824</c:v>
                </c:pt>
                <c:pt idx="380">
                  <c:v>1.9575498175124122</c:v>
                </c:pt>
                <c:pt idx="381">
                  <c:v>1.9575610834850967</c:v>
                </c:pt>
                <c:pt idx="382">
                  <c:v>1.9575721419784538</c:v>
                </c:pt>
                <c:pt idx="383">
                  <c:v>1.9575829325723701</c:v>
                </c:pt>
                <c:pt idx="384">
                  <c:v>1.9575934954170704</c:v>
                </c:pt>
                <c:pt idx="385">
                  <c:v>1.9576037671375697</c:v>
                </c:pt>
                <c:pt idx="386">
                  <c:v>1.9576137722988807</c:v>
                </c:pt>
                <c:pt idx="387">
                  <c:v>1.9576235440434657</c:v>
                </c:pt>
                <c:pt idx="388">
                  <c:v>1.9576331558068818</c:v>
                </c:pt>
                <c:pt idx="389">
                  <c:v>1.9576426346858675</c:v>
                </c:pt>
                <c:pt idx="390">
                  <c:v>1.9576519038403486</c:v>
                </c:pt>
                <c:pt idx="391">
                  <c:v>1.9576609703744126</c:v>
                </c:pt>
                <c:pt idx="392">
                  <c:v>1.9576698842919034</c:v>
                </c:pt>
                <c:pt idx="393">
                  <c:v>1.9576785868161539</c:v>
                </c:pt>
                <c:pt idx="394">
                  <c:v>1.9576871398450555</c:v>
                </c:pt>
                <c:pt idx="395">
                  <c:v>1.9576955096133792</c:v>
                </c:pt>
                <c:pt idx="396">
                  <c:v>1.9577037096311063</c:v>
                </c:pt>
                <c:pt idx="397">
                  <c:v>1.9577117215096469</c:v>
                </c:pt>
                <c:pt idx="398">
                  <c:v>1.9577195879870521</c:v>
                </c:pt>
                <c:pt idx="399">
                  <c:v>1.957727308304583</c:v>
                </c:pt>
                <c:pt idx="400">
                  <c:v>1.9577347585473936</c:v>
                </c:pt>
                <c:pt idx="401">
                  <c:v>1.9577419685142288</c:v>
                </c:pt>
                <c:pt idx="402">
                  <c:v>1.9577490454842361</c:v>
                </c:pt>
                <c:pt idx="403">
                  <c:v>1.9577560078211762</c:v>
                </c:pt>
                <c:pt idx="404">
                  <c:v>1.9577628025371012</c:v>
                </c:pt>
                <c:pt idx="405">
                  <c:v>1.9577694583013376</c:v>
                </c:pt>
                <c:pt idx="406">
                  <c:v>1.9577759771766616</c:v>
                </c:pt>
                <c:pt idx="407">
                  <c:v>1.9577823107294474</c:v>
                </c:pt>
                <c:pt idx="408">
                  <c:v>1.9577885682335991</c:v>
                </c:pt>
                <c:pt idx="409">
                  <c:v>1.9577946867455942</c:v>
                </c:pt>
                <c:pt idx="410">
                  <c:v>1.9578006508023988</c:v>
                </c:pt>
                <c:pt idx="411">
                  <c:v>1.9578065051079938</c:v>
                </c:pt>
                <c:pt idx="412">
                  <c:v>1.9578122699118925</c:v>
                </c:pt>
                <c:pt idx="413">
                  <c:v>1.9578178840601121</c:v>
                </c:pt>
                <c:pt idx="414">
                  <c:v>1.9578233032390102</c:v>
                </c:pt>
                <c:pt idx="415">
                  <c:v>1.9578285388668197</c:v>
                </c:pt>
                <c:pt idx="416">
                  <c:v>1.9578336391162039</c:v>
                </c:pt>
                <c:pt idx="417">
                  <c:v>1.9578386044450338</c:v>
                </c:pt>
                <c:pt idx="418">
                  <c:v>1.9578434997163767</c:v>
                </c:pt>
                <c:pt idx="419">
                  <c:v>1.957848367211541</c:v>
                </c:pt>
                <c:pt idx="420">
                  <c:v>1.9578532114185387</c:v>
                </c:pt>
                <c:pt idx="421">
                  <c:v>1.9578580337340894</c:v>
                </c:pt>
                <c:pt idx="422">
                  <c:v>1.9578625981969062</c:v>
                </c:pt>
                <c:pt idx="423">
                  <c:v>1.9578671323159922</c:v>
                </c:pt>
                <c:pt idx="424">
                  <c:v>1.9578714518892912</c:v>
                </c:pt>
                <c:pt idx="425">
                  <c:v>1.9578756476557451</c:v>
                </c:pt>
                <c:pt idx="426">
                  <c:v>1.9578797894770981</c:v>
                </c:pt>
                <c:pt idx="427">
                  <c:v>1.9578838959377094</c:v>
                </c:pt>
                <c:pt idx="428">
                  <c:v>1.9578879794923438</c:v>
                </c:pt>
                <c:pt idx="429">
                  <c:v>1.9578919644356538</c:v>
                </c:pt>
                <c:pt idx="430">
                  <c:v>1.9578958808887363</c:v>
                </c:pt>
                <c:pt idx="431">
                  <c:v>1.9578996401668531</c:v>
                </c:pt>
                <c:pt idx="432">
                  <c:v>1.9579033425908416</c:v>
                </c:pt>
                <c:pt idx="433">
                  <c:v>1.9579069726102734</c:v>
                </c:pt>
                <c:pt idx="434">
                  <c:v>1.9579104817812758</c:v>
                </c:pt>
                <c:pt idx="435">
                  <c:v>1.9579139299302972</c:v>
                </c:pt>
                <c:pt idx="436">
                  <c:v>1.9579173153508871</c:v>
                </c:pt>
                <c:pt idx="437">
                  <c:v>1.9579207561581242</c:v>
                </c:pt>
                <c:pt idx="438">
                  <c:v>1.9579242101859533</c:v>
                </c:pt>
                <c:pt idx="439">
                  <c:v>1.9579276213816479</c:v>
                </c:pt>
                <c:pt idx="440">
                  <c:v>1.9579309886493463</c:v>
                </c:pt>
                <c:pt idx="441">
                  <c:v>1.9579342335859504</c:v>
                </c:pt>
                <c:pt idx="442">
                  <c:v>1.9579374122243181</c:v>
                </c:pt>
                <c:pt idx="443">
                  <c:v>1.9579405300311916</c:v>
                </c:pt>
                <c:pt idx="444">
                  <c:v>1.957943647220596</c:v>
                </c:pt>
                <c:pt idx="445">
                  <c:v>1.9579467276798082</c:v>
                </c:pt>
                <c:pt idx="446">
                  <c:v>1.9579497967268458</c:v>
                </c:pt>
                <c:pt idx="447">
                  <c:v>1.9579528562031014</c:v>
                </c:pt>
                <c:pt idx="448">
                  <c:v>1.9579558875659078</c:v>
                </c:pt>
                <c:pt idx="449">
                  <c:v>1.9579589287114501</c:v>
                </c:pt>
                <c:pt idx="450">
                  <c:v>1.9579619744792947</c:v>
                </c:pt>
                <c:pt idx="451">
                  <c:v>1.9579650131698108</c:v>
                </c:pt>
                <c:pt idx="452">
                  <c:v>1.9579680346736519</c:v>
                </c:pt>
                <c:pt idx="453">
                  <c:v>1.957971043203842</c:v>
                </c:pt>
                <c:pt idx="454">
                  <c:v>1.9579740054852364</c:v>
                </c:pt>
                <c:pt idx="455">
                  <c:v>1.9579770124004958</c:v>
                </c:pt>
                <c:pt idx="456">
                  <c:v>1.9579801448090568</c:v>
                </c:pt>
                <c:pt idx="457">
                  <c:v>1.9579829063098848</c:v>
                </c:pt>
                <c:pt idx="458">
                  <c:v>1.9579852860446918</c:v>
                </c:pt>
                <c:pt idx="459">
                  <c:v>1.9579876058648675</c:v>
                </c:pt>
                <c:pt idx="460">
                  <c:v>1.9579897960348565</c:v>
                </c:pt>
                <c:pt idx="461">
                  <c:v>1.9579918914882333</c:v>
                </c:pt>
                <c:pt idx="462">
                  <c:v>1.9579939194797253</c:v>
                </c:pt>
                <c:pt idx="463">
                  <c:v>1.9579959170240597</c:v>
                </c:pt>
                <c:pt idx="464">
                  <c:v>1.9579978828001656</c:v>
                </c:pt>
                <c:pt idx="465">
                  <c:v>1.9579998125604179</c:v>
                </c:pt>
                <c:pt idx="466">
                  <c:v>1.9580016808832572</c:v>
                </c:pt>
                <c:pt idx="467">
                  <c:v>1.958003500589256</c:v>
                </c:pt>
                <c:pt idx="468">
                  <c:v>1.9580053285060319</c:v>
                </c:pt>
                <c:pt idx="469">
                  <c:v>1.9580071402991037</c:v>
                </c:pt>
                <c:pt idx="470">
                  <c:v>1.9580090106068417</c:v>
                </c:pt>
                <c:pt idx="471">
                  <c:v>1.9580108365529809</c:v>
                </c:pt>
                <c:pt idx="472">
                  <c:v>1.9580126370585336</c:v>
                </c:pt>
                <c:pt idx="473">
                  <c:v>1.9580144292544679</c:v>
                </c:pt>
                <c:pt idx="474">
                  <c:v>1.9580162023743126</c:v>
                </c:pt>
                <c:pt idx="475">
                  <c:v>1.9580179673983531</c:v>
                </c:pt>
                <c:pt idx="476">
                  <c:v>1.9580197480906159</c:v>
                </c:pt>
                <c:pt idx="477">
                  <c:v>1.9580215040280931</c:v>
                </c:pt>
                <c:pt idx="478">
                  <c:v>1.9580232354296179</c:v>
                </c:pt>
                <c:pt idx="479">
                  <c:v>1.9580249450112475</c:v>
                </c:pt>
                <c:pt idx="480">
                  <c:v>1.958026667210111</c:v>
                </c:pt>
                <c:pt idx="481">
                  <c:v>1.9580283935718636</c:v>
                </c:pt>
                <c:pt idx="482">
                  <c:v>1.958030121662701</c:v>
                </c:pt>
                <c:pt idx="483">
                  <c:v>1.958031860505419</c:v>
                </c:pt>
                <c:pt idx="484">
                  <c:v>1.958033618706492</c:v>
                </c:pt>
                <c:pt idx="485">
                  <c:v>1.9580353683785536</c:v>
                </c:pt>
                <c:pt idx="486">
                  <c:v>1.9580371001519579</c:v>
                </c:pt>
                <c:pt idx="487">
                  <c:v>1.9580388254469043</c:v>
                </c:pt>
                <c:pt idx="488">
                  <c:v>1.9580405271767267</c:v>
                </c:pt>
                <c:pt idx="489">
                  <c:v>1.9580422567159692</c:v>
                </c:pt>
                <c:pt idx="490">
                  <c:v>1.958043880104142</c:v>
                </c:pt>
                <c:pt idx="491">
                  <c:v>1.9580452043564254</c:v>
                </c:pt>
                <c:pt idx="492">
                  <c:v>1.9580464989494715</c:v>
                </c:pt>
                <c:pt idx="493">
                  <c:v>1.958047765183448</c:v>
                </c:pt>
                <c:pt idx="494">
                  <c:v>1.9580490076318764</c:v>
                </c:pt>
                <c:pt idx="495">
                  <c:v>1.9580502208782482</c:v>
                </c:pt>
                <c:pt idx="496">
                  <c:v>1.9580514065192114</c:v>
                </c:pt>
                <c:pt idx="497">
                  <c:v>1.9580525701790452</c:v>
                </c:pt>
                <c:pt idx="498">
                  <c:v>1.95805371692042</c:v>
                </c:pt>
                <c:pt idx="499">
                  <c:v>1.9580548410851726</c:v>
                </c:pt>
                <c:pt idx="500">
                  <c:v>1.9580559552576839</c:v>
                </c:pt>
                <c:pt idx="501">
                  <c:v>1.9580570251165916</c:v>
                </c:pt>
                <c:pt idx="502">
                  <c:v>1.9580581101310268</c:v>
                </c:pt>
                <c:pt idx="503">
                  <c:v>1.9580591919134225</c:v>
                </c:pt>
                <c:pt idx="504">
                  <c:v>1.9580602619751417</c:v>
                </c:pt>
                <c:pt idx="505">
                  <c:v>1.9580613284107455</c:v>
                </c:pt>
                <c:pt idx="506">
                  <c:v>1.9580624137154112</c:v>
                </c:pt>
                <c:pt idx="507">
                  <c:v>1.9580634500503744</c:v>
                </c:pt>
                <c:pt idx="508">
                  <c:v>1.9580644524291924</c:v>
                </c:pt>
                <c:pt idx="509">
                  <c:v>1.958065413188375</c:v>
                </c:pt>
                <c:pt idx="510">
                  <c:v>1.9580663742522852</c:v>
                </c:pt>
                <c:pt idx="511">
                  <c:v>1.9580673088578135</c:v>
                </c:pt>
                <c:pt idx="512">
                  <c:v>1.9580682936492706</c:v>
                </c:pt>
                <c:pt idx="513">
                  <c:v>1.9580692820753955</c:v>
                </c:pt>
                <c:pt idx="514">
                  <c:v>1.9580703254944378</c:v>
                </c:pt>
                <c:pt idx="515">
                  <c:v>1.958071350902681</c:v>
                </c:pt>
                <c:pt idx="516">
                  <c:v>1.9580723271223091</c:v>
                </c:pt>
                <c:pt idx="517">
                  <c:v>1.9580733054657062</c:v>
                </c:pt>
                <c:pt idx="518">
                  <c:v>1.9580742948090863</c:v>
                </c:pt>
                <c:pt idx="519">
                  <c:v>1.958075280516518</c:v>
                </c:pt>
                <c:pt idx="520">
                  <c:v>1.9580762745101525</c:v>
                </c:pt>
                <c:pt idx="521">
                  <c:v>1.958077278228687</c:v>
                </c:pt>
                <c:pt idx="522">
                  <c:v>1.9580783001149435</c:v>
                </c:pt>
                <c:pt idx="523">
                  <c:v>1.95807927015982</c:v>
                </c:pt>
                <c:pt idx="524">
                  <c:v>1.9580801070114404</c:v>
                </c:pt>
                <c:pt idx="525">
                  <c:v>1.9580809370565744</c:v>
                </c:pt>
                <c:pt idx="526">
                  <c:v>1.958081762179877</c:v>
                </c:pt>
                <c:pt idx="527">
                  <c:v>1.9580825767349781</c:v>
                </c:pt>
                <c:pt idx="528">
                  <c:v>1.9580833979598316</c:v>
                </c:pt>
                <c:pt idx="529">
                  <c:v>1.9580842275483796</c:v>
                </c:pt>
                <c:pt idx="530">
                  <c:v>1.9580850526227664</c:v>
                </c:pt>
                <c:pt idx="531">
                  <c:v>1.9580858632252802</c:v>
                </c:pt>
                <c:pt idx="532">
                  <c:v>1.9580866802037444</c:v>
                </c:pt>
                <c:pt idx="533">
                  <c:v>1.9580874995350279</c:v>
                </c:pt>
                <c:pt idx="534">
                  <c:v>1.9580883055459142</c:v>
                </c:pt>
                <c:pt idx="535">
                  <c:v>1.958089098848943</c:v>
                </c:pt>
                <c:pt idx="536">
                  <c:v>1.9580898868922181</c:v>
                </c:pt>
                <c:pt idx="537">
                  <c:v>1.9580906579999997</c:v>
                </c:pt>
                <c:pt idx="538">
                  <c:v>1.9580913795659691</c:v>
                </c:pt>
                <c:pt idx="539">
                  <c:v>1.9580920921208433</c:v>
                </c:pt>
                <c:pt idx="540">
                  <c:v>1.9580927925978022</c:v>
                </c:pt>
                <c:pt idx="541">
                  <c:v>1.9580935018363799</c:v>
                </c:pt>
                <c:pt idx="542">
                  <c:v>1.9580942248181881</c:v>
                </c:pt>
                <c:pt idx="543">
                  <c:v>1.9580949159681194</c:v>
                </c:pt>
                <c:pt idx="544">
                  <c:v>1.9580955445247774</c:v>
                </c:pt>
                <c:pt idx="545">
                  <c:v>1.9580961651758311</c:v>
                </c:pt>
                <c:pt idx="546">
                  <c:v>1.958096773454189</c:v>
                </c:pt>
                <c:pt idx="547">
                  <c:v>1.9580973725843289</c:v>
                </c:pt>
                <c:pt idx="548">
                  <c:v>1.9580979632715407</c:v>
                </c:pt>
                <c:pt idx="549">
                  <c:v>1.9580985201633299</c:v>
                </c:pt>
                <c:pt idx="550">
                  <c:v>1.9580989770988078</c:v>
                </c:pt>
                <c:pt idx="551">
                  <c:v>1.9580994436587007</c:v>
                </c:pt>
                <c:pt idx="552">
                  <c:v>1.9580999876597613</c:v>
                </c:pt>
                <c:pt idx="553">
                  <c:v>1.9581004933271502</c:v>
                </c:pt>
                <c:pt idx="554">
                  <c:v>1.958100972057788</c:v>
                </c:pt>
                <c:pt idx="555">
                  <c:v>1.9581014372420975</c:v>
                </c:pt>
                <c:pt idx="556">
                  <c:v>1.9581018910016497</c:v>
                </c:pt>
                <c:pt idx="557">
                  <c:v>1.9581023936002306</c:v>
                </c:pt>
                <c:pt idx="558">
                  <c:v>1.9581029013765983</c:v>
                </c:pt>
                <c:pt idx="559">
                  <c:v>1.9581033866082069</c:v>
                </c:pt>
                <c:pt idx="560">
                  <c:v>1.9581038560838171</c:v>
                </c:pt>
                <c:pt idx="561">
                  <c:v>1.9581043231223201</c:v>
                </c:pt>
                <c:pt idx="562">
                  <c:v>1.9581047959287807</c:v>
                </c:pt>
                <c:pt idx="563">
                  <c:v>1.9581052723679888</c:v>
                </c:pt>
                <c:pt idx="564">
                  <c:v>1.9581057453936697</c:v>
                </c:pt>
                <c:pt idx="565">
                  <c:v>1.9581062172705899</c:v>
                </c:pt>
                <c:pt idx="566">
                  <c:v>1.958106690044314</c:v>
                </c:pt>
                <c:pt idx="567">
                  <c:v>1.958107159680464</c:v>
                </c:pt>
                <c:pt idx="568">
                  <c:v>1.9581076419316195</c:v>
                </c:pt>
                <c:pt idx="569">
                  <c:v>1.9581081346472664</c:v>
                </c:pt>
                <c:pt idx="570">
                  <c:v>1.958108631824953</c:v>
                </c:pt>
                <c:pt idx="571">
                  <c:v>1.9581091313444754</c:v>
                </c:pt>
                <c:pt idx="572">
                  <c:v>1.9581096464156429</c:v>
                </c:pt>
                <c:pt idx="573">
                  <c:v>1.958110172516597</c:v>
                </c:pt>
                <c:pt idx="574">
                  <c:v>1.9581106758929061</c:v>
                </c:pt>
                <c:pt idx="575">
                  <c:v>1.9581111743480184</c:v>
                </c:pt>
                <c:pt idx="576">
                  <c:v>1.9581116923013981</c:v>
                </c:pt>
                <c:pt idx="577">
                  <c:v>1.9581122244895668</c:v>
                </c:pt>
                <c:pt idx="578">
                  <c:v>1.9581127311890438</c:v>
                </c:pt>
                <c:pt idx="579">
                  <c:v>1.958113179344529</c:v>
                </c:pt>
                <c:pt idx="580">
                  <c:v>1.9581136242130754</c:v>
                </c:pt>
                <c:pt idx="581">
                  <c:v>1.9581140695523109</c:v>
                </c:pt>
                <c:pt idx="582">
                  <c:v>1.9581145079335815</c:v>
                </c:pt>
                <c:pt idx="583">
                  <c:v>1.9581149364456043</c:v>
                </c:pt>
                <c:pt idx="584">
                  <c:v>1.9581153729125456</c:v>
                </c:pt>
                <c:pt idx="585">
                  <c:v>1.9581157959066204</c:v>
                </c:pt>
                <c:pt idx="586">
                  <c:v>1.9581162085504897</c:v>
                </c:pt>
                <c:pt idx="587">
                  <c:v>1.958116611396469</c:v>
                </c:pt>
                <c:pt idx="588">
                  <c:v>1.9581170022622132</c:v>
                </c:pt>
                <c:pt idx="589">
                  <c:v>1.9581173472467004</c:v>
                </c:pt>
                <c:pt idx="590">
                  <c:v>1.9581176104249667</c:v>
                </c:pt>
                <c:pt idx="591">
                  <c:v>1.9581178055423094</c:v>
                </c:pt>
                <c:pt idx="592">
                  <c:v>1.9581181019420311</c:v>
                </c:pt>
                <c:pt idx="593">
                  <c:v>1.9581183935785638</c:v>
                </c:pt>
                <c:pt idx="594">
                  <c:v>1.9581186911018928</c:v>
                </c:pt>
                <c:pt idx="595">
                  <c:v>1.9581189965702732</c:v>
                </c:pt>
                <c:pt idx="596">
                  <c:v>1.9581193001466388</c:v>
                </c:pt>
                <c:pt idx="597">
                  <c:v>1.9581196017017053</c:v>
                </c:pt>
                <c:pt idx="598">
                  <c:v>1.9581199024689835</c:v>
                </c:pt>
                <c:pt idx="599">
                  <c:v>1.9581202075629185</c:v>
                </c:pt>
                <c:pt idx="600">
                  <c:v>1.9581205114183189</c:v>
                </c:pt>
                <c:pt idx="601">
                  <c:v>1.9581208141951714</c:v>
                </c:pt>
                <c:pt idx="602">
                  <c:v>1.9581211187981467</c:v>
                </c:pt>
                <c:pt idx="603">
                  <c:v>1.9581214256604635</c:v>
                </c:pt>
                <c:pt idx="604">
                  <c:v>1.9581217335626016</c:v>
                </c:pt>
                <c:pt idx="605">
                  <c:v>1.9581220436159756</c:v>
                </c:pt>
                <c:pt idx="606">
                  <c:v>1.9581223549975717</c:v>
                </c:pt>
                <c:pt idx="607">
                  <c:v>1.9581226660307023</c:v>
                </c:pt>
                <c:pt idx="608">
                  <c:v>1.9581229780766072</c:v>
                </c:pt>
                <c:pt idx="609">
                  <c:v>1.9581232929093852</c:v>
                </c:pt>
                <c:pt idx="610">
                  <c:v>1.958123607133667</c:v>
                </c:pt>
                <c:pt idx="611">
                  <c:v>1.9581239082452226</c:v>
                </c:pt>
                <c:pt idx="612">
                  <c:v>1.9581242089340947</c:v>
                </c:pt>
                <c:pt idx="613">
                  <c:v>1.958124519366738</c:v>
                </c:pt>
                <c:pt idx="614">
                  <c:v>1.9581248266439959</c:v>
                </c:pt>
                <c:pt idx="615">
                  <c:v>1.9581251384435039</c:v>
                </c:pt>
                <c:pt idx="616">
                  <c:v>1.9581254585486398</c:v>
                </c:pt>
                <c:pt idx="617">
                  <c:v>1.9581257971099761</c:v>
                </c:pt>
                <c:pt idx="618">
                  <c:v>1.95812614158408</c:v>
                </c:pt>
                <c:pt idx="619">
                  <c:v>1.9581264645156262</c:v>
                </c:pt>
                <c:pt idx="620">
                  <c:v>1.958126741424109</c:v>
                </c:pt>
                <c:pt idx="621">
                  <c:v>1.9581270104468029</c:v>
                </c:pt>
                <c:pt idx="622">
                  <c:v>1.9581272816111617</c:v>
                </c:pt>
                <c:pt idx="623">
                  <c:v>1.958127506526691</c:v>
                </c:pt>
                <c:pt idx="624">
                  <c:v>1.9581276802341585</c:v>
                </c:pt>
                <c:pt idx="625">
                  <c:v>1.9581278542005238</c:v>
                </c:pt>
                <c:pt idx="626">
                  <c:v>1.9581281139980713</c:v>
                </c:pt>
                <c:pt idx="627">
                  <c:v>1.9581283720775851</c:v>
                </c:pt>
                <c:pt idx="628">
                  <c:v>1.958128620477235</c:v>
                </c:pt>
                <c:pt idx="629">
                  <c:v>1.9581288682780378</c:v>
                </c:pt>
                <c:pt idx="630">
                  <c:v>1.9581291168751545</c:v>
                </c:pt>
                <c:pt idx="631">
                  <c:v>1.9581293304308081</c:v>
                </c:pt>
                <c:pt idx="632">
                  <c:v>1.9581295539508488</c:v>
                </c:pt>
                <c:pt idx="633">
                  <c:v>1.9581297730808092</c:v>
                </c:pt>
                <c:pt idx="634">
                  <c:v>1.9581300113350806</c:v>
                </c:pt>
                <c:pt idx="635">
                  <c:v>1.9581302481852443</c:v>
                </c:pt>
                <c:pt idx="636">
                  <c:v>1.9581304811383018</c:v>
                </c:pt>
                <c:pt idx="637">
                  <c:v>1.95813072235306</c:v>
                </c:pt>
                <c:pt idx="638">
                  <c:v>1.9581309675810694</c:v>
                </c:pt>
                <c:pt idx="639">
                  <c:v>1.9581312112290152</c:v>
                </c:pt>
                <c:pt idx="640">
                  <c:v>1.958131453387483</c:v>
                </c:pt>
                <c:pt idx="641">
                  <c:v>1.9581316854944346</c:v>
                </c:pt>
                <c:pt idx="642">
                  <c:v>1.9581319147158944</c:v>
                </c:pt>
                <c:pt idx="643">
                  <c:v>1.958132145749389</c:v>
                </c:pt>
                <c:pt idx="644">
                  <c:v>1.9581323792377381</c:v>
                </c:pt>
                <c:pt idx="645">
                  <c:v>1.9581326090632727</c:v>
                </c:pt>
                <c:pt idx="646">
                  <c:v>1.9581328336278498</c:v>
                </c:pt>
                <c:pt idx="647">
                  <c:v>1.9581330572995475</c:v>
                </c:pt>
                <c:pt idx="648">
                  <c:v>1.9581332797925488</c:v>
                </c:pt>
                <c:pt idx="649">
                  <c:v>1.9581335000029549</c:v>
                </c:pt>
                <c:pt idx="650">
                  <c:v>1.9581337178215752</c:v>
                </c:pt>
                <c:pt idx="651">
                  <c:v>1.9581339331449881</c:v>
                </c:pt>
                <c:pt idx="652">
                  <c:v>1.958134145953117</c:v>
                </c:pt>
                <c:pt idx="653">
                  <c:v>1.9581343560739173</c:v>
                </c:pt>
                <c:pt idx="654">
                  <c:v>1.9581345646009585</c:v>
                </c:pt>
                <c:pt idx="655">
                  <c:v>1.9581347826389206</c:v>
                </c:pt>
                <c:pt idx="656">
                  <c:v>1.9581349983155514</c:v>
                </c:pt>
                <c:pt idx="657">
                  <c:v>1.9581352031000914</c:v>
                </c:pt>
                <c:pt idx="658">
                  <c:v>1.9581354050853266</c:v>
                </c:pt>
                <c:pt idx="659">
                  <c:v>1.9581356043805695</c:v>
                </c:pt>
                <c:pt idx="660">
                  <c:v>1.9581357964375152</c:v>
                </c:pt>
                <c:pt idx="661">
                  <c:v>1.9581359803552343</c:v>
                </c:pt>
                <c:pt idx="662">
                  <c:v>1.9581361576737466</c:v>
                </c:pt>
                <c:pt idx="663">
                  <c:v>1.9581363268256706</c:v>
                </c:pt>
                <c:pt idx="664">
                  <c:v>1.958136486388395</c:v>
                </c:pt>
                <c:pt idx="665">
                  <c:v>1.9581366359529278</c:v>
                </c:pt>
                <c:pt idx="666">
                  <c:v>1.9581367752345242</c:v>
                </c:pt>
                <c:pt idx="667">
                  <c:v>1.9581369030390854</c:v>
                </c:pt>
                <c:pt idx="668">
                  <c:v>1.9581370185548126</c:v>
                </c:pt>
                <c:pt idx="669">
                  <c:v>1.9581371218370984</c:v>
                </c:pt>
                <c:pt idx="670">
                  <c:v>1.9581372124930208</c:v>
                </c:pt>
                <c:pt idx="671">
                  <c:v>1.9581372897973013</c:v>
                </c:pt>
                <c:pt idx="672">
                  <c:v>1.9581373512847327</c:v>
                </c:pt>
              </c:numCache>
            </c:numRef>
          </c:yVal>
          <c:smooth val="1"/>
          <c:extLst>
            <c:ext xmlns:c16="http://schemas.microsoft.com/office/drawing/2014/chart" uri="{C3380CC4-5D6E-409C-BE32-E72D297353CC}">
              <c16:uniqueId val="{00000005-06EC-42F9-A536-D47F45AE39FF}"/>
            </c:ext>
          </c:extLst>
        </c:ser>
        <c:dLbls>
          <c:showLegendKey val="0"/>
          <c:showVal val="0"/>
          <c:showCatName val="0"/>
          <c:showSerName val="0"/>
          <c:showPercent val="0"/>
          <c:showBubbleSize val="0"/>
        </c:dLbls>
        <c:axId val="810360128"/>
        <c:axId val="810362368"/>
      </c:scatterChart>
      <c:valAx>
        <c:axId val="810360128"/>
        <c:scaling>
          <c:orientation val="minMax"/>
          <c:max val="28"/>
        </c:scaling>
        <c:delete val="0"/>
        <c:axPos val="b"/>
        <c:title>
          <c:tx>
            <c:rich>
              <a:bodyPr/>
              <a:lstStyle/>
              <a:p>
                <a:pPr>
                  <a:defRPr/>
                </a:pPr>
                <a:r>
                  <a:rPr lang="en-GB"/>
                  <a:t>TIme (days)</a:t>
                </a:r>
              </a:p>
            </c:rich>
          </c:tx>
          <c:overlay val="0"/>
        </c:title>
        <c:numFmt formatCode="General" sourceLinked="1"/>
        <c:majorTickMark val="out"/>
        <c:minorTickMark val="none"/>
        <c:tickLblPos val="nextTo"/>
        <c:spPr>
          <a:noFill/>
          <a:ln w="19050" cap="flat" cmpd="sng" algn="ctr">
            <a:solidFill>
              <a:schemeClr val="tx1"/>
            </a:solidFill>
            <a:round/>
          </a:ln>
          <a:effectLst/>
        </c:spPr>
        <c:txPr>
          <a:bodyPr rot="-60000000" vert="horz"/>
          <a:lstStyle/>
          <a:p>
            <a:pPr>
              <a:defRPr/>
            </a:pPr>
            <a:endParaRPr lang="en-US"/>
          </a:p>
        </c:txPr>
        <c:crossAx val="810362368"/>
        <c:crosses val="autoZero"/>
        <c:crossBetween val="midCat"/>
        <c:majorUnit val="7"/>
      </c:valAx>
      <c:valAx>
        <c:axId val="810362368"/>
        <c:scaling>
          <c:orientation val="minMax"/>
        </c:scaling>
        <c:delete val="0"/>
        <c:axPos val="l"/>
        <c:title>
          <c:tx>
            <c:rich>
              <a:bodyPr/>
              <a:lstStyle/>
              <a:p>
                <a:pPr>
                  <a:defRPr/>
                </a:pPr>
                <a:r>
                  <a:rPr lang="en-GB"/>
                  <a:t>Plasma concentration (ng/ml)</a:t>
                </a:r>
              </a:p>
            </c:rich>
          </c:tx>
          <c:overlay val="0"/>
        </c:title>
        <c:numFmt formatCode="General" sourceLinked="1"/>
        <c:majorTickMark val="out"/>
        <c:minorTickMark val="none"/>
        <c:tickLblPos val="nextTo"/>
        <c:spPr>
          <a:noFill/>
          <a:ln w="19050" cap="flat" cmpd="sng" algn="ctr">
            <a:solidFill>
              <a:schemeClr val="tx1"/>
            </a:solidFill>
            <a:round/>
          </a:ln>
          <a:effectLst/>
        </c:spPr>
        <c:txPr>
          <a:bodyPr rot="-60000000" vert="horz"/>
          <a:lstStyle/>
          <a:p>
            <a:pPr>
              <a:defRPr/>
            </a:pPr>
            <a:endParaRPr lang="en-US"/>
          </a:p>
        </c:txPr>
        <c:crossAx val="810360128"/>
        <c:crosses val="autoZero"/>
        <c:crossBetween val="midCat"/>
      </c:valAx>
    </c:plotArea>
    <c:legend>
      <c:legendPos val="b"/>
      <c:legendEntry>
        <c:idx val="2"/>
        <c:delete val="1"/>
      </c:legendEntry>
      <c:legendEntry>
        <c:idx val="4"/>
        <c:delete val="1"/>
      </c:legendEntry>
      <c:overlay val="0"/>
      <c:spPr>
        <a:noFill/>
        <a:ln>
          <a:noFill/>
        </a:ln>
        <a:effectLst/>
      </c:spPr>
      <c:txPr>
        <a:bodyPr rot="0" vert="horz"/>
        <a:lstStyle/>
        <a:p>
          <a:pPr>
            <a:defRPr/>
          </a:pPr>
          <a:endParaRPr lang="en-US"/>
        </a:p>
      </c:txPr>
    </c:legend>
    <c:plotVisOnly val="1"/>
    <c:dispBlanksAs val="gap"/>
    <c:showDLblsOverMax val="0"/>
    <c:extLst/>
  </c:chart>
  <c:spPr>
    <a:ln>
      <a:noFill/>
    </a:ln>
  </c:spPr>
  <c:txPr>
    <a:bodyPr/>
    <a:lstStyle/>
    <a:p>
      <a:pPr>
        <a:defRPr sz="1100" b="1"/>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TFV-DP'!$B$1</c:f>
              <c:strCache>
                <c:ptCount val="1"/>
                <c:pt idx="0">
                  <c:v>Simulated TFV-DP mean</c:v>
                </c:pt>
              </c:strCache>
            </c:strRef>
          </c:tx>
          <c:spPr>
            <a:ln w="28575" cap="rnd">
              <a:solidFill>
                <a:schemeClr val="tx2"/>
              </a:solidFill>
              <a:round/>
            </a:ln>
            <a:effectLst/>
          </c:spPr>
          <c:marker>
            <c:symbol val="none"/>
          </c:marker>
          <c:xVal>
            <c:numRef>
              <c:f>'TFV-DP'!$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FV-DP'!$B$2:$B$674</c:f>
              <c:numCache>
                <c:formatCode>General</c:formatCode>
                <c:ptCount val="673"/>
                <c:pt idx="0">
                  <c:v>0</c:v>
                </c:pt>
                <c:pt idx="1">
                  <c:v>0.1409997272598992</c:v>
                </c:pt>
                <c:pt idx="2">
                  <c:v>0.51376621422746527</c:v>
                </c:pt>
                <c:pt idx="3">
                  <c:v>0.98186609221823806</c:v>
                </c:pt>
                <c:pt idx="4">
                  <c:v>1.4823691767799991</c:v>
                </c:pt>
                <c:pt idx="5">
                  <c:v>1.9919735169181785</c:v>
                </c:pt>
                <c:pt idx="6">
                  <c:v>2.5019254652843497</c:v>
                </c:pt>
                <c:pt idx="7">
                  <c:v>3.0088240878917669</c:v>
                </c:pt>
                <c:pt idx="8">
                  <c:v>3.5113181420422266</c:v>
                </c:pt>
                <c:pt idx="9">
                  <c:v>4.008874112401009</c:v>
                </c:pt>
                <c:pt idx="10">
                  <c:v>4.5012967787541101</c:v>
                </c:pt>
                <c:pt idx="11">
                  <c:v>4.9885337773959195</c:v>
                </c:pt>
                <c:pt idx="12">
                  <c:v>5.4705928362273735</c:v>
                </c:pt>
                <c:pt idx="13">
                  <c:v>5.9475080386459407</c:v>
                </c:pt>
                <c:pt idx="14">
                  <c:v>6.4193224720923947</c:v>
                </c:pt>
                <c:pt idx="15">
                  <c:v>6.8860876659845474</c:v>
                </c:pt>
                <c:pt idx="16">
                  <c:v>7.3478579687679835</c:v>
                </c:pt>
                <c:pt idx="17">
                  <c:v>7.8046859648647784</c:v>
                </c:pt>
                <c:pt idx="18">
                  <c:v>8.2566241354635697</c:v>
                </c:pt>
                <c:pt idx="19">
                  <c:v>8.7037254344950625</c:v>
                </c:pt>
                <c:pt idx="20">
                  <c:v>9.1460417009491852</c:v>
                </c:pt>
                <c:pt idx="21">
                  <c:v>9.5836244022730934</c:v>
                </c:pt>
                <c:pt idx="22">
                  <c:v>10.016524816948403</c:v>
                </c:pt>
                <c:pt idx="23">
                  <c:v>10.444793705652128</c:v>
                </c:pt>
                <c:pt idx="24">
                  <c:v>10.868480910378571</c:v>
                </c:pt>
                <c:pt idx="25">
                  <c:v>11.28763598529798</c:v>
                </c:pt>
                <c:pt idx="26">
                  <c:v>11.702307845147546</c:v>
                </c:pt>
                <c:pt idx="27">
                  <c:v>12.112545018161725</c:v>
                </c:pt>
                <c:pt idx="28">
                  <c:v>12.518395539055668</c:v>
                </c:pt>
                <c:pt idx="29">
                  <c:v>12.919906461240021</c:v>
                </c:pt>
                <c:pt idx="30">
                  <c:v>13.317124837502025</c:v>
                </c:pt>
                <c:pt idx="31">
                  <c:v>13.710097143559398</c:v>
                </c:pt>
                <c:pt idx="32">
                  <c:v>14.09886917808641</c:v>
                </c:pt>
                <c:pt idx="33">
                  <c:v>14.483486406171091</c:v>
                </c:pt>
                <c:pt idx="34">
                  <c:v>14.863993676319103</c:v>
                </c:pt>
                <c:pt idx="35">
                  <c:v>15.240435068354827</c:v>
                </c:pt>
                <c:pt idx="36">
                  <c:v>15.612854783739349</c:v>
                </c:pt>
                <c:pt idx="37">
                  <c:v>15.981296274078327</c:v>
                </c:pt>
                <c:pt idx="38">
                  <c:v>16.345802373060984</c:v>
                </c:pt>
                <c:pt idx="39">
                  <c:v>16.70641572001945</c:v>
                </c:pt>
                <c:pt idx="40">
                  <c:v>17.063178238719143</c:v>
                </c:pt>
                <c:pt idx="41">
                  <c:v>17.416131481451615</c:v>
                </c:pt>
                <c:pt idx="42">
                  <c:v>17.765316377064678</c:v>
                </c:pt>
                <c:pt idx="43">
                  <c:v>18.110773714080423</c:v>
                </c:pt>
                <c:pt idx="44">
                  <c:v>18.45254388275362</c:v>
                </c:pt>
                <c:pt idx="45">
                  <c:v>18.790666366991054</c:v>
                </c:pt>
                <c:pt idx="46">
                  <c:v>19.125180600065857</c:v>
                </c:pt>
                <c:pt idx="47">
                  <c:v>19.456125595671573</c:v>
                </c:pt>
                <c:pt idx="48">
                  <c:v>19.783539985200509</c:v>
                </c:pt>
                <c:pt idx="49">
                  <c:v>20.107461653618337</c:v>
                </c:pt>
                <c:pt idx="50">
                  <c:v>20.427928311568881</c:v>
                </c:pt>
                <c:pt idx="51">
                  <c:v>20.744976921438106</c:v>
                </c:pt>
                <c:pt idx="52">
                  <c:v>21.058644445544054</c:v>
                </c:pt>
                <c:pt idx="53">
                  <c:v>21.36896734485526</c:v>
                </c:pt>
                <c:pt idx="54">
                  <c:v>21.675981992120327</c:v>
                </c:pt>
                <c:pt idx="55">
                  <c:v>21.979723747808734</c:v>
                </c:pt>
                <c:pt idx="56">
                  <c:v>22.280227949350461</c:v>
                </c:pt>
                <c:pt idx="57">
                  <c:v>22.577529420327501</c:v>
                </c:pt>
                <c:pt idx="58">
                  <c:v>22.871662477697896</c:v>
                </c:pt>
                <c:pt idx="59">
                  <c:v>23.162661088257877</c:v>
                </c:pt>
                <c:pt idx="60">
                  <c:v>23.450559099581582</c:v>
                </c:pt>
                <c:pt idx="61">
                  <c:v>23.73539024855549</c:v>
                </c:pt>
                <c:pt idx="62">
                  <c:v>24.017187501769673</c:v>
                </c:pt>
                <c:pt idx="63">
                  <c:v>24.295983601592805</c:v>
                </c:pt>
                <c:pt idx="64">
                  <c:v>24.571810649394322</c:v>
                </c:pt>
                <c:pt idx="65">
                  <c:v>24.844700233332095</c:v>
                </c:pt>
                <c:pt idx="66">
                  <c:v>25.114683973788178</c:v>
                </c:pt>
                <c:pt idx="67">
                  <c:v>25.381793216751525</c:v>
                </c:pt>
                <c:pt idx="68">
                  <c:v>25.646058832590597</c:v>
                </c:pt>
                <c:pt idx="69">
                  <c:v>25.907511842867123</c:v>
                </c:pt>
                <c:pt idx="70">
                  <c:v>26.166182421471621</c:v>
                </c:pt>
                <c:pt idx="71">
                  <c:v>26.422100331759925</c:v>
                </c:pt>
                <c:pt idx="72">
                  <c:v>26.675295275009745</c:v>
                </c:pt>
                <c:pt idx="73">
                  <c:v>26.925796315624336</c:v>
                </c:pt>
                <c:pt idx="74">
                  <c:v>27.173632245936716</c:v>
                </c:pt>
                <c:pt idx="75">
                  <c:v>27.418831647778564</c:v>
                </c:pt>
                <c:pt idx="76">
                  <c:v>27.661422990785791</c:v>
                </c:pt>
                <c:pt idx="77">
                  <c:v>27.9014344397991</c:v>
                </c:pt>
                <c:pt idx="78">
                  <c:v>28.138893941836969</c:v>
                </c:pt>
                <c:pt idx="79">
                  <c:v>28.37382888994625</c:v>
                </c:pt>
                <c:pt idx="80">
                  <c:v>28.606265996246503</c:v>
                </c:pt>
                <c:pt idx="81">
                  <c:v>28.836232071678026</c:v>
                </c:pt>
                <c:pt idx="82">
                  <c:v>29.063753742937816</c:v>
                </c:pt>
                <c:pt idx="83">
                  <c:v>29.288857283643036</c:v>
                </c:pt>
                <c:pt idx="84">
                  <c:v>29.511568706484301</c:v>
                </c:pt>
                <c:pt idx="85">
                  <c:v>29.731913685315359</c:v>
                </c:pt>
                <c:pt idx="86">
                  <c:v>29.949917636408465</c:v>
                </c:pt>
                <c:pt idx="87">
                  <c:v>30.1656056478955</c:v>
                </c:pt>
                <c:pt idx="88">
                  <c:v>30.379003014130387</c:v>
                </c:pt>
                <c:pt idx="89">
                  <c:v>30.590133806983513</c:v>
                </c:pt>
                <c:pt idx="90">
                  <c:v>30.799022246580098</c:v>
                </c:pt>
                <c:pt idx="91">
                  <c:v>31.005692524688843</c:v>
                </c:pt>
                <c:pt idx="92">
                  <c:v>31.210168279951723</c:v>
                </c:pt>
                <c:pt idx="93">
                  <c:v>31.412473094698839</c:v>
                </c:pt>
                <c:pt idx="94">
                  <c:v>31.612630333576568</c:v>
                </c:pt>
                <c:pt idx="95">
                  <c:v>31.810663281957162</c:v>
                </c:pt>
                <c:pt idx="96">
                  <c:v>32.006594886599132</c:v>
                </c:pt>
                <c:pt idx="97">
                  <c:v>32.200447505861511</c:v>
                </c:pt>
                <c:pt idx="98">
                  <c:v>32.392243276495549</c:v>
                </c:pt>
                <c:pt idx="99">
                  <c:v>32.582004167667343</c:v>
                </c:pt>
                <c:pt idx="100">
                  <c:v>32.769751873450403</c:v>
                </c:pt>
                <c:pt idx="101">
                  <c:v>32.955508335226774</c:v>
                </c:pt>
                <c:pt idx="102">
                  <c:v>33.13929482293009</c:v>
                </c:pt>
                <c:pt idx="103">
                  <c:v>33.321132095598394</c:v>
                </c:pt>
                <c:pt idx="104">
                  <c:v>33.501041321253076</c:v>
                </c:pt>
                <c:pt idx="105">
                  <c:v>33.679043099603298</c:v>
                </c:pt>
                <c:pt idx="106">
                  <c:v>33.855157772995142</c:v>
                </c:pt>
                <c:pt idx="107">
                  <c:v>34.029405373165751</c:v>
                </c:pt>
                <c:pt idx="108">
                  <c:v>34.20180655977201</c:v>
                </c:pt>
                <c:pt idx="109">
                  <c:v>34.372380769957026</c:v>
                </c:pt>
                <c:pt idx="110">
                  <c:v>34.541147542205977</c:v>
                </c:pt>
                <c:pt idx="111">
                  <c:v>34.708126197647772</c:v>
                </c:pt>
                <c:pt idx="112">
                  <c:v>34.873335985468913</c:v>
                </c:pt>
                <c:pt idx="113">
                  <c:v>35.036795765226117</c:v>
                </c:pt>
                <c:pt idx="114">
                  <c:v>35.198524469782257</c:v>
                </c:pt>
                <c:pt idx="115">
                  <c:v>35.35854026498577</c:v>
                </c:pt>
                <c:pt idx="116">
                  <c:v>35.516861520396994</c:v>
                </c:pt>
                <c:pt idx="117">
                  <c:v>35.673506423057226</c:v>
                </c:pt>
                <c:pt idx="118">
                  <c:v>35.828492829479387</c:v>
                </c:pt>
                <c:pt idx="119">
                  <c:v>35.981838372512108</c:v>
                </c:pt>
                <c:pt idx="120">
                  <c:v>36.13356064794759</c:v>
                </c:pt>
                <c:pt idx="121">
                  <c:v>36.283677196282845</c:v>
                </c:pt>
                <c:pt idx="122">
                  <c:v>36.432205259593331</c:v>
                </c:pt>
                <c:pt idx="123">
                  <c:v>36.579161632751983</c:v>
                </c:pt>
                <c:pt idx="124">
                  <c:v>36.7245630878108</c:v>
                </c:pt>
                <c:pt idx="125">
                  <c:v>36.868426556863774</c:v>
                </c:pt>
                <c:pt idx="126">
                  <c:v>37.010768228291624</c:v>
                </c:pt>
                <c:pt idx="127">
                  <c:v>37.151604342467088</c:v>
                </c:pt>
                <c:pt idx="128">
                  <c:v>37.290951291591043</c:v>
                </c:pt>
                <c:pt idx="129">
                  <c:v>37.428824996103117</c:v>
                </c:pt>
                <c:pt idx="130">
                  <c:v>37.565240796501207</c:v>
                </c:pt>
                <c:pt idx="131">
                  <c:v>37.700214148010744</c:v>
                </c:pt>
                <c:pt idx="132">
                  <c:v>37.833760963618595</c:v>
                </c:pt>
                <c:pt idx="133">
                  <c:v>37.965896257856208</c:v>
                </c:pt>
                <c:pt idx="134">
                  <c:v>38.096635048960131</c:v>
                </c:pt>
                <c:pt idx="135">
                  <c:v>38.225992250241902</c:v>
                </c:pt>
                <c:pt idx="136">
                  <c:v>38.353982305693954</c:v>
                </c:pt>
                <c:pt idx="137">
                  <c:v>38.48061994607199</c:v>
                </c:pt>
                <c:pt idx="138">
                  <c:v>38.605919482783435</c:v>
                </c:pt>
                <c:pt idx="139">
                  <c:v>38.729895482414172</c:v>
                </c:pt>
                <c:pt idx="140">
                  <c:v>38.852562612540503</c:v>
                </c:pt>
                <c:pt idx="141">
                  <c:v>38.973934243608277</c:v>
                </c:pt>
                <c:pt idx="142">
                  <c:v>39.094024096781332</c:v>
                </c:pt>
                <c:pt idx="143">
                  <c:v>39.212845905601313</c:v>
                </c:pt>
                <c:pt idx="144">
                  <c:v>39.330413893316639</c:v>
                </c:pt>
                <c:pt idx="145">
                  <c:v>39.446740979048457</c:v>
                </c:pt>
                <c:pt idx="146">
                  <c:v>39.561840288795764</c:v>
                </c:pt>
                <c:pt idx="147">
                  <c:v>39.675724470223379</c:v>
                </c:pt>
                <c:pt idx="148">
                  <c:v>39.788406512109169</c:v>
                </c:pt>
                <c:pt idx="149">
                  <c:v>39.899899897339019</c:v>
                </c:pt>
                <c:pt idx="150">
                  <c:v>40.010216697411458</c:v>
                </c:pt>
                <c:pt idx="151">
                  <c:v>40.119369446058755</c:v>
                </c:pt>
                <c:pt idx="152">
                  <c:v>40.227370374915225</c:v>
                </c:pt>
                <c:pt idx="153">
                  <c:v>40.334232409401594</c:v>
                </c:pt>
                <c:pt idx="154">
                  <c:v>40.439967825304848</c:v>
                </c:pt>
                <c:pt idx="155">
                  <c:v>40.544588100259915</c:v>
                </c:pt>
                <c:pt idx="156">
                  <c:v>40.648105301110974</c:v>
                </c:pt>
                <c:pt idx="157">
                  <c:v>40.750531158884748</c:v>
                </c:pt>
                <c:pt idx="158">
                  <c:v>40.851877344002943</c:v>
                </c:pt>
                <c:pt idx="159">
                  <c:v>40.952155364124515</c:v>
                </c:pt>
                <c:pt idx="160">
                  <c:v>41.051376417223416</c:v>
                </c:pt>
                <c:pt idx="161">
                  <c:v>41.149551855077604</c:v>
                </c:pt>
                <c:pt idx="162">
                  <c:v>41.246692499884205</c:v>
                </c:pt>
                <c:pt idx="163">
                  <c:v>41.342809728141539</c:v>
                </c:pt>
                <c:pt idx="164">
                  <c:v>41.43791409441981</c:v>
                </c:pt>
                <c:pt idx="165">
                  <c:v>41.53201659084403</c:v>
                </c:pt>
                <c:pt idx="166">
                  <c:v>41.625127922424369</c:v>
                </c:pt>
                <c:pt idx="167">
                  <c:v>41.71725883540109</c:v>
                </c:pt>
                <c:pt idx="168">
                  <c:v>41.808419326803332</c:v>
                </c:pt>
                <c:pt idx="169">
                  <c:v>41.898620086878637</c:v>
                </c:pt>
                <c:pt idx="170">
                  <c:v>41.987871034198037</c:v>
                </c:pt>
                <c:pt idx="171">
                  <c:v>42.07618225174744</c:v>
                </c:pt>
                <c:pt idx="172">
                  <c:v>42.163563746348416</c:v>
                </c:pt>
                <c:pt idx="173">
                  <c:v>42.250025647190085</c:v>
                </c:pt>
                <c:pt idx="174">
                  <c:v>42.335577543659959</c:v>
                </c:pt>
                <c:pt idx="175">
                  <c:v>42.420229031342586</c:v>
                </c:pt>
                <c:pt idx="176">
                  <c:v>42.503989635997662</c:v>
                </c:pt>
                <c:pt idx="177">
                  <c:v>42.586869226239479</c:v>
                </c:pt>
                <c:pt idx="178">
                  <c:v>42.668877018451191</c:v>
                </c:pt>
                <c:pt idx="179">
                  <c:v>42.750021901835154</c:v>
                </c:pt>
                <c:pt idx="180">
                  <c:v>42.830313360892042</c:v>
                </c:pt>
                <c:pt idx="181">
                  <c:v>42.909760403729599</c:v>
                </c:pt>
                <c:pt idx="182">
                  <c:v>42.988371916605203</c:v>
                </c:pt>
                <c:pt idx="183">
                  <c:v>43.066156839816379</c:v>
                </c:pt>
                <c:pt idx="184">
                  <c:v>43.143123787929362</c:v>
                </c:pt>
                <c:pt idx="185">
                  <c:v>43.219281918187988</c:v>
                </c:pt>
                <c:pt idx="186">
                  <c:v>43.294639568518932</c:v>
                </c:pt>
                <c:pt idx="187">
                  <c:v>43.369205147173481</c:v>
                </c:pt>
                <c:pt idx="188">
                  <c:v>43.442987227854594</c:v>
                </c:pt>
                <c:pt idx="189">
                  <c:v>43.515993860573325</c:v>
                </c:pt>
                <c:pt idx="190">
                  <c:v>43.588233482303437</c:v>
                </c:pt>
                <c:pt idx="191">
                  <c:v>43.659714326533937</c:v>
                </c:pt>
                <c:pt idx="192">
                  <c:v>43.730444428646081</c:v>
                </c:pt>
                <c:pt idx="193">
                  <c:v>43.800431634953036</c:v>
                </c:pt>
                <c:pt idx="194">
                  <c:v>43.869684079565971</c:v>
                </c:pt>
                <c:pt idx="195">
                  <c:v>43.938209377436806</c:v>
                </c:pt>
                <c:pt idx="196">
                  <c:v>44.006015101869309</c:v>
                </c:pt>
                <c:pt idx="197">
                  <c:v>44.073109109336855</c:v>
                </c:pt>
                <c:pt idx="198">
                  <c:v>44.139498597623181</c:v>
                </c:pt>
                <c:pt idx="199">
                  <c:v>44.205190987152967</c:v>
                </c:pt>
                <c:pt idx="200">
                  <c:v>44.270193494512803</c:v>
                </c:pt>
                <c:pt idx="201">
                  <c:v>44.334513755838159</c:v>
                </c:pt>
                <c:pt idx="202">
                  <c:v>44.398159248662175</c:v>
                </c:pt>
                <c:pt idx="203">
                  <c:v>44.461136940539085</c:v>
                </c:pt>
                <c:pt idx="204">
                  <c:v>44.523453879188111</c:v>
                </c:pt>
                <c:pt idx="205">
                  <c:v>44.585117294664805</c:v>
                </c:pt>
                <c:pt idx="206">
                  <c:v>44.646134084719954</c:v>
                </c:pt>
                <c:pt idx="207">
                  <c:v>44.706511066027261</c:v>
                </c:pt>
                <c:pt idx="208">
                  <c:v>44.766255199601474</c:v>
                </c:pt>
                <c:pt idx="209">
                  <c:v>44.825373004602007</c:v>
                </c:pt>
                <c:pt idx="210">
                  <c:v>44.883871170192414</c:v>
                </c:pt>
                <c:pt idx="211">
                  <c:v>44.941756264362681</c:v>
                </c:pt>
                <c:pt idx="212">
                  <c:v>44.999034794885013</c:v>
                </c:pt>
                <c:pt idx="213">
                  <c:v>45.055713203768164</c:v>
                </c:pt>
                <c:pt idx="214">
                  <c:v>45.111797854766117</c:v>
                </c:pt>
                <c:pt idx="215">
                  <c:v>45.167295037025042</c:v>
                </c:pt>
                <c:pt idx="216">
                  <c:v>45.222210691585531</c:v>
                </c:pt>
                <c:pt idx="217">
                  <c:v>45.276551107214125</c:v>
                </c:pt>
                <c:pt idx="218">
                  <c:v>45.330322278422209</c:v>
                </c:pt>
                <c:pt idx="219">
                  <c:v>45.383529827338116</c:v>
                </c:pt>
                <c:pt idx="220">
                  <c:v>45.436180357678907</c:v>
                </c:pt>
                <c:pt idx="221">
                  <c:v>45.488279575418254</c:v>
                </c:pt>
                <c:pt idx="222">
                  <c:v>45.539833425819864</c:v>
                </c:pt>
                <c:pt idx="223">
                  <c:v>45.590847791277518</c:v>
                </c:pt>
                <c:pt idx="224">
                  <c:v>45.64132821109277</c:v>
                </c:pt>
                <c:pt idx="225">
                  <c:v>45.691280244723842</c:v>
                </c:pt>
                <c:pt idx="226">
                  <c:v>45.740709332770123</c:v>
                </c:pt>
                <c:pt idx="227">
                  <c:v>45.789621194911135</c:v>
                </c:pt>
                <c:pt idx="228">
                  <c:v>45.838021483577428</c:v>
                </c:pt>
                <c:pt idx="229">
                  <c:v>45.885915410833746</c:v>
                </c:pt>
                <c:pt idx="230">
                  <c:v>45.933308388251632</c:v>
                </c:pt>
                <c:pt idx="231">
                  <c:v>45.980205598287895</c:v>
                </c:pt>
                <c:pt idx="232">
                  <c:v>46.026612516010644</c:v>
                </c:pt>
                <c:pt idx="233">
                  <c:v>46.072534180713163</c:v>
                </c:pt>
                <c:pt idx="234">
                  <c:v>46.117975635843948</c:v>
                </c:pt>
                <c:pt idx="235">
                  <c:v>46.162942164028536</c:v>
                </c:pt>
                <c:pt idx="236">
                  <c:v>46.207438905445478</c:v>
                </c:pt>
                <c:pt idx="237">
                  <c:v>46.251470659046532</c:v>
                </c:pt>
                <c:pt idx="238">
                  <c:v>46.295042249096795</c:v>
                </c:pt>
                <c:pt idx="239">
                  <c:v>46.338158759387717</c:v>
                </c:pt>
                <c:pt idx="240">
                  <c:v>46.380824808581686</c:v>
                </c:pt>
                <c:pt idx="241">
                  <c:v>46.423044862054901</c:v>
                </c:pt>
                <c:pt idx="242">
                  <c:v>46.464823734642458</c:v>
                </c:pt>
                <c:pt idx="243">
                  <c:v>46.506166254872205</c:v>
                </c:pt>
                <c:pt idx="244">
                  <c:v>46.547077047678329</c:v>
                </c:pt>
                <c:pt idx="245">
                  <c:v>46.587560588443694</c:v>
                </c:pt>
                <c:pt idx="246">
                  <c:v>46.627621579545433</c:v>
                </c:pt>
                <c:pt idx="247">
                  <c:v>46.667264191161522</c:v>
                </c:pt>
                <c:pt idx="248">
                  <c:v>46.706493168736969</c:v>
                </c:pt>
                <c:pt idx="249">
                  <c:v>46.745313074480372</c:v>
                </c:pt>
                <c:pt idx="250">
                  <c:v>46.783727711190849</c:v>
                </c:pt>
                <c:pt idx="251">
                  <c:v>46.82174112450177</c:v>
                </c:pt>
                <c:pt idx="252">
                  <c:v>46.859357975521334</c:v>
                </c:pt>
                <c:pt idx="253">
                  <c:v>46.896582164739527</c:v>
                </c:pt>
                <c:pt idx="254">
                  <c:v>46.933417918836724</c:v>
                </c:pt>
                <c:pt idx="255">
                  <c:v>46.969869258291261</c:v>
                </c:pt>
                <c:pt idx="256">
                  <c:v>47.00594016053504</c:v>
                </c:pt>
                <c:pt idx="257">
                  <c:v>47.041634757294979</c:v>
                </c:pt>
                <c:pt idx="258">
                  <c:v>47.076957281503773</c:v>
                </c:pt>
                <c:pt idx="259">
                  <c:v>47.111911447311371</c:v>
                </c:pt>
                <c:pt idx="260">
                  <c:v>47.146501404124294</c:v>
                </c:pt>
                <c:pt idx="261">
                  <c:v>47.18073080312152</c:v>
                </c:pt>
                <c:pt idx="262">
                  <c:v>47.214603312538109</c:v>
                </c:pt>
                <c:pt idx="263">
                  <c:v>47.24812271028749</c:v>
                </c:pt>
                <c:pt idx="264">
                  <c:v>47.281292565550011</c:v>
                </c:pt>
                <c:pt idx="265">
                  <c:v>47.314116523067462</c:v>
                </c:pt>
                <c:pt idx="266">
                  <c:v>47.346598148152268</c:v>
                </c:pt>
                <c:pt idx="267">
                  <c:v>47.378741217640389</c:v>
                </c:pt>
                <c:pt idx="268">
                  <c:v>47.41054923565197</c:v>
                </c:pt>
                <c:pt idx="269">
                  <c:v>47.442026015673981</c:v>
                </c:pt>
                <c:pt idx="270">
                  <c:v>47.473174890018271</c:v>
                </c:pt>
                <c:pt idx="271">
                  <c:v>47.503999240263958</c:v>
                </c:pt>
                <c:pt idx="272">
                  <c:v>47.534502560770704</c:v>
                </c:pt>
                <c:pt idx="273">
                  <c:v>47.564688682830727</c:v>
                </c:pt>
                <c:pt idx="274">
                  <c:v>47.594560575134082</c:v>
                </c:pt>
                <c:pt idx="275">
                  <c:v>47.624121651129073</c:v>
                </c:pt>
                <c:pt idx="276">
                  <c:v>47.653375139782739</c:v>
                </c:pt>
                <c:pt idx="277">
                  <c:v>47.682324083902238</c:v>
                </c:pt>
                <c:pt idx="278">
                  <c:v>47.710971775553425</c:v>
                </c:pt>
                <c:pt idx="279">
                  <c:v>47.739321225070391</c:v>
                </c:pt>
                <c:pt idx="280">
                  <c:v>47.767375873853659</c:v>
                </c:pt>
                <c:pt idx="281">
                  <c:v>47.795138985755472</c:v>
                </c:pt>
                <c:pt idx="282">
                  <c:v>47.822612516478046</c:v>
                </c:pt>
                <c:pt idx="283">
                  <c:v>47.849800479147646</c:v>
                </c:pt>
                <c:pt idx="284">
                  <c:v>47.87670551104312</c:v>
                </c:pt>
                <c:pt idx="285">
                  <c:v>47.903330514847511</c:v>
                </c:pt>
                <c:pt idx="286">
                  <c:v>47.92967859289859</c:v>
                </c:pt>
                <c:pt idx="287">
                  <c:v>47.95575272828782</c:v>
                </c:pt>
                <c:pt idx="288">
                  <c:v>47.981555980634084</c:v>
                </c:pt>
                <c:pt idx="289">
                  <c:v>48.007091311745832</c:v>
                </c:pt>
                <c:pt idx="290">
                  <c:v>48.032361326982851</c:v>
                </c:pt>
                <c:pt idx="291">
                  <c:v>48.05736889774527</c:v>
                </c:pt>
                <c:pt idx="292">
                  <c:v>48.082116397652065</c:v>
                </c:pt>
                <c:pt idx="293">
                  <c:v>48.10660671873444</c:v>
                </c:pt>
                <c:pt idx="294">
                  <c:v>48.13084240653744</c:v>
                </c:pt>
                <c:pt idx="295">
                  <c:v>48.154826103167935</c:v>
                </c:pt>
                <c:pt idx="296">
                  <c:v>48.178560809305864</c:v>
                </c:pt>
                <c:pt idx="297">
                  <c:v>48.202049264148876</c:v>
                </c:pt>
                <c:pt idx="298">
                  <c:v>48.225293768301668</c:v>
                </c:pt>
                <c:pt idx="299">
                  <c:v>48.248297101003537</c:v>
                </c:pt>
                <c:pt idx="300">
                  <c:v>48.271061443451472</c:v>
                </c:pt>
                <c:pt idx="301">
                  <c:v>48.293589355932646</c:v>
                </c:pt>
                <c:pt idx="302">
                  <c:v>48.315883797522659</c:v>
                </c:pt>
                <c:pt idx="303">
                  <c:v>48.337947155519345</c:v>
                </c:pt>
                <c:pt idx="304">
                  <c:v>48.359781708681155</c:v>
                </c:pt>
                <c:pt idx="305">
                  <c:v>48.381389574345292</c:v>
                </c:pt>
                <c:pt idx="306">
                  <c:v>48.402773021341339</c:v>
                </c:pt>
                <c:pt idx="307">
                  <c:v>48.423934471567634</c:v>
                </c:pt>
                <c:pt idx="308">
                  <c:v>48.444876270855687</c:v>
                </c:pt>
                <c:pt idx="309">
                  <c:v>48.465601175703839</c:v>
                </c:pt>
                <c:pt idx="310">
                  <c:v>48.486111344173906</c:v>
                </c:pt>
                <c:pt idx="311">
                  <c:v>48.506408845401602</c:v>
                </c:pt>
                <c:pt idx="312">
                  <c:v>48.526496294182749</c:v>
                </c:pt>
                <c:pt idx="313">
                  <c:v>48.546375662278813</c:v>
                </c:pt>
                <c:pt idx="314">
                  <c:v>48.566049205034808</c:v>
                </c:pt>
                <c:pt idx="315">
                  <c:v>48.585519453916767</c:v>
                </c:pt>
                <c:pt idx="316">
                  <c:v>48.604787495108809</c:v>
                </c:pt>
                <c:pt idx="317">
                  <c:v>48.62385607797659</c:v>
                </c:pt>
                <c:pt idx="318">
                  <c:v>48.642727065754762</c:v>
                </c:pt>
                <c:pt idx="319">
                  <c:v>48.661402499548451</c:v>
                </c:pt>
                <c:pt idx="320">
                  <c:v>48.67988452965136</c:v>
                </c:pt>
                <c:pt idx="321">
                  <c:v>48.698174658764373</c:v>
                </c:pt>
                <c:pt idx="322">
                  <c:v>48.716275198016682</c:v>
                </c:pt>
                <c:pt idx="323">
                  <c:v>48.734188279335932</c:v>
                </c:pt>
                <c:pt idx="324">
                  <c:v>48.751915610880921</c:v>
                </c:pt>
                <c:pt idx="325">
                  <c:v>48.769459174339289</c:v>
                </c:pt>
                <c:pt idx="326">
                  <c:v>48.786821196936273</c:v>
                </c:pt>
                <c:pt idx="327">
                  <c:v>48.804003487507359</c:v>
                </c:pt>
                <c:pt idx="328">
                  <c:v>48.821008113072729</c:v>
                </c:pt>
                <c:pt idx="329">
                  <c:v>48.837836905380506</c:v>
                </c:pt>
                <c:pt idx="330">
                  <c:v>48.854491315668731</c:v>
                </c:pt>
                <c:pt idx="331">
                  <c:v>48.870973413007967</c:v>
                </c:pt>
                <c:pt idx="332">
                  <c:v>48.887285220311533</c:v>
                </c:pt>
                <c:pt idx="333">
                  <c:v>48.903428389754829</c:v>
                </c:pt>
                <c:pt idx="334">
                  <c:v>48.919404416136238</c:v>
                </c:pt>
                <c:pt idx="335">
                  <c:v>48.935215362708526</c:v>
                </c:pt>
                <c:pt idx="336">
                  <c:v>48.95086274217271</c:v>
                </c:pt>
                <c:pt idx="337">
                  <c:v>48.966348391889561</c:v>
                </c:pt>
                <c:pt idx="338">
                  <c:v>48.981673893332861</c:v>
                </c:pt>
                <c:pt idx="339">
                  <c:v>48.996840774980122</c:v>
                </c:pt>
                <c:pt idx="340">
                  <c:v>49.011851056119205</c:v>
                </c:pt>
                <c:pt idx="341">
                  <c:v>49.026706551134858</c:v>
                </c:pt>
                <c:pt idx="342">
                  <c:v>49.041408533216973</c:v>
                </c:pt>
                <c:pt idx="343">
                  <c:v>49.055958287857742</c:v>
                </c:pt>
                <c:pt idx="344">
                  <c:v>49.070357779540537</c:v>
                </c:pt>
                <c:pt idx="345">
                  <c:v>49.08460820340995</c:v>
                </c:pt>
                <c:pt idx="346">
                  <c:v>49.098711175354183</c:v>
                </c:pt>
                <c:pt idx="347">
                  <c:v>49.112668272594654</c:v>
                </c:pt>
                <c:pt idx="348">
                  <c:v>49.126481340218788</c:v>
                </c:pt>
                <c:pt idx="349">
                  <c:v>49.140152017966621</c:v>
                </c:pt>
                <c:pt idx="350">
                  <c:v>49.153681461452415</c:v>
                </c:pt>
                <c:pt idx="351">
                  <c:v>49.167071130541217</c:v>
                </c:pt>
                <c:pt idx="352">
                  <c:v>49.180322737220173</c:v>
                </c:pt>
                <c:pt idx="353">
                  <c:v>49.193437619779552</c:v>
                </c:pt>
                <c:pt idx="354">
                  <c:v>49.206417254244926</c:v>
                </c:pt>
                <c:pt idx="355">
                  <c:v>49.219263042267869</c:v>
                </c:pt>
                <c:pt idx="356">
                  <c:v>49.231975872500016</c:v>
                </c:pt>
                <c:pt idx="357">
                  <c:v>49.244557610193212</c:v>
                </c:pt>
                <c:pt idx="358">
                  <c:v>49.257009596125265</c:v>
                </c:pt>
                <c:pt idx="359">
                  <c:v>49.269333108255999</c:v>
                </c:pt>
                <c:pt idx="360">
                  <c:v>49.281529732237658</c:v>
                </c:pt>
                <c:pt idx="361">
                  <c:v>49.293600820000549</c:v>
                </c:pt>
                <c:pt idx="362">
                  <c:v>49.305547716093045</c:v>
                </c:pt>
                <c:pt idx="363">
                  <c:v>49.317371519138447</c:v>
                </c:pt>
                <c:pt idx="364">
                  <c:v>49.329073646513969</c:v>
                </c:pt>
                <c:pt idx="365">
                  <c:v>49.340655452733607</c:v>
                </c:pt>
                <c:pt idx="366">
                  <c:v>49.352118076904986</c:v>
                </c:pt>
                <c:pt idx="367">
                  <c:v>49.363462177933137</c:v>
                </c:pt>
                <c:pt idx="368">
                  <c:v>49.374689284271533</c:v>
                </c:pt>
                <c:pt idx="369">
                  <c:v>49.385800842280517</c:v>
                </c:pt>
                <c:pt idx="370">
                  <c:v>49.396797987854264</c:v>
                </c:pt>
                <c:pt idx="371">
                  <c:v>49.407681679269906</c:v>
                </c:pt>
                <c:pt idx="372">
                  <c:v>49.418453267414272</c:v>
                </c:pt>
                <c:pt idx="373">
                  <c:v>49.42911422560438</c:v>
                </c:pt>
                <c:pt idx="374">
                  <c:v>49.439665546438192</c:v>
                </c:pt>
                <c:pt idx="375">
                  <c:v>49.450108495554645</c:v>
                </c:pt>
                <c:pt idx="376">
                  <c:v>49.460444151166975</c:v>
                </c:pt>
                <c:pt idx="377">
                  <c:v>49.470673018229448</c:v>
                </c:pt>
                <c:pt idx="378">
                  <c:v>49.480796187423749</c:v>
                </c:pt>
                <c:pt idx="379">
                  <c:v>49.490814968552776</c:v>
                </c:pt>
                <c:pt idx="380">
                  <c:v>49.50073035915252</c:v>
                </c:pt>
                <c:pt idx="381">
                  <c:v>49.510543717414969</c:v>
                </c:pt>
                <c:pt idx="382">
                  <c:v>49.520256045332644</c:v>
                </c:pt>
                <c:pt idx="383">
                  <c:v>49.529868428516963</c:v>
                </c:pt>
                <c:pt idx="384">
                  <c:v>49.539381816499379</c:v>
                </c:pt>
                <c:pt idx="385">
                  <c:v>49.548797279039007</c:v>
                </c:pt>
                <c:pt idx="386">
                  <c:v>49.558115868487604</c:v>
                </c:pt>
                <c:pt idx="387">
                  <c:v>49.567338588737293</c:v>
                </c:pt>
                <c:pt idx="388">
                  <c:v>49.576466677433189</c:v>
                </c:pt>
                <c:pt idx="389">
                  <c:v>49.585501182443494</c:v>
                </c:pt>
                <c:pt idx="390">
                  <c:v>49.594442902333519</c:v>
                </c:pt>
                <c:pt idx="391">
                  <c:v>49.603292666293257</c:v>
                </c:pt>
                <c:pt idx="392">
                  <c:v>49.612051470930197</c:v>
                </c:pt>
                <c:pt idx="393">
                  <c:v>49.620720241194569</c:v>
                </c:pt>
                <c:pt idx="394">
                  <c:v>49.629300058407715</c:v>
                </c:pt>
                <c:pt idx="395">
                  <c:v>49.63779181977781</c:v>
                </c:pt>
                <c:pt idx="396">
                  <c:v>49.646196221175494</c:v>
                </c:pt>
                <c:pt idx="397">
                  <c:v>49.65451417328579</c:v>
                </c:pt>
                <c:pt idx="398">
                  <c:v>49.662746743745956</c:v>
                </c:pt>
                <c:pt idx="399">
                  <c:v>49.670894761571887</c:v>
                </c:pt>
                <c:pt idx="400">
                  <c:v>49.678958875185444</c:v>
                </c:pt>
                <c:pt idx="401">
                  <c:v>49.686939943173563</c:v>
                </c:pt>
                <c:pt idx="402">
                  <c:v>49.694838982270547</c:v>
                </c:pt>
                <c:pt idx="403">
                  <c:v>49.702656986521063</c:v>
                </c:pt>
                <c:pt idx="404">
                  <c:v>49.710394879207307</c:v>
                </c:pt>
                <c:pt idx="405">
                  <c:v>49.718053360524856</c:v>
                </c:pt>
                <c:pt idx="406">
                  <c:v>49.72563328162795</c:v>
                </c:pt>
                <c:pt idx="407">
                  <c:v>49.733135305451221</c:v>
                </c:pt>
                <c:pt idx="408">
                  <c:v>49.740560251755376</c:v>
                </c:pt>
                <c:pt idx="409">
                  <c:v>49.747909115774249</c:v>
                </c:pt>
                <c:pt idx="410">
                  <c:v>49.755182634081464</c:v>
                </c:pt>
                <c:pt idx="411">
                  <c:v>49.762381618720319</c:v>
                </c:pt>
                <c:pt idx="412">
                  <c:v>49.769506916522779</c:v>
                </c:pt>
                <c:pt idx="413">
                  <c:v>49.77655877250303</c:v>
                </c:pt>
                <c:pt idx="414">
                  <c:v>49.783538024297833</c:v>
                </c:pt>
                <c:pt idx="415">
                  <c:v>49.790445553391208</c:v>
                </c:pt>
                <c:pt idx="416">
                  <c:v>49.797282108337747</c:v>
                </c:pt>
                <c:pt idx="417">
                  <c:v>49.804048535329059</c:v>
                </c:pt>
                <c:pt idx="418">
                  <c:v>49.810745621022932</c:v>
                </c:pt>
                <c:pt idx="419">
                  <c:v>49.817374035931692</c:v>
                </c:pt>
                <c:pt idx="420">
                  <c:v>49.8239346138513</c:v>
                </c:pt>
                <c:pt idx="421">
                  <c:v>49.830428104248803</c:v>
                </c:pt>
                <c:pt idx="422">
                  <c:v>49.836854763363291</c:v>
                </c:pt>
                <c:pt idx="423">
                  <c:v>49.843215669436823</c:v>
                </c:pt>
                <c:pt idx="424">
                  <c:v>49.849511581185546</c:v>
                </c:pt>
                <c:pt idx="425">
                  <c:v>49.855743036415923</c:v>
                </c:pt>
                <c:pt idx="426">
                  <c:v>49.861910748616317</c:v>
                </c:pt>
                <c:pt idx="427">
                  <c:v>49.868015344578815</c:v>
                </c:pt>
                <c:pt idx="428">
                  <c:v>49.87405748785789</c:v>
                </c:pt>
                <c:pt idx="429">
                  <c:v>49.880037497269861</c:v>
                </c:pt>
                <c:pt idx="430">
                  <c:v>49.885956228403565</c:v>
                </c:pt>
                <c:pt idx="431">
                  <c:v>49.891814247921104</c:v>
                </c:pt>
                <c:pt idx="432">
                  <c:v>49.897612395259486</c:v>
                </c:pt>
                <c:pt idx="433">
                  <c:v>49.903351192904431</c:v>
                </c:pt>
                <c:pt idx="434">
                  <c:v>49.909031314695696</c:v>
                </c:pt>
                <c:pt idx="435">
                  <c:v>49.914653459412513</c:v>
                </c:pt>
                <c:pt idx="436">
                  <c:v>49.920218388421773</c:v>
                </c:pt>
                <c:pt idx="437">
                  <c:v>49.925726475739168</c:v>
                </c:pt>
                <c:pt idx="438">
                  <c:v>49.931178272995595</c:v>
                </c:pt>
                <c:pt idx="439">
                  <c:v>49.936574348201432</c:v>
                </c:pt>
                <c:pt idx="440">
                  <c:v>49.941915220045701</c:v>
                </c:pt>
                <c:pt idx="441">
                  <c:v>49.947201398263751</c:v>
                </c:pt>
                <c:pt idx="442">
                  <c:v>49.952433564961204</c:v>
                </c:pt>
                <c:pt idx="443">
                  <c:v>49.957611984213315</c:v>
                </c:pt>
                <c:pt idx="444">
                  <c:v>49.962737521172997</c:v>
                </c:pt>
                <c:pt idx="445">
                  <c:v>49.967810753292326</c:v>
                </c:pt>
                <c:pt idx="446">
                  <c:v>49.972832112959566</c:v>
                </c:pt>
                <c:pt idx="447">
                  <c:v>49.977802169886345</c:v>
                </c:pt>
                <c:pt idx="448">
                  <c:v>49.9827214087057</c:v>
                </c:pt>
                <c:pt idx="449">
                  <c:v>49.987590356881292</c:v>
                </c:pt>
                <c:pt idx="450">
                  <c:v>49.992409697798621</c:v>
                </c:pt>
                <c:pt idx="451">
                  <c:v>49.997179877544561</c:v>
                </c:pt>
                <c:pt idx="452">
                  <c:v>50.001901143734713</c:v>
                </c:pt>
                <c:pt idx="453">
                  <c:v>50.006574235646994</c:v>
                </c:pt>
                <c:pt idx="454">
                  <c:v>50.011199512157361</c:v>
                </c:pt>
                <c:pt idx="455">
                  <c:v>50.015777544207111</c:v>
                </c:pt>
                <c:pt idx="456">
                  <c:v>50.020309061634954</c:v>
                </c:pt>
                <c:pt idx="457">
                  <c:v>50.024794070554933</c:v>
                </c:pt>
                <c:pt idx="458">
                  <c:v>50.029233159516835</c:v>
                </c:pt>
                <c:pt idx="459">
                  <c:v>50.033626783454373</c:v>
                </c:pt>
                <c:pt idx="460">
                  <c:v>50.037975475690615</c:v>
                </c:pt>
                <c:pt idx="461">
                  <c:v>50.042279646314618</c:v>
                </c:pt>
                <c:pt idx="462">
                  <c:v>50.046539893415087</c:v>
                </c:pt>
                <c:pt idx="463">
                  <c:v>50.050756725246721</c:v>
                </c:pt>
                <c:pt idx="464">
                  <c:v>50.054930436387707</c:v>
                </c:pt>
                <c:pt idx="465">
                  <c:v>50.059061627703734</c:v>
                </c:pt>
                <c:pt idx="466">
                  <c:v>50.063150715455222</c:v>
                </c:pt>
                <c:pt idx="467">
                  <c:v>50.067198137102316</c:v>
                </c:pt>
                <c:pt idx="468">
                  <c:v>50.071204314727062</c:v>
                </c:pt>
                <c:pt idx="469">
                  <c:v>50.075169498826057</c:v>
                </c:pt>
                <c:pt idx="470">
                  <c:v>50.079094677500109</c:v>
                </c:pt>
                <c:pt idx="471">
                  <c:v>50.08298002416668</c:v>
                </c:pt>
                <c:pt idx="472">
                  <c:v>50.086825875446401</c:v>
                </c:pt>
                <c:pt idx="473">
                  <c:v>50.090632579529711</c:v>
                </c:pt>
                <c:pt idx="474">
                  <c:v>50.094400649705946</c:v>
                </c:pt>
                <c:pt idx="475">
                  <c:v>50.098130425498496</c:v>
                </c:pt>
                <c:pt idx="476">
                  <c:v>50.101822310789238</c:v>
                </c:pt>
                <c:pt idx="477">
                  <c:v>50.105476352698915</c:v>
                </c:pt>
                <c:pt idx="478">
                  <c:v>50.109092817585726</c:v>
                </c:pt>
                <c:pt idx="479">
                  <c:v>50.112672312147822</c:v>
                </c:pt>
                <c:pt idx="480">
                  <c:v>50.116215577797604</c:v>
                </c:pt>
                <c:pt idx="481">
                  <c:v>50.119722841717511</c:v>
                </c:pt>
                <c:pt idx="482">
                  <c:v>50.123194376182646</c:v>
                </c:pt>
                <c:pt idx="483">
                  <c:v>50.126630482684284</c:v>
                </c:pt>
                <c:pt idx="484">
                  <c:v>50.1300313245833</c:v>
                </c:pt>
                <c:pt idx="485">
                  <c:v>50.133397378487224</c:v>
                </c:pt>
                <c:pt idx="486">
                  <c:v>50.136729074193099</c:v>
                </c:pt>
                <c:pt idx="487">
                  <c:v>50.14002678832091</c:v>
                </c:pt>
                <c:pt idx="488">
                  <c:v>50.143290863557631</c:v>
                </c:pt>
                <c:pt idx="489">
                  <c:v>50.146521754691037</c:v>
                </c:pt>
                <c:pt idx="490">
                  <c:v>50.149719816244669</c:v>
                </c:pt>
                <c:pt idx="491">
                  <c:v>50.152885205983466</c:v>
                </c:pt>
                <c:pt idx="492">
                  <c:v>50.156018400928389</c:v>
                </c:pt>
                <c:pt idx="493">
                  <c:v>50.159119363232072</c:v>
                </c:pt>
                <c:pt idx="494">
                  <c:v>50.162188739985147</c:v>
                </c:pt>
                <c:pt idx="495">
                  <c:v>50.165226781154942</c:v>
                </c:pt>
                <c:pt idx="496">
                  <c:v>50.168233949825996</c:v>
                </c:pt>
                <c:pt idx="497">
                  <c:v>50.171210592734639</c:v>
                </c:pt>
                <c:pt idx="498">
                  <c:v>50.17415681922278</c:v>
                </c:pt>
                <c:pt idx="499">
                  <c:v>50.177072938842073</c:v>
                </c:pt>
                <c:pt idx="500">
                  <c:v>50.17995943773554</c:v>
                </c:pt>
                <c:pt idx="501">
                  <c:v>50.182816604104353</c:v>
                </c:pt>
                <c:pt idx="502">
                  <c:v>50.185644527036281</c:v>
                </c:pt>
                <c:pt idx="503">
                  <c:v>50.188443743006253</c:v>
                </c:pt>
                <c:pt idx="504">
                  <c:v>50.191214513644169</c:v>
                </c:pt>
                <c:pt idx="505">
                  <c:v>50.193957457402085</c:v>
                </c:pt>
                <c:pt idx="506">
                  <c:v>50.196672601195125</c:v>
                </c:pt>
                <c:pt idx="507">
                  <c:v>50.199360222938722</c:v>
                </c:pt>
                <c:pt idx="508">
                  <c:v>50.202020590656403</c:v>
                </c:pt>
                <c:pt idx="509">
                  <c:v>50.204653939408388</c:v>
                </c:pt>
                <c:pt idx="510">
                  <c:v>50.207260497932651</c:v>
                </c:pt>
                <c:pt idx="511">
                  <c:v>50.209840520455849</c:v>
                </c:pt>
                <c:pt idx="512">
                  <c:v>50.212394459356986</c:v>
                </c:pt>
                <c:pt idx="513">
                  <c:v>50.214922543115762</c:v>
                </c:pt>
                <c:pt idx="514">
                  <c:v>50.217424668811709</c:v>
                </c:pt>
                <c:pt idx="515">
                  <c:v>50.219901222749243</c:v>
                </c:pt>
                <c:pt idx="516">
                  <c:v>50.222352577214089</c:v>
                </c:pt>
                <c:pt idx="517">
                  <c:v>50.224779012868254</c:v>
                </c:pt>
                <c:pt idx="518">
                  <c:v>50.227180708347305</c:v>
                </c:pt>
                <c:pt idx="519">
                  <c:v>50.229558124113382</c:v>
                </c:pt>
                <c:pt idx="520">
                  <c:v>50.231911328663266</c:v>
                </c:pt>
                <c:pt idx="521">
                  <c:v>50.234240584667532</c:v>
                </c:pt>
                <c:pt idx="522">
                  <c:v>50.236546307109286</c:v>
                </c:pt>
                <c:pt idx="523">
                  <c:v>50.238828482186847</c:v>
                </c:pt>
                <c:pt idx="524">
                  <c:v>50.241087333514372</c:v>
                </c:pt>
                <c:pt idx="525">
                  <c:v>50.243323444503815</c:v>
                </c:pt>
                <c:pt idx="526">
                  <c:v>50.245536873024747</c:v>
                </c:pt>
                <c:pt idx="527">
                  <c:v>50.247727372857689</c:v>
                </c:pt>
                <c:pt idx="528">
                  <c:v>50.249895611073761</c:v>
                </c:pt>
                <c:pt idx="529">
                  <c:v>50.25204188728739</c:v>
                </c:pt>
                <c:pt idx="530">
                  <c:v>50.254166485349621</c:v>
                </c:pt>
                <c:pt idx="531">
                  <c:v>50.256269594279075</c:v>
                </c:pt>
                <c:pt idx="532">
                  <c:v>50.258351431778991</c:v>
                </c:pt>
                <c:pt idx="533">
                  <c:v>50.260412113265886</c:v>
                </c:pt>
                <c:pt idx="534">
                  <c:v>50.262451606070371</c:v>
                </c:pt>
                <c:pt idx="535">
                  <c:v>50.264470455287146</c:v>
                </c:pt>
                <c:pt idx="536">
                  <c:v>50.26646891049414</c:v>
                </c:pt>
                <c:pt idx="537">
                  <c:v>50.268447122642172</c:v>
                </c:pt>
                <c:pt idx="538">
                  <c:v>50.270405298206668</c:v>
                </c:pt>
                <c:pt idx="539">
                  <c:v>50.272343609500311</c:v>
                </c:pt>
                <c:pt idx="540">
                  <c:v>50.274262439293679</c:v>
                </c:pt>
                <c:pt idx="541">
                  <c:v>50.276161804094144</c:v>
                </c:pt>
                <c:pt idx="542">
                  <c:v>50.278042022084499</c:v>
                </c:pt>
                <c:pt idx="543">
                  <c:v>50.27990303616253</c:v>
                </c:pt>
                <c:pt idx="544">
                  <c:v>50.281745135178646</c:v>
                </c:pt>
                <c:pt idx="545">
                  <c:v>50.283568702114422</c:v>
                </c:pt>
                <c:pt idx="546">
                  <c:v>50.285373895235388</c:v>
                </c:pt>
                <c:pt idx="547">
                  <c:v>50.287160724233615</c:v>
                </c:pt>
                <c:pt idx="548">
                  <c:v>50.288929532193663</c:v>
                </c:pt>
                <c:pt idx="549">
                  <c:v>50.290680465521021</c:v>
                </c:pt>
                <c:pt idx="550">
                  <c:v>50.292413589011829</c:v>
                </c:pt>
                <c:pt idx="551">
                  <c:v>50.294129090006052</c:v>
                </c:pt>
                <c:pt idx="552">
                  <c:v>50.295827191726282</c:v>
                </c:pt>
                <c:pt idx="553">
                  <c:v>50.297507970502139</c:v>
                </c:pt>
                <c:pt idx="554">
                  <c:v>50.299171721043692</c:v>
                </c:pt>
                <c:pt idx="555">
                  <c:v>50.300818820521691</c:v>
                </c:pt>
                <c:pt idx="556">
                  <c:v>50.302449441194369</c:v>
                </c:pt>
                <c:pt idx="557">
                  <c:v>50.3040636421199</c:v>
                </c:pt>
                <c:pt idx="558">
                  <c:v>50.305661693981172</c:v>
                </c:pt>
                <c:pt idx="559">
                  <c:v>50.30724350011554</c:v>
                </c:pt>
                <c:pt idx="560">
                  <c:v>50.308808804545514</c:v>
                </c:pt>
                <c:pt idx="561">
                  <c:v>50.310358438082652</c:v>
                </c:pt>
                <c:pt idx="562">
                  <c:v>50.311892535713106</c:v>
                </c:pt>
                <c:pt idx="563">
                  <c:v>50.313410939977572</c:v>
                </c:pt>
                <c:pt idx="564">
                  <c:v>50.314914041402865</c:v>
                </c:pt>
                <c:pt idx="565">
                  <c:v>50.316401862169471</c:v>
                </c:pt>
                <c:pt idx="566">
                  <c:v>50.317874659533885</c:v>
                </c:pt>
                <c:pt idx="567">
                  <c:v>50.319332893461457</c:v>
                </c:pt>
                <c:pt idx="568">
                  <c:v>50.320776433154279</c:v>
                </c:pt>
                <c:pt idx="569">
                  <c:v>50.322205404019407</c:v>
                </c:pt>
                <c:pt idx="570">
                  <c:v>50.323619949080992</c:v>
                </c:pt>
                <c:pt idx="571">
                  <c:v>50.325020033035138</c:v>
                </c:pt>
                <c:pt idx="572">
                  <c:v>50.326405939356228</c:v>
                </c:pt>
                <c:pt idx="573">
                  <c:v>50.327778036281131</c:v>
                </c:pt>
                <c:pt idx="574">
                  <c:v>50.329136204032103</c:v>
                </c:pt>
                <c:pt idx="575">
                  <c:v>50.330480560066491</c:v>
                </c:pt>
                <c:pt idx="576">
                  <c:v>50.331811385510193</c:v>
                </c:pt>
                <c:pt idx="577">
                  <c:v>50.333128834064873</c:v>
                </c:pt>
                <c:pt idx="578">
                  <c:v>50.334433108954919</c:v>
                </c:pt>
                <c:pt idx="579">
                  <c:v>50.335724270616495</c:v>
                </c:pt>
                <c:pt idx="580">
                  <c:v>50.337002523643129</c:v>
                </c:pt>
                <c:pt idx="581">
                  <c:v>50.338267955215095</c:v>
                </c:pt>
                <c:pt idx="582">
                  <c:v>50.339520630018114</c:v>
                </c:pt>
                <c:pt idx="583">
                  <c:v>50.340760619840552</c:v>
                </c:pt>
                <c:pt idx="584">
                  <c:v>50.341988393170716</c:v>
                </c:pt>
                <c:pt idx="585">
                  <c:v>50.343203853636503</c:v>
                </c:pt>
                <c:pt idx="586">
                  <c:v>50.344407151666125</c:v>
                </c:pt>
                <c:pt idx="587">
                  <c:v>50.345598341069369</c:v>
                </c:pt>
                <c:pt idx="588">
                  <c:v>50.346777645470382</c:v>
                </c:pt>
                <c:pt idx="589">
                  <c:v>50.347944734870779</c:v>
                </c:pt>
                <c:pt idx="590">
                  <c:v>50.349099773093492</c:v>
                </c:pt>
                <c:pt idx="591">
                  <c:v>50.350243040321438</c:v>
                </c:pt>
                <c:pt idx="592">
                  <c:v>50.351374689646875</c:v>
                </c:pt>
                <c:pt idx="593">
                  <c:v>50.352494974533123</c:v>
                </c:pt>
                <c:pt idx="594">
                  <c:v>50.353603875433116</c:v>
                </c:pt>
                <c:pt idx="595">
                  <c:v>50.354701705640935</c:v>
                </c:pt>
                <c:pt idx="596">
                  <c:v>50.35578852844835</c:v>
                </c:pt>
                <c:pt idx="597">
                  <c:v>50.356864504184152</c:v>
                </c:pt>
                <c:pt idx="598">
                  <c:v>50.357929743364167</c:v>
                </c:pt>
                <c:pt idx="599">
                  <c:v>50.358984274878274</c:v>
                </c:pt>
                <c:pt idx="600">
                  <c:v>50.360028200066481</c:v>
                </c:pt>
                <c:pt idx="601">
                  <c:v>50.361061763892458</c:v>
                </c:pt>
                <c:pt idx="602">
                  <c:v>50.362085004255739</c:v>
                </c:pt>
                <c:pt idx="603">
                  <c:v>50.363097990089045</c:v>
                </c:pt>
                <c:pt idx="604">
                  <c:v>50.364100903617484</c:v>
                </c:pt>
                <c:pt idx="605">
                  <c:v>50.365093766888691</c:v>
                </c:pt>
                <c:pt idx="606">
                  <c:v>50.366076472362067</c:v>
                </c:pt>
                <c:pt idx="607">
                  <c:v>50.367049302561092</c:v>
                </c:pt>
                <c:pt idx="608">
                  <c:v>50.368012490355817</c:v>
                </c:pt>
                <c:pt idx="609">
                  <c:v>50.368966109257798</c:v>
                </c:pt>
                <c:pt idx="610">
                  <c:v>50.369910241560419</c:v>
                </c:pt>
                <c:pt idx="611">
                  <c:v>50.370844826913093</c:v>
                </c:pt>
                <c:pt idx="612">
                  <c:v>50.371770019603339</c:v>
                </c:pt>
                <c:pt idx="613">
                  <c:v>50.372685947705449</c:v>
                </c:pt>
                <c:pt idx="614">
                  <c:v>50.373592718471663</c:v>
                </c:pt>
                <c:pt idx="615">
                  <c:v>50.37449042679809</c:v>
                </c:pt>
                <c:pt idx="616">
                  <c:v>50.375379138462989</c:v>
                </c:pt>
                <c:pt idx="617">
                  <c:v>50.376258799641263</c:v>
                </c:pt>
                <c:pt idx="618">
                  <c:v>50.377129412528177</c:v>
                </c:pt>
                <c:pt idx="619">
                  <c:v>50.37799168306816</c:v>
                </c:pt>
                <c:pt idx="620">
                  <c:v>50.37884539147489</c:v>
                </c:pt>
                <c:pt idx="621">
                  <c:v>50.37969044702416</c:v>
                </c:pt>
                <c:pt idx="622">
                  <c:v>50.380526978013329</c:v>
                </c:pt>
                <c:pt idx="623">
                  <c:v>50.381355019433492</c:v>
                </c:pt>
                <c:pt idx="624">
                  <c:v>50.382174761849932</c:v>
                </c:pt>
                <c:pt idx="625">
                  <c:v>50.38298636711346</c:v>
                </c:pt>
                <c:pt idx="626">
                  <c:v>50.383790189530409</c:v>
                </c:pt>
                <c:pt idx="627">
                  <c:v>50.384585884002874</c:v>
                </c:pt>
                <c:pt idx="628">
                  <c:v>50.385373731379858</c:v>
                </c:pt>
                <c:pt idx="629">
                  <c:v>50.386153857479137</c:v>
                </c:pt>
                <c:pt idx="630">
                  <c:v>50.386926269880135</c:v>
                </c:pt>
                <c:pt idx="631">
                  <c:v>50.387690792174155</c:v>
                </c:pt>
                <c:pt idx="632">
                  <c:v>50.38844749667571</c:v>
                </c:pt>
                <c:pt idx="633">
                  <c:v>50.389196505313684</c:v>
                </c:pt>
                <c:pt idx="634">
                  <c:v>50.38993790989759</c:v>
                </c:pt>
                <c:pt idx="635">
                  <c:v>50.390671868955657</c:v>
                </c:pt>
                <c:pt idx="636">
                  <c:v>50.391398525534854</c:v>
                </c:pt>
                <c:pt idx="637">
                  <c:v>50.39211793340786</c:v>
                </c:pt>
                <c:pt idx="638">
                  <c:v>50.392830059604769</c:v>
                </c:pt>
                <c:pt idx="639">
                  <c:v>50.393535083616499</c:v>
                </c:pt>
                <c:pt idx="640">
                  <c:v>50.394233175444903</c:v>
                </c:pt>
                <c:pt idx="641">
                  <c:v>50.394924279867453</c:v>
                </c:pt>
                <c:pt idx="642">
                  <c:v>50.395608545522713</c:v>
                </c:pt>
                <c:pt idx="643">
                  <c:v>50.39628607444476</c:v>
                </c:pt>
                <c:pt idx="644">
                  <c:v>50.3969568995728</c:v>
                </c:pt>
                <c:pt idx="645">
                  <c:v>50.397621122464081</c:v>
                </c:pt>
                <c:pt idx="646">
                  <c:v>50.398278790686419</c:v>
                </c:pt>
                <c:pt idx="647">
                  <c:v>50.398929979966844</c:v>
                </c:pt>
                <c:pt idx="648">
                  <c:v>50.3995747324619</c:v>
                </c:pt>
                <c:pt idx="649">
                  <c:v>50.40021314586707</c:v>
                </c:pt>
                <c:pt idx="650">
                  <c:v>50.400845320729211</c:v>
                </c:pt>
                <c:pt idx="651">
                  <c:v>50.401471306040797</c:v>
                </c:pt>
                <c:pt idx="652">
                  <c:v>50.402091168001974</c:v>
                </c:pt>
                <c:pt idx="653">
                  <c:v>50.402704932835242</c:v>
                </c:pt>
                <c:pt idx="654">
                  <c:v>50.403312650974975</c:v>
                </c:pt>
                <c:pt idx="655">
                  <c:v>50.403914451237981</c:v>
                </c:pt>
                <c:pt idx="656">
                  <c:v>50.404510387671955</c:v>
                </c:pt>
                <c:pt idx="657">
                  <c:v>50.40510051323632</c:v>
                </c:pt>
                <c:pt idx="658">
                  <c:v>50.40568487989367</c:v>
                </c:pt>
                <c:pt idx="659">
                  <c:v>50.406263528990564</c:v>
                </c:pt>
                <c:pt idx="660">
                  <c:v>50.406836522406401</c:v>
                </c:pt>
                <c:pt idx="661">
                  <c:v>50.407403922739995</c:v>
                </c:pt>
                <c:pt idx="662">
                  <c:v>50.407965803208747</c:v>
                </c:pt>
                <c:pt idx="663">
                  <c:v>50.408522208527593</c:v>
                </c:pt>
                <c:pt idx="664">
                  <c:v>50.409073174713633</c:v>
                </c:pt>
                <c:pt idx="665">
                  <c:v>50.409618754996892</c:v>
                </c:pt>
                <c:pt idx="666">
                  <c:v>50.41015898861734</c:v>
                </c:pt>
                <c:pt idx="667">
                  <c:v>50.410693912266424</c:v>
                </c:pt>
                <c:pt idx="668">
                  <c:v>50.411223566833087</c:v>
                </c:pt>
                <c:pt idx="669">
                  <c:v>50.41174798137402</c:v>
                </c:pt>
                <c:pt idx="670">
                  <c:v>50.412267189746998</c:v>
                </c:pt>
                <c:pt idx="671">
                  <c:v>50.412781225592319</c:v>
                </c:pt>
                <c:pt idx="672">
                  <c:v>50.413290103417751</c:v>
                </c:pt>
              </c:numCache>
            </c:numRef>
          </c:yVal>
          <c:smooth val="1"/>
          <c:extLst>
            <c:ext xmlns:c16="http://schemas.microsoft.com/office/drawing/2014/chart" uri="{C3380CC4-5D6E-409C-BE32-E72D297353CC}">
              <c16:uniqueId val="{00000000-0FA1-46BD-A02E-2D85B6F1CF55}"/>
            </c:ext>
          </c:extLst>
        </c:ser>
        <c:ser>
          <c:idx val="1"/>
          <c:order val="1"/>
          <c:tx>
            <c:strRef>
              <c:f>'TFV-DP'!$C$1</c:f>
              <c:strCache>
                <c:ptCount val="1"/>
                <c:pt idx="0">
                  <c:v>Simulated TFV-DP mean ± SD</c:v>
                </c:pt>
              </c:strCache>
            </c:strRef>
          </c:tx>
          <c:spPr>
            <a:ln w="28575">
              <a:solidFill>
                <a:schemeClr val="bg2">
                  <a:lumMod val="75000"/>
                </a:schemeClr>
              </a:solidFill>
            </a:ln>
          </c:spPr>
          <c:marker>
            <c:symbol val="none"/>
          </c:marker>
          <c:xVal>
            <c:numRef>
              <c:f>'TFV-DP'!$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FV-DP'!$C$2:$C$674</c:f>
              <c:numCache>
                <c:formatCode>General</c:formatCode>
                <c:ptCount val="673"/>
                <c:pt idx="0">
                  <c:v>0</c:v>
                </c:pt>
                <c:pt idx="1">
                  <c:v>8.4818177571097692E-2</c:v>
                </c:pt>
                <c:pt idx="2">
                  <c:v>0.36067271441759752</c:v>
                </c:pt>
                <c:pt idx="3">
                  <c:v>0.73812344932260243</c:v>
                </c:pt>
                <c:pt idx="4">
                  <c:v>1.1541762753015652</c:v>
                </c:pt>
                <c:pt idx="5">
                  <c:v>1.5807749202086649</c:v>
                </c:pt>
                <c:pt idx="6">
                  <c:v>2.0071751181015971</c:v>
                </c:pt>
                <c:pt idx="7">
                  <c:v>2.4296983848938005</c:v>
                </c:pt>
                <c:pt idx="8">
                  <c:v>2.8472774751486081</c:v>
                </c:pt>
                <c:pt idx="9">
                  <c:v>3.2597333685106804</c:v>
                </c:pt>
                <c:pt idx="10">
                  <c:v>3.6671596923947281</c:v>
                </c:pt>
                <c:pt idx="11">
                  <c:v>4.0697152378284409</c:v>
                </c:pt>
                <c:pt idx="12">
                  <c:v>4.4675534869086801</c:v>
                </c:pt>
                <c:pt idx="13">
                  <c:v>4.8608073132566982</c:v>
                </c:pt>
                <c:pt idx="14">
                  <c:v>5.2495871661281299</c:v>
                </c:pt>
                <c:pt idx="15">
                  <c:v>5.6339886184654731</c:v>
                </c:pt>
                <c:pt idx="16">
                  <c:v>6.0140967869982038</c:v>
                </c:pt>
                <c:pt idx="17">
                  <c:v>6.3899846041840869</c:v>
                </c:pt>
                <c:pt idx="18">
                  <c:v>6.7617176752369517</c:v>
                </c:pt>
                <c:pt idx="19">
                  <c:v>7.1293560093862105</c:v>
                </c:pt>
                <c:pt idx="20">
                  <c:v>7.4929552957264018</c:v>
                </c:pt>
                <c:pt idx="21">
                  <c:v>7.8525682107214632</c:v>
                </c:pt>
                <c:pt idx="22">
                  <c:v>8.2082447919697028</c:v>
                </c:pt>
                <c:pt idx="23">
                  <c:v>8.5600333267217863</c:v>
                </c:pt>
                <c:pt idx="24">
                  <c:v>8.9079798217418862</c:v>
                </c:pt>
                <c:pt idx="25">
                  <c:v>9.2521288953130636</c:v>
                </c:pt>
                <c:pt idx="26">
                  <c:v>9.5925243361699817</c:v>
                </c:pt>
                <c:pt idx="27">
                  <c:v>9.9292082492038443</c:v>
                </c:pt>
                <c:pt idx="28">
                  <c:v>10.262222338120555</c:v>
                </c:pt>
                <c:pt idx="29">
                  <c:v>10.591607300643382</c:v>
                </c:pt>
                <c:pt idx="30">
                  <c:v>10.917403270221483</c:v>
                </c:pt>
                <c:pt idx="31">
                  <c:v>11.239649526442729</c:v>
                </c:pt>
                <c:pt idx="32">
                  <c:v>11.558384510590862</c:v>
                </c:pt>
                <c:pt idx="33">
                  <c:v>11.873646118158675</c:v>
                </c:pt>
                <c:pt idx="34">
                  <c:v>12.185472102390186</c:v>
                </c:pt>
                <c:pt idx="35">
                  <c:v>12.493899350124305</c:v>
                </c:pt>
                <c:pt idx="36">
                  <c:v>12.798964204013586</c:v>
                </c:pt>
                <c:pt idx="37">
                  <c:v>13.100702687679069</c:v>
                </c:pt>
                <c:pt idx="38">
                  <c:v>13.399150425567401</c:v>
                </c:pt>
                <c:pt idx="39">
                  <c:v>13.694342796015867</c:v>
                </c:pt>
                <c:pt idx="40">
                  <c:v>13.986314124121991</c:v>
                </c:pt>
                <c:pt idx="41">
                  <c:v>14.275098441059262</c:v>
                </c:pt>
                <c:pt idx="42">
                  <c:v>14.560730211120099</c:v>
                </c:pt>
                <c:pt idx="43">
                  <c:v>14.843243167396968</c:v>
                </c:pt>
                <c:pt idx="44">
                  <c:v>15.122670539946501</c:v>
                </c:pt>
                <c:pt idx="45">
                  <c:v>15.399044455567825</c:v>
                </c:pt>
                <c:pt idx="46">
                  <c:v>15.672397694948609</c:v>
                </c:pt>
                <c:pt idx="47">
                  <c:v>15.942762363248335</c:v>
                </c:pt>
                <c:pt idx="48">
                  <c:v>16.210170261353785</c:v>
                </c:pt>
                <c:pt idx="49">
                  <c:v>16.474652806653609</c:v>
                </c:pt>
                <c:pt idx="50">
                  <c:v>16.736241236546963</c:v>
                </c:pt>
                <c:pt idx="51">
                  <c:v>16.994966038141957</c:v>
                </c:pt>
                <c:pt idx="52">
                  <c:v>17.250857644863096</c:v>
                </c:pt>
                <c:pt idx="53">
                  <c:v>17.503946045212341</c:v>
                </c:pt>
                <c:pt idx="54">
                  <c:v>17.7542615268529</c:v>
                </c:pt>
                <c:pt idx="55">
                  <c:v>18.001833419939985</c:v>
                </c:pt>
                <c:pt idx="56">
                  <c:v>18.246690904947396</c:v>
                </c:pt>
                <c:pt idx="57">
                  <c:v>18.488862667996987</c:v>
                </c:pt>
                <c:pt idx="58">
                  <c:v>18.72837722534274</c:v>
                </c:pt>
                <c:pt idx="59">
                  <c:v>18.965263005387534</c:v>
                </c:pt>
                <c:pt idx="60">
                  <c:v>19.199548150907599</c:v>
                </c:pt>
                <c:pt idx="61">
                  <c:v>19.431260581790781</c:v>
                </c:pt>
                <c:pt idx="62">
                  <c:v>19.660427741584318</c:v>
                </c:pt>
                <c:pt idx="63">
                  <c:v>19.887076685815487</c:v>
                </c:pt>
                <c:pt idx="64">
                  <c:v>20.111234035193576</c:v>
                </c:pt>
                <c:pt idx="65">
                  <c:v>20.332926584800525</c:v>
                </c:pt>
                <c:pt idx="66">
                  <c:v>20.552180314633219</c:v>
                </c:pt>
                <c:pt idx="67">
                  <c:v>20.769021333886879</c:v>
                </c:pt>
                <c:pt idx="68">
                  <c:v>20.983475433194922</c:v>
                </c:pt>
                <c:pt idx="69">
                  <c:v>21.195568425687945</c:v>
                </c:pt>
                <c:pt idx="70">
                  <c:v>21.405325667862023</c:v>
                </c:pt>
                <c:pt idx="71">
                  <c:v>21.612771949398848</c:v>
                </c:pt>
                <c:pt idx="72">
                  <c:v>21.817932634437796</c:v>
                </c:pt>
                <c:pt idx="73">
                  <c:v>22.020831790412011</c:v>
                </c:pt>
                <c:pt idx="74">
                  <c:v>22.221493312466396</c:v>
                </c:pt>
                <c:pt idx="75">
                  <c:v>22.419941082351386</c:v>
                </c:pt>
                <c:pt idx="76">
                  <c:v>22.616198989023847</c:v>
                </c:pt>
                <c:pt idx="77">
                  <c:v>22.810291111801817</c:v>
                </c:pt>
                <c:pt idx="78">
                  <c:v>23.002240645134101</c:v>
                </c:pt>
                <c:pt idx="79">
                  <c:v>23.192070576090778</c:v>
                </c:pt>
                <c:pt idx="80">
                  <c:v>23.37980333867257</c:v>
                </c:pt>
                <c:pt idx="81">
                  <c:v>23.565461488307264</c:v>
                </c:pt>
                <c:pt idx="82">
                  <c:v>23.749067332032922</c:v>
                </c:pt>
                <c:pt idx="83">
                  <c:v>23.930643208874869</c:v>
                </c:pt>
                <c:pt idx="84">
                  <c:v>24.110210936813907</c:v>
                </c:pt>
                <c:pt idx="85">
                  <c:v>24.287792298852018</c:v>
                </c:pt>
                <c:pt idx="86">
                  <c:v>24.463408848961222</c:v>
                </c:pt>
                <c:pt idx="87">
                  <c:v>24.637081631160353</c:v>
                </c:pt>
                <c:pt idx="88">
                  <c:v>24.808831984201625</c:v>
                </c:pt>
                <c:pt idx="89">
                  <c:v>24.978680280505124</c:v>
                </c:pt>
                <c:pt idx="90">
                  <c:v>25.146646990808073</c:v>
                </c:pt>
                <c:pt idx="91">
                  <c:v>25.312752445439923</c:v>
                </c:pt>
                <c:pt idx="92">
                  <c:v>25.477016725190214</c:v>
                </c:pt>
                <c:pt idx="93">
                  <c:v>25.639459790190884</c:v>
                </c:pt>
                <c:pt idx="94">
                  <c:v>25.800100925310964</c:v>
                </c:pt>
                <c:pt idx="95">
                  <c:v>25.958960377912021</c:v>
                </c:pt>
                <c:pt idx="96">
                  <c:v>26.116058030506032</c:v>
                </c:pt>
                <c:pt idx="97">
                  <c:v>26.271412492274809</c:v>
                </c:pt>
                <c:pt idx="98">
                  <c:v>26.425042637227147</c:v>
                </c:pt>
                <c:pt idx="99">
                  <c:v>26.576967095540841</c:v>
                </c:pt>
                <c:pt idx="100">
                  <c:v>26.727204284124362</c:v>
                </c:pt>
                <c:pt idx="101">
                  <c:v>26.875773072461506</c:v>
                </c:pt>
                <c:pt idx="102">
                  <c:v>27.022691128341265</c:v>
                </c:pt>
                <c:pt idx="103">
                  <c:v>27.167976121147824</c:v>
                </c:pt>
                <c:pt idx="104">
                  <c:v>27.311645840377729</c:v>
                </c:pt>
                <c:pt idx="105">
                  <c:v>27.453718099974004</c:v>
                </c:pt>
                <c:pt idx="106">
                  <c:v>27.594210138922477</c:v>
                </c:pt>
                <c:pt idx="107">
                  <c:v>27.73313906967778</c:v>
                </c:pt>
                <c:pt idx="108">
                  <c:v>27.870522853156221</c:v>
                </c:pt>
                <c:pt idx="109">
                  <c:v>28.006377987636007</c:v>
                </c:pt>
                <c:pt idx="110">
                  <c:v>28.140721159873525</c:v>
                </c:pt>
                <c:pt idx="111">
                  <c:v>28.273568737550718</c:v>
                </c:pt>
                <c:pt idx="112">
                  <c:v>28.404936933886255</c:v>
                </c:pt>
                <c:pt idx="113">
                  <c:v>28.534842012159423</c:v>
                </c:pt>
                <c:pt idx="114">
                  <c:v>28.663299726848042</c:v>
                </c:pt>
                <c:pt idx="115">
                  <c:v>28.79032607037356</c:v>
                </c:pt>
                <c:pt idx="116">
                  <c:v>28.915936381758105</c:v>
                </c:pt>
                <c:pt idx="117">
                  <c:v>29.040146507462573</c:v>
                </c:pt>
                <c:pt idx="118">
                  <c:v>29.162971773569758</c:v>
                </c:pt>
                <c:pt idx="119">
                  <c:v>29.284427040821139</c:v>
                </c:pt>
                <c:pt idx="120">
                  <c:v>29.404527487096484</c:v>
                </c:pt>
                <c:pt idx="121">
                  <c:v>29.523288221287078</c:v>
                </c:pt>
                <c:pt idx="122">
                  <c:v>29.640724072097704</c:v>
                </c:pt>
                <c:pt idx="123">
                  <c:v>29.756849232333153</c:v>
                </c:pt>
                <c:pt idx="124">
                  <c:v>29.871677757369937</c:v>
                </c:pt>
                <c:pt idx="125">
                  <c:v>29.985224498431513</c:v>
                </c:pt>
                <c:pt idx="126">
                  <c:v>30.097503111116175</c:v>
                </c:pt>
                <c:pt idx="127">
                  <c:v>30.208527510399961</c:v>
                </c:pt>
                <c:pt idx="128">
                  <c:v>30.318311834862065</c:v>
                </c:pt>
                <c:pt idx="129">
                  <c:v>30.42686988167404</c:v>
                </c:pt>
                <c:pt idx="130">
                  <c:v>30.534214708962025</c:v>
                </c:pt>
                <c:pt idx="131">
                  <c:v>30.640359454481828</c:v>
                </c:pt>
                <c:pt idx="132">
                  <c:v>30.745317844568611</c:v>
                </c:pt>
                <c:pt idx="133">
                  <c:v>30.84910288704183</c:v>
                </c:pt>
                <c:pt idx="134">
                  <c:v>30.951727346773705</c:v>
                </c:pt>
                <c:pt idx="135">
                  <c:v>31.053204013539741</c:v>
                </c:pt>
                <c:pt idx="136">
                  <c:v>31.153545185398734</c:v>
                </c:pt>
                <c:pt idx="137">
                  <c:v>31.252763555873376</c:v>
                </c:pt>
                <c:pt idx="138">
                  <c:v>31.350871371503992</c:v>
                </c:pt>
                <c:pt idx="139">
                  <c:v>31.447880874636308</c:v>
                </c:pt>
                <c:pt idx="140">
                  <c:v>31.543805419106121</c:v>
                </c:pt>
                <c:pt idx="141">
                  <c:v>31.638656107616324</c:v>
                </c:pt>
                <c:pt idx="142">
                  <c:v>31.732444233591078</c:v>
                </c:pt>
                <c:pt idx="143">
                  <c:v>31.825181936493813</c:v>
                </c:pt>
                <c:pt idx="144">
                  <c:v>31.916881396955354</c:v>
                </c:pt>
                <c:pt idx="145">
                  <c:v>32.007553872904666</c:v>
                </c:pt>
                <c:pt idx="146">
                  <c:v>32.097210492896487</c:v>
                </c:pt>
                <c:pt idx="147">
                  <c:v>32.185862001367916</c:v>
                </c:pt>
                <c:pt idx="148">
                  <c:v>32.273519441205892</c:v>
                </c:pt>
                <c:pt idx="149">
                  <c:v>32.360194236360655</c:v>
                </c:pt>
                <c:pt idx="150">
                  <c:v>32.445897140305625</c:v>
                </c:pt>
                <c:pt idx="151">
                  <c:v>32.530638716681381</c:v>
                </c:pt>
                <c:pt idx="152">
                  <c:v>32.614429420983519</c:v>
                </c:pt>
                <c:pt idx="153">
                  <c:v>32.697280289030616</c:v>
                </c:pt>
                <c:pt idx="154">
                  <c:v>32.779202420650378</c:v>
                </c:pt>
                <c:pt idx="155">
                  <c:v>32.860205304660035</c:v>
                </c:pt>
                <c:pt idx="156">
                  <c:v>32.940299254403627</c:v>
                </c:pt>
                <c:pt idx="157">
                  <c:v>33.019494242184017</c:v>
                </c:pt>
                <c:pt idx="158">
                  <c:v>33.097800430131301</c:v>
                </c:pt>
                <c:pt idx="159">
                  <c:v>33.175227784665964</c:v>
                </c:pt>
                <c:pt idx="160">
                  <c:v>33.25178579467304</c:v>
                </c:pt>
                <c:pt idx="161">
                  <c:v>33.327484183128021</c:v>
                </c:pt>
                <c:pt idx="162">
                  <c:v>33.402332146091751</c:v>
                </c:pt>
                <c:pt idx="163">
                  <c:v>33.476339497579218</c:v>
                </c:pt>
                <c:pt idx="164">
                  <c:v>33.54951522237598</c:v>
                </c:pt>
                <c:pt idx="165">
                  <c:v>33.621868429784286</c:v>
                </c:pt>
                <c:pt idx="166">
                  <c:v>33.693408638226273</c:v>
                </c:pt>
                <c:pt idx="167">
                  <c:v>33.764144909372256</c:v>
                </c:pt>
                <c:pt idx="168">
                  <c:v>33.834086008980549</c:v>
                </c:pt>
                <c:pt idx="169">
                  <c:v>33.903241227840397</c:v>
                </c:pt>
                <c:pt idx="170">
                  <c:v>33.971618563107292</c:v>
                </c:pt>
                <c:pt idx="171">
                  <c:v>34.039226949387334</c:v>
                </c:pt>
                <c:pt idx="172">
                  <c:v>34.106074919016933</c:v>
                </c:pt>
                <c:pt idx="173">
                  <c:v>34.172171234183054</c:v>
                </c:pt>
                <c:pt idx="174">
                  <c:v>34.23752419315808</c:v>
                </c:pt>
                <c:pt idx="175">
                  <c:v>34.302141906843602</c:v>
                </c:pt>
                <c:pt idx="176">
                  <c:v>34.366032432566627</c:v>
                </c:pt>
                <c:pt idx="177">
                  <c:v>34.42920434744709</c:v>
                </c:pt>
                <c:pt idx="178">
                  <c:v>34.491665471168162</c:v>
                </c:pt>
                <c:pt idx="179">
                  <c:v>34.553423438667593</c:v>
                </c:pt>
                <c:pt idx="180">
                  <c:v>34.614486482158384</c:v>
                </c:pt>
                <c:pt idx="181">
                  <c:v>34.674862182354865</c:v>
                </c:pt>
                <c:pt idx="182">
                  <c:v>34.734558287543436</c:v>
                </c:pt>
                <c:pt idx="183">
                  <c:v>34.793582285536999</c:v>
                </c:pt>
                <c:pt idx="184">
                  <c:v>34.851941781498667</c:v>
                </c:pt>
                <c:pt idx="185">
                  <c:v>34.909644175836952</c:v>
                </c:pt>
                <c:pt idx="186">
                  <c:v>34.966696545651644</c:v>
                </c:pt>
                <c:pt idx="187">
                  <c:v>35.023106416740781</c:v>
                </c:pt>
                <c:pt idx="188">
                  <c:v>35.078880997704871</c:v>
                </c:pt>
                <c:pt idx="189">
                  <c:v>35.13402707180532</c:v>
                </c:pt>
                <c:pt idx="190">
                  <c:v>35.188551940835282</c:v>
                </c:pt>
                <c:pt idx="191">
                  <c:v>35.242462615342788</c:v>
                </c:pt>
                <c:pt idx="192">
                  <c:v>35.295765918224873</c:v>
                </c:pt>
                <c:pt idx="193">
                  <c:v>35.348468383086484</c:v>
                </c:pt>
                <c:pt idx="194">
                  <c:v>35.400577206838221</c:v>
                </c:pt>
                <c:pt idx="195">
                  <c:v>35.452099072214757</c:v>
                </c:pt>
                <c:pt idx="196">
                  <c:v>35.503040263460527</c:v>
                </c:pt>
                <c:pt idx="197">
                  <c:v>35.55340748762228</c:v>
                </c:pt>
                <c:pt idx="198">
                  <c:v>35.603206817278803</c:v>
                </c:pt>
                <c:pt idx="199">
                  <c:v>35.652444537341403</c:v>
                </c:pt>
                <c:pt idx="200">
                  <c:v>35.70112659733131</c:v>
                </c:pt>
                <c:pt idx="201">
                  <c:v>35.749259623001763</c:v>
                </c:pt>
                <c:pt idx="202">
                  <c:v>35.796849907399455</c:v>
                </c:pt>
                <c:pt idx="203">
                  <c:v>35.843903507982127</c:v>
                </c:pt>
                <c:pt idx="204">
                  <c:v>35.890426505274981</c:v>
                </c:pt>
                <c:pt idx="205">
                  <c:v>35.936424965956704</c:v>
                </c:pt>
                <c:pt idx="206">
                  <c:v>35.981904724303455</c:v>
                </c:pt>
                <c:pt idx="207">
                  <c:v>36.026871527268838</c:v>
                </c:pt>
                <c:pt idx="208">
                  <c:v>36.07133139444187</c:v>
                </c:pt>
                <c:pt idx="209">
                  <c:v>36.115289900138755</c:v>
                </c:pt>
                <c:pt idx="210">
                  <c:v>36.158752563479261</c:v>
                </c:pt>
                <c:pt idx="211">
                  <c:v>36.201724851320819</c:v>
                </c:pt>
                <c:pt idx="212">
                  <c:v>36.244212470341211</c:v>
                </c:pt>
                <c:pt idx="213">
                  <c:v>36.286220972350769</c:v>
                </c:pt>
                <c:pt idx="214">
                  <c:v>36.327755681577983</c:v>
                </c:pt>
                <c:pt idx="215">
                  <c:v>36.368821848480586</c:v>
                </c:pt>
                <c:pt idx="216">
                  <c:v>36.409424590996039</c:v>
                </c:pt>
                <c:pt idx="217">
                  <c:v>36.449569164825647</c:v>
                </c:pt>
                <c:pt idx="218">
                  <c:v>36.489260517761842</c:v>
                </c:pt>
                <c:pt idx="219">
                  <c:v>36.528503301514704</c:v>
                </c:pt>
                <c:pt idx="220">
                  <c:v>36.5673033155648</c:v>
                </c:pt>
                <c:pt idx="221">
                  <c:v>36.605665366166868</c:v>
                </c:pt>
                <c:pt idx="222">
                  <c:v>36.643594635078358</c:v>
                </c:pt>
                <c:pt idx="223">
                  <c:v>36.681095994579408</c:v>
                </c:pt>
                <c:pt idx="224">
                  <c:v>36.718174026352514</c:v>
                </c:pt>
                <c:pt idx="225">
                  <c:v>36.754833438244091</c:v>
                </c:pt>
                <c:pt idx="226">
                  <c:v>36.791078700841155</c:v>
                </c:pt>
                <c:pt idx="227">
                  <c:v>36.826914744459415</c:v>
                </c:pt>
                <c:pt idx="228">
                  <c:v>36.862346258318141</c:v>
                </c:pt>
                <c:pt idx="229">
                  <c:v>36.897377530339995</c:v>
                </c:pt>
                <c:pt idx="230">
                  <c:v>36.93201321437828</c:v>
                </c:pt>
                <c:pt idx="231">
                  <c:v>36.96625781362745</c:v>
                </c:pt>
                <c:pt idx="232">
                  <c:v>37.00011589852236</c:v>
                </c:pt>
                <c:pt idx="233">
                  <c:v>37.033591745826953</c:v>
                </c:pt>
                <c:pt idx="234">
                  <c:v>37.066689553341419</c:v>
                </c:pt>
                <c:pt idx="235">
                  <c:v>37.099413661194482</c:v>
                </c:pt>
                <c:pt idx="236">
                  <c:v>37.131768455032599</c:v>
                </c:pt>
                <c:pt idx="237">
                  <c:v>37.16375801409994</c:v>
                </c:pt>
                <c:pt idx="238">
                  <c:v>37.195386335925534</c:v>
                </c:pt>
                <c:pt idx="239">
                  <c:v>37.226657750130599</c:v>
                </c:pt>
                <c:pt idx="240">
                  <c:v>37.257576113829487</c:v>
                </c:pt>
                <c:pt idx="241">
                  <c:v>37.288144754300809</c:v>
                </c:pt>
                <c:pt idx="242">
                  <c:v>37.318367777962912</c:v>
                </c:pt>
                <c:pt idx="243">
                  <c:v>37.348249286923121</c:v>
                </c:pt>
                <c:pt idx="244">
                  <c:v>37.377793297677322</c:v>
                </c:pt>
                <c:pt idx="245">
                  <c:v>37.407003448885668</c:v>
                </c:pt>
                <c:pt idx="246">
                  <c:v>37.435883794398151</c:v>
                </c:pt>
                <c:pt idx="247">
                  <c:v>37.464437719168259</c:v>
                </c:pt>
                <c:pt idx="248">
                  <c:v>37.492669127083659</c:v>
                </c:pt>
                <c:pt idx="249">
                  <c:v>37.520581891942157</c:v>
                </c:pt>
                <c:pt idx="250">
                  <c:v>37.548178777449706</c:v>
                </c:pt>
                <c:pt idx="251">
                  <c:v>37.575463136879577</c:v>
                </c:pt>
                <c:pt idx="252">
                  <c:v>37.602439121153978</c:v>
                </c:pt>
                <c:pt idx="253">
                  <c:v>37.629110197214253</c:v>
                </c:pt>
                <c:pt idx="254">
                  <c:v>37.655479730637239</c:v>
                </c:pt>
                <c:pt idx="255">
                  <c:v>37.681551224372093</c:v>
                </c:pt>
                <c:pt idx="256">
                  <c:v>37.707328447316812</c:v>
                </c:pt>
                <c:pt idx="257">
                  <c:v>37.732814766704024</c:v>
                </c:pt>
                <c:pt idx="258">
                  <c:v>37.758013388524553</c:v>
                </c:pt>
                <c:pt idx="259">
                  <c:v>37.782926938270961</c:v>
                </c:pt>
                <c:pt idx="260">
                  <c:v>37.807559140928191</c:v>
                </c:pt>
                <c:pt idx="261">
                  <c:v>37.831912882874889</c:v>
                </c:pt>
                <c:pt idx="262">
                  <c:v>37.855991145247167</c:v>
                </c:pt>
                <c:pt idx="263">
                  <c:v>37.879797039852363</c:v>
                </c:pt>
                <c:pt idx="264">
                  <c:v>37.903333367499712</c:v>
                </c:pt>
                <c:pt idx="265">
                  <c:v>37.926603546744118</c:v>
                </c:pt>
                <c:pt idx="266">
                  <c:v>37.949610194582931</c:v>
                </c:pt>
                <c:pt idx="267">
                  <c:v>37.972356467709339</c:v>
                </c:pt>
                <c:pt idx="268">
                  <c:v>37.994845325194575</c:v>
                </c:pt>
                <c:pt idx="269">
                  <c:v>38.017079842068064</c:v>
                </c:pt>
                <c:pt idx="270">
                  <c:v>38.039062696592453</c:v>
                </c:pt>
                <c:pt idx="271">
                  <c:v>38.060796787800385</c:v>
                </c:pt>
                <c:pt idx="272">
                  <c:v>38.082285029387243</c:v>
                </c:pt>
                <c:pt idx="273">
                  <c:v>38.103530701462958</c:v>
                </c:pt>
                <c:pt idx="274">
                  <c:v>38.124535973670262</c:v>
                </c:pt>
                <c:pt idx="275">
                  <c:v>38.145303606358986</c:v>
                </c:pt>
                <c:pt idx="276">
                  <c:v>38.165836452173004</c:v>
                </c:pt>
                <c:pt idx="277">
                  <c:v>38.186137102667814</c:v>
                </c:pt>
                <c:pt idx="278">
                  <c:v>38.206208224552412</c:v>
                </c:pt>
                <c:pt idx="279">
                  <c:v>38.226052330957458</c:v>
                </c:pt>
                <c:pt idx="280">
                  <c:v>38.245672041471281</c:v>
                </c:pt>
                <c:pt idx="281">
                  <c:v>38.265070044799913</c:v>
                </c:pt>
                <c:pt idx="282">
                  <c:v>38.284248924403549</c:v>
                </c:pt>
                <c:pt idx="283">
                  <c:v>38.303211288476859</c:v>
                </c:pt>
                <c:pt idx="284">
                  <c:v>38.321958988895787</c:v>
                </c:pt>
                <c:pt idx="285">
                  <c:v>38.340494282744913</c:v>
                </c:pt>
                <c:pt idx="286">
                  <c:v>38.358819782286837</c:v>
                </c:pt>
                <c:pt idx="287">
                  <c:v>38.376938064909481</c:v>
                </c:pt>
                <c:pt idx="288">
                  <c:v>38.394851555497212</c:v>
                </c:pt>
                <c:pt idx="289">
                  <c:v>38.412562350114598</c:v>
                </c:pt>
                <c:pt idx="290">
                  <c:v>38.430072814143159</c:v>
                </c:pt>
                <c:pt idx="291">
                  <c:v>38.447385331591875</c:v>
                </c:pt>
                <c:pt idx="292">
                  <c:v>38.46450211099468</c:v>
                </c:pt>
                <c:pt idx="293">
                  <c:v>38.481425361350674</c:v>
                </c:pt>
                <c:pt idx="294">
                  <c:v>38.498156782629479</c:v>
                </c:pt>
                <c:pt idx="295">
                  <c:v>38.514698482027477</c:v>
                </c:pt>
                <c:pt idx="296">
                  <c:v>38.53105310814032</c:v>
                </c:pt>
                <c:pt idx="297">
                  <c:v>38.547222888766939</c:v>
                </c:pt>
                <c:pt idx="298">
                  <c:v>38.56320966675392</c:v>
                </c:pt>
                <c:pt idx="299">
                  <c:v>38.579015870663852</c:v>
                </c:pt>
                <c:pt idx="300">
                  <c:v>38.594642709107163</c:v>
                </c:pt>
                <c:pt idx="301">
                  <c:v>38.610092262113703</c:v>
                </c:pt>
                <c:pt idx="302">
                  <c:v>38.625367128335384</c:v>
                </c:pt>
                <c:pt idx="303">
                  <c:v>38.640469212462079</c:v>
                </c:pt>
                <c:pt idx="304">
                  <c:v>38.655400793911738</c:v>
                </c:pt>
                <c:pt idx="305">
                  <c:v>38.670163564341635</c:v>
                </c:pt>
                <c:pt idx="306">
                  <c:v>38.684759196664267</c:v>
                </c:pt>
                <c:pt idx="307">
                  <c:v>38.699189826991841</c:v>
                </c:pt>
                <c:pt idx="308">
                  <c:v>38.713457655583539</c:v>
                </c:pt>
                <c:pt idx="309">
                  <c:v>38.727564296094208</c:v>
                </c:pt>
                <c:pt idx="310">
                  <c:v>38.7415115520621</c:v>
                </c:pt>
                <c:pt idx="311">
                  <c:v>38.75530079414149</c:v>
                </c:pt>
                <c:pt idx="312">
                  <c:v>38.768934589525315</c:v>
                </c:pt>
                <c:pt idx="313">
                  <c:v>38.782414289681256</c:v>
                </c:pt>
                <c:pt idx="314">
                  <c:v>38.79574161080177</c:v>
                </c:pt>
                <c:pt idx="315">
                  <c:v>38.808918660447667</c:v>
                </c:pt>
                <c:pt idx="316">
                  <c:v>38.821945774062897</c:v>
                </c:pt>
                <c:pt idx="317">
                  <c:v>38.834825540612627</c:v>
                </c:pt>
                <c:pt idx="318">
                  <c:v>38.847559442074029</c:v>
                </c:pt>
                <c:pt idx="319">
                  <c:v>38.860149537788459</c:v>
                </c:pt>
                <c:pt idx="320">
                  <c:v>38.872597564530864</c:v>
                </c:pt>
                <c:pt idx="321">
                  <c:v>38.884904219072183</c:v>
                </c:pt>
                <c:pt idx="322">
                  <c:v>38.897071296398259</c:v>
                </c:pt>
                <c:pt idx="323">
                  <c:v>38.909100573272994</c:v>
                </c:pt>
                <c:pt idx="324">
                  <c:v>38.920993273197709</c:v>
                </c:pt>
                <c:pt idx="325">
                  <c:v>38.932751136856993</c:v>
                </c:pt>
                <c:pt idx="326">
                  <c:v>38.944375940396753</c:v>
                </c:pt>
                <c:pt idx="327">
                  <c:v>38.955869151462004</c:v>
                </c:pt>
                <c:pt idx="328">
                  <c:v>38.967232291071859</c:v>
                </c:pt>
                <c:pt idx="329">
                  <c:v>38.978466825311862</c:v>
                </c:pt>
                <c:pt idx="330">
                  <c:v>38.989574437170219</c:v>
                </c:pt>
                <c:pt idx="331">
                  <c:v>39.000556399128286</c:v>
                </c:pt>
                <c:pt idx="332">
                  <c:v>39.011414257671312</c:v>
                </c:pt>
                <c:pt idx="333">
                  <c:v>39.022149240940962</c:v>
                </c:pt>
                <c:pt idx="334">
                  <c:v>39.032762651926063</c:v>
                </c:pt>
                <c:pt idx="335">
                  <c:v>39.043256252217851</c:v>
                </c:pt>
                <c:pt idx="336">
                  <c:v>39.053631533920303</c:v>
                </c:pt>
                <c:pt idx="337">
                  <c:v>39.063889671616209</c:v>
                </c:pt>
                <c:pt idx="338">
                  <c:v>39.0740315701009</c:v>
                </c:pt>
                <c:pt idx="339">
                  <c:v>39.084058049395622</c:v>
                </c:pt>
                <c:pt idx="340">
                  <c:v>39.093971346261938</c:v>
                </c:pt>
                <c:pt idx="341">
                  <c:v>39.103772755771594</c:v>
                </c:pt>
                <c:pt idx="342">
                  <c:v>39.113462927244669</c:v>
                </c:pt>
                <c:pt idx="343">
                  <c:v>39.123043032954264</c:v>
                </c:pt>
                <c:pt idx="344">
                  <c:v>39.132514667507607</c:v>
                </c:pt>
                <c:pt idx="345">
                  <c:v>39.141878920147427</c:v>
                </c:pt>
                <c:pt idx="346">
                  <c:v>39.151137046418768</c:v>
                </c:pt>
                <c:pt idx="347">
                  <c:v>39.160290089600203</c:v>
                </c:pt>
                <c:pt idx="348">
                  <c:v>39.169339576986239</c:v>
                </c:pt>
                <c:pt idx="349">
                  <c:v>39.178286794658618</c:v>
                </c:pt>
                <c:pt idx="350">
                  <c:v>39.187132631505982</c:v>
                </c:pt>
                <c:pt idx="351">
                  <c:v>39.195878336010317</c:v>
                </c:pt>
                <c:pt idx="352">
                  <c:v>39.204525152573865</c:v>
                </c:pt>
                <c:pt idx="353">
                  <c:v>39.213073940179903</c:v>
                </c:pt>
                <c:pt idx="354">
                  <c:v>39.221526006153681</c:v>
                </c:pt>
                <c:pt idx="355">
                  <c:v>39.229882499551749</c:v>
                </c:pt>
                <c:pt idx="356">
                  <c:v>39.238144329763593</c:v>
                </c:pt>
                <c:pt idx="357">
                  <c:v>39.246312774210345</c:v>
                </c:pt>
                <c:pt idx="358">
                  <c:v>39.254388783617713</c:v>
                </c:pt>
                <c:pt idx="359">
                  <c:v>39.262373158818306</c:v>
                </c:pt>
                <c:pt idx="360">
                  <c:v>39.27026737148951</c:v>
                </c:pt>
                <c:pt idx="361">
                  <c:v>39.278072449258055</c:v>
                </c:pt>
                <c:pt idx="362">
                  <c:v>39.285789472806627</c:v>
                </c:pt>
                <c:pt idx="363">
                  <c:v>39.293419397103449</c:v>
                </c:pt>
                <c:pt idx="364">
                  <c:v>39.300963463735954</c:v>
                </c:pt>
                <c:pt idx="365">
                  <c:v>39.30842243706482</c:v>
                </c:pt>
                <c:pt idx="366">
                  <c:v>39.315797091603471</c:v>
                </c:pt>
                <c:pt idx="367">
                  <c:v>39.32308785778568</c:v>
                </c:pt>
                <c:pt idx="368">
                  <c:v>39.330296208934072</c:v>
                </c:pt>
                <c:pt idx="369">
                  <c:v>39.33742344755936</c:v>
                </c:pt>
                <c:pt idx="370">
                  <c:v>39.344470098510875</c:v>
                </c:pt>
                <c:pt idx="371">
                  <c:v>39.351436755915813</c:v>
                </c:pt>
                <c:pt idx="372">
                  <c:v>39.358324791740145</c:v>
                </c:pt>
                <c:pt idx="373">
                  <c:v>39.365135183167766</c:v>
                </c:pt>
                <c:pt idx="374">
                  <c:v>39.371868854414984</c:v>
                </c:pt>
                <c:pt idx="375">
                  <c:v>39.378526808277599</c:v>
                </c:pt>
                <c:pt idx="376">
                  <c:v>39.385109703258735</c:v>
                </c:pt>
                <c:pt idx="377">
                  <c:v>39.391617250880529</c:v>
                </c:pt>
                <c:pt idx="378">
                  <c:v>39.398050301397184</c:v>
                </c:pt>
                <c:pt idx="379">
                  <c:v>39.404410332768499</c:v>
                </c:pt>
                <c:pt idx="380">
                  <c:v>39.410697847143631</c:v>
                </c:pt>
                <c:pt idx="381">
                  <c:v>39.416914186457312</c:v>
                </c:pt>
                <c:pt idx="382">
                  <c:v>39.423060218950788</c:v>
                </c:pt>
                <c:pt idx="383">
                  <c:v>39.429136727710208</c:v>
                </c:pt>
                <c:pt idx="384">
                  <c:v>39.435144482771584</c:v>
                </c:pt>
                <c:pt idx="385">
                  <c:v>39.441084185482417</c:v>
                </c:pt>
                <c:pt idx="386">
                  <c:v>39.446956673361164</c:v>
                </c:pt>
                <c:pt idx="387">
                  <c:v>39.452762574248744</c:v>
                </c:pt>
                <c:pt idx="388">
                  <c:v>39.458502989044305</c:v>
                </c:pt>
                <c:pt idx="389">
                  <c:v>39.464178719434408</c:v>
                </c:pt>
                <c:pt idx="390">
                  <c:v>39.469790297646597</c:v>
                </c:pt>
                <c:pt idx="391">
                  <c:v>39.475338399424928</c:v>
                </c:pt>
                <c:pt idx="392">
                  <c:v>39.480823891079439</c:v>
                </c:pt>
                <c:pt idx="393">
                  <c:v>39.486247139664457</c:v>
                </c:pt>
                <c:pt idx="394">
                  <c:v>39.491609163912472</c:v>
                </c:pt>
                <c:pt idx="395">
                  <c:v>39.496910648788678</c:v>
                </c:pt>
                <c:pt idx="396">
                  <c:v>39.502152040289374</c:v>
                </c:pt>
                <c:pt idx="397">
                  <c:v>39.507334120001708</c:v>
                </c:pt>
                <c:pt idx="398">
                  <c:v>39.512457685856184</c:v>
                </c:pt>
                <c:pt idx="399">
                  <c:v>39.517523250612577</c:v>
                </c:pt>
                <c:pt idx="400">
                  <c:v>39.522531031535138</c:v>
                </c:pt>
                <c:pt idx="401">
                  <c:v>39.527481736356847</c:v>
                </c:pt>
                <c:pt idx="402">
                  <c:v>39.532376414788558</c:v>
                </c:pt>
                <c:pt idx="403">
                  <c:v>39.537215764045087</c:v>
                </c:pt>
                <c:pt idx="404">
                  <c:v>39.542000619615997</c:v>
                </c:pt>
                <c:pt idx="405">
                  <c:v>39.546731747765108</c:v>
                </c:pt>
                <c:pt idx="406">
                  <c:v>39.551409492378568</c:v>
                </c:pt>
                <c:pt idx="407">
                  <c:v>39.556034408447161</c:v>
                </c:pt>
                <c:pt idx="408">
                  <c:v>39.560607060983102</c:v>
                </c:pt>
                <c:pt idx="409">
                  <c:v>39.565128204085958</c:v>
                </c:pt>
                <c:pt idx="410">
                  <c:v>39.569598367300024</c:v>
                </c:pt>
                <c:pt idx="411">
                  <c:v>39.574018353797108</c:v>
                </c:pt>
                <c:pt idx="412">
                  <c:v>39.578388675942733</c:v>
                </c:pt>
                <c:pt idx="413">
                  <c:v>39.582708826603671</c:v>
                </c:pt>
                <c:pt idx="414">
                  <c:v>39.586979440132552</c:v>
                </c:pt>
                <c:pt idx="415">
                  <c:v>39.591201455571159</c:v>
                </c:pt>
                <c:pt idx="416">
                  <c:v>39.595375434472402</c:v>
                </c:pt>
                <c:pt idx="417">
                  <c:v>39.599502145286102</c:v>
                </c:pt>
                <c:pt idx="418">
                  <c:v>39.603582218616559</c:v>
                </c:pt>
                <c:pt idx="419">
                  <c:v>39.607616225761241</c:v>
                </c:pt>
                <c:pt idx="420">
                  <c:v>39.61160487391728</c:v>
                </c:pt>
                <c:pt idx="421">
                  <c:v>39.615548537939546</c:v>
                </c:pt>
                <c:pt idx="422">
                  <c:v>39.619447222585187</c:v>
                </c:pt>
                <c:pt idx="423">
                  <c:v>39.623301885704564</c:v>
                </c:pt>
                <c:pt idx="424">
                  <c:v>39.627113172997916</c:v>
                </c:pt>
                <c:pt idx="425">
                  <c:v>39.630881531356508</c:v>
                </c:pt>
                <c:pt idx="426">
                  <c:v>39.634607417676108</c:v>
                </c:pt>
                <c:pt idx="427">
                  <c:v>39.638291039071987</c:v>
                </c:pt>
                <c:pt idx="428">
                  <c:v>39.641933115720292</c:v>
                </c:pt>
                <c:pt idx="429">
                  <c:v>39.645533836980199</c:v>
                </c:pt>
                <c:pt idx="430">
                  <c:v>39.64909380098878</c:v>
                </c:pt>
                <c:pt idx="431">
                  <c:v>39.652613282781175</c:v>
                </c:pt>
                <c:pt idx="432">
                  <c:v>39.656093028303587</c:v>
                </c:pt>
                <c:pt idx="433">
                  <c:v>39.659533471040874</c:v>
                </c:pt>
                <c:pt idx="434">
                  <c:v>39.662935072900652</c:v>
                </c:pt>
                <c:pt idx="435">
                  <c:v>39.666298197258655</c:v>
                </c:pt>
                <c:pt idx="436">
                  <c:v>39.669623579522593</c:v>
                </c:pt>
                <c:pt idx="437">
                  <c:v>39.672911578438004</c:v>
                </c:pt>
                <c:pt idx="438">
                  <c:v>39.676162449522337</c:v>
                </c:pt>
                <c:pt idx="439">
                  <c:v>39.67937648501357</c:v>
                </c:pt>
                <c:pt idx="440">
                  <c:v>39.682554003135984</c:v>
                </c:pt>
                <c:pt idx="441">
                  <c:v>39.685695940286031</c:v>
                </c:pt>
                <c:pt idx="442">
                  <c:v>39.688802538261328</c:v>
                </c:pt>
                <c:pt idx="443">
                  <c:v>39.691874031633596</c:v>
                </c:pt>
                <c:pt idx="444">
                  <c:v>39.69491095396917</c:v>
                </c:pt>
                <c:pt idx="445">
                  <c:v>39.697913670342864</c:v>
                </c:pt>
                <c:pt idx="446">
                  <c:v>39.700882358174979</c:v>
                </c:pt>
                <c:pt idx="447">
                  <c:v>39.703817484009804</c:v>
                </c:pt>
                <c:pt idx="448">
                  <c:v>39.706719384174576</c:v>
                </c:pt>
                <c:pt idx="449">
                  <c:v>39.70958818644705</c:v>
                </c:pt>
                <c:pt idx="450">
                  <c:v>39.712424559865653</c:v>
                </c:pt>
                <c:pt idx="451">
                  <c:v>39.715228946849166</c:v>
                </c:pt>
                <c:pt idx="452">
                  <c:v>39.718001653643149</c:v>
                </c:pt>
                <c:pt idx="453">
                  <c:v>39.720742979994377</c:v>
                </c:pt>
                <c:pt idx="454">
                  <c:v>39.723453072796161</c:v>
                </c:pt>
                <c:pt idx="455">
                  <c:v>39.726132469642849</c:v>
                </c:pt>
                <c:pt idx="456">
                  <c:v>39.728781812528965</c:v>
                </c:pt>
                <c:pt idx="457">
                  <c:v>39.731401215158741</c:v>
                </c:pt>
                <c:pt idx="458">
                  <c:v>39.733991080988091</c:v>
                </c:pt>
                <c:pt idx="459">
                  <c:v>39.736551721218675</c:v>
                </c:pt>
                <c:pt idx="460">
                  <c:v>39.739083348295821</c:v>
                </c:pt>
                <c:pt idx="461">
                  <c:v>39.741586016779081</c:v>
                </c:pt>
                <c:pt idx="462">
                  <c:v>39.74406040964611</c:v>
                </c:pt>
                <c:pt idx="463">
                  <c:v>39.746506942048079</c:v>
                </c:pt>
                <c:pt idx="464">
                  <c:v>39.748925733874145</c:v>
                </c:pt>
                <c:pt idx="465">
                  <c:v>39.75131718190341</c:v>
                </c:pt>
                <c:pt idx="466">
                  <c:v>39.753681582494494</c:v>
                </c:pt>
                <c:pt idx="467">
                  <c:v>39.75601930943786</c:v>
                </c:pt>
                <c:pt idx="468">
                  <c:v>39.758330612409381</c:v>
                </c:pt>
                <c:pt idx="469">
                  <c:v>39.760615599730762</c:v>
                </c:pt>
                <c:pt idx="470">
                  <c:v>39.762875079075258</c:v>
                </c:pt>
                <c:pt idx="471">
                  <c:v>39.765109111482204</c:v>
                </c:pt>
                <c:pt idx="472">
                  <c:v>39.76731792420366</c:v>
                </c:pt>
                <c:pt idx="473">
                  <c:v>39.769501573330487</c:v>
                </c:pt>
                <c:pt idx="474">
                  <c:v>39.771660601382372</c:v>
                </c:pt>
                <c:pt idx="475">
                  <c:v>39.77379533663931</c:v>
                </c:pt>
                <c:pt idx="476">
                  <c:v>39.775906072082805</c:v>
                </c:pt>
                <c:pt idx="477">
                  <c:v>39.777992727100795</c:v>
                </c:pt>
                <c:pt idx="478">
                  <c:v>39.780055723720849</c:v>
                </c:pt>
                <c:pt idx="479">
                  <c:v>39.78209539708822</c:v>
                </c:pt>
                <c:pt idx="480">
                  <c:v>39.784112208446224</c:v>
                </c:pt>
                <c:pt idx="481">
                  <c:v>39.786106221990778</c:v>
                </c:pt>
                <c:pt idx="482">
                  <c:v>39.788077571045861</c:v>
                </c:pt>
                <c:pt idx="483">
                  <c:v>39.79002641229804</c:v>
                </c:pt>
                <c:pt idx="484">
                  <c:v>39.791952944635348</c:v>
                </c:pt>
                <c:pt idx="485">
                  <c:v>39.793857437061654</c:v>
                </c:pt>
                <c:pt idx="486">
                  <c:v>39.795740122886208</c:v>
                </c:pt>
                <c:pt idx="487">
                  <c:v>39.797601403626615</c:v>
                </c:pt>
                <c:pt idx="488">
                  <c:v>39.799441582102119</c:v>
                </c:pt>
                <c:pt idx="489">
                  <c:v>39.801260916194003</c:v>
                </c:pt>
                <c:pt idx="490">
                  <c:v>39.803059866338664</c:v>
                </c:pt>
                <c:pt idx="491">
                  <c:v>39.804838690590927</c:v>
                </c:pt>
                <c:pt idx="492">
                  <c:v>39.806597368353792</c:v>
                </c:pt>
                <c:pt idx="493">
                  <c:v>39.808335878722382</c:v>
                </c:pt>
                <c:pt idx="494">
                  <c:v>39.810054672371265</c:v>
                </c:pt>
                <c:pt idx="495">
                  <c:v>39.811753873891334</c:v>
                </c:pt>
                <c:pt idx="496">
                  <c:v>39.813433883542181</c:v>
                </c:pt>
                <c:pt idx="497">
                  <c:v>39.815094942927487</c:v>
                </c:pt>
                <c:pt idx="498">
                  <c:v>39.816736901705141</c:v>
                </c:pt>
                <c:pt idx="499">
                  <c:v>39.818360023932293</c:v>
                </c:pt>
                <c:pt idx="500">
                  <c:v>39.819964753566509</c:v>
                </c:pt>
                <c:pt idx="501">
                  <c:v>39.821551236382689</c:v>
                </c:pt>
                <c:pt idx="502">
                  <c:v>39.823119629474718</c:v>
                </c:pt>
                <c:pt idx="503">
                  <c:v>39.82467028104422</c:v>
                </c:pt>
                <c:pt idx="504">
                  <c:v>39.826203422094309</c:v>
                </c:pt>
                <c:pt idx="505">
                  <c:v>39.827719430132049</c:v>
                </c:pt>
                <c:pt idx="506">
                  <c:v>39.829218194694313</c:v>
                </c:pt>
                <c:pt idx="507">
                  <c:v>39.830700142862398</c:v>
                </c:pt>
                <c:pt idx="508">
                  <c:v>39.832165345123016</c:v>
                </c:pt>
                <c:pt idx="509">
                  <c:v>39.833613800274428</c:v>
                </c:pt>
                <c:pt idx="510">
                  <c:v>39.835045788527857</c:v>
                </c:pt>
                <c:pt idx="511">
                  <c:v>39.836461558667416</c:v>
                </c:pt>
                <c:pt idx="512">
                  <c:v>39.837861391838729</c:v>
                </c:pt>
                <c:pt idx="513">
                  <c:v>39.839245360924011</c:v>
                </c:pt>
                <c:pt idx="514">
                  <c:v>39.840613567834623</c:v>
                </c:pt>
                <c:pt idx="515">
                  <c:v>39.841966442030355</c:v>
                </c:pt>
                <c:pt idx="516">
                  <c:v>39.843303928563749</c:v>
                </c:pt>
                <c:pt idx="517">
                  <c:v>39.844626193530189</c:v>
                </c:pt>
                <c:pt idx="518">
                  <c:v>39.84593343158155</c:v>
                </c:pt>
                <c:pt idx="519">
                  <c:v>39.847225931533188</c:v>
                </c:pt>
                <c:pt idx="520">
                  <c:v>39.848503612971797</c:v>
                </c:pt>
                <c:pt idx="521">
                  <c:v>39.849766515469597</c:v>
                </c:pt>
                <c:pt idx="522">
                  <c:v>39.851015174981129</c:v>
                </c:pt>
                <c:pt idx="523">
                  <c:v>39.852249596075225</c:v>
                </c:pt>
                <c:pt idx="524">
                  <c:v>39.853470154007347</c:v>
                </c:pt>
                <c:pt idx="525">
                  <c:v>39.854677093690476</c:v>
                </c:pt>
                <c:pt idx="526">
                  <c:v>39.855870309919084</c:v>
                </c:pt>
                <c:pt idx="527">
                  <c:v>39.857049268826273</c:v>
                </c:pt>
                <c:pt idx="528">
                  <c:v>39.858214743330045</c:v>
                </c:pt>
                <c:pt idx="529">
                  <c:v>39.859366964754983</c:v>
                </c:pt>
                <c:pt idx="530">
                  <c:v>39.860506174534258</c:v>
                </c:pt>
                <c:pt idx="531">
                  <c:v>39.861632483371302</c:v>
                </c:pt>
                <c:pt idx="532">
                  <c:v>39.862746160350767</c:v>
                </c:pt>
                <c:pt idx="533">
                  <c:v>39.863847096158352</c:v>
                </c:pt>
                <c:pt idx="534">
                  <c:v>39.864935269400412</c:v>
                </c:pt>
                <c:pt idx="535">
                  <c:v>39.866011076009165</c:v>
                </c:pt>
                <c:pt idx="536">
                  <c:v>39.867074778748147</c:v>
                </c:pt>
                <c:pt idx="537">
                  <c:v>39.868126381928967</c:v>
                </c:pt>
                <c:pt idx="538">
                  <c:v>39.869165999414363</c:v>
                </c:pt>
                <c:pt idx="539">
                  <c:v>39.870193716923552</c:v>
                </c:pt>
                <c:pt idx="540">
                  <c:v>39.871209799932416</c:v>
                </c:pt>
                <c:pt idx="541">
                  <c:v>39.872214353139448</c:v>
                </c:pt>
                <c:pt idx="542">
                  <c:v>39.873207551590575</c:v>
                </c:pt>
                <c:pt idx="543">
                  <c:v>39.874189275236262</c:v>
                </c:pt>
                <c:pt idx="544">
                  <c:v>39.875159882677451</c:v>
                </c:pt>
                <c:pt idx="545">
                  <c:v>39.876119692458673</c:v>
                </c:pt>
                <c:pt idx="546">
                  <c:v>39.877068837148585</c:v>
                </c:pt>
                <c:pt idx="547">
                  <c:v>39.878007188904988</c:v>
                </c:pt>
                <c:pt idx="548">
                  <c:v>39.878934944648599</c:v>
                </c:pt>
                <c:pt idx="549">
                  <c:v>39.879852072635124</c:v>
                </c:pt>
                <c:pt idx="550">
                  <c:v>39.880758563207479</c:v>
                </c:pt>
                <c:pt idx="551">
                  <c:v>39.881654817837841</c:v>
                </c:pt>
                <c:pt idx="552">
                  <c:v>39.882541050757169</c:v>
                </c:pt>
                <c:pt idx="553">
                  <c:v>39.883417256483533</c:v>
                </c:pt>
                <c:pt idx="554">
                  <c:v>39.884283735594757</c:v>
                </c:pt>
                <c:pt idx="555">
                  <c:v>39.885140589813382</c:v>
                </c:pt>
                <c:pt idx="556">
                  <c:v>39.885987949088985</c:v>
                </c:pt>
                <c:pt idx="557">
                  <c:v>39.886825719174901</c:v>
                </c:pt>
                <c:pt idx="558">
                  <c:v>39.887654179844361</c:v>
                </c:pt>
                <c:pt idx="559">
                  <c:v>39.8884733135666</c:v>
                </c:pt>
                <c:pt idx="560">
                  <c:v>39.889282832671547</c:v>
                </c:pt>
                <c:pt idx="561">
                  <c:v>39.890083396963092</c:v>
                </c:pt>
                <c:pt idx="562">
                  <c:v>39.890874949017558</c:v>
                </c:pt>
                <c:pt idx="563">
                  <c:v>39.89165706337225</c:v>
                </c:pt>
                <c:pt idx="564">
                  <c:v>39.892430221038026</c:v>
                </c:pt>
                <c:pt idx="565">
                  <c:v>39.893194356440134</c:v>
                </c:pt>
                <c:pt idx="566">
                  <c:v>39.89394974244064</c:v>
                </c:pt>
                <c:pt idx="567">
                  <c:v>39.894696901454019</c:v>
                </c:pt>
                <c:pt idx="568">
                  <c:v>39.895435559635857</c:v>
                </c:pt>
                <c:pt idx="569">
                  <c:v>39.896165720675022</c:v>
                </c:pt>
                <c:pt idx="570">
                  <c:v>39.896887388675303</c:v>
                </c:pt>
                <c:pt idx="571">
                  <c:v>39.897600527942217</c:v>
                </c:pt>
                <c:pt idx="572">
                  <c:v>39.898305685089412</c:v>
                </c:pt>
                <c:pt idx="573">
                  <c:v>39.899002978196435</c:v>
                </c:pt>
                <c:pt idx="574">
                  <c:v>39.899692389951412</c:v>
                </c:pt>
                <c:pt idx="575">
                  <c:v>39.900373924455764</c:v>
                </c:pt>
                <c:pt idx="576">
                  <c:v>39.901047902850479</c:v>
                </c:pt>
                <c:pt idx="577">
                  <c:v>39.901714189443474</c:v>
                </c:pt>
                <c:pt idx="578">
                  <c:v>39.902373044077819</c:v>
                </c:pt>
                <c:pt idx="579">
                  <c:v>39.903024517788801</c:v>
                </c:pt>
                <c:pt idx="580">
                  <c:v>39.903668729680561</c:v>
                </c:pt>
                <c:pt idx="581">
                  <c:v>39.904305715897365</c:v>
                </c:pt>
                <c:pt idx="582">
                  <c:v>39.904935519815282</c:v>
                </c:pt>
                <c:pt idx="583">
                  <c:v>39.905558186054122</c:v>
                </c:pt>
                <c:pt idx="584">
                  <c:v>39.906174104058145</c:v>
                </c:pt>
                <c:pt idx="585">
                  <c:v>39.906783090846744</c:v>
                </c:pt>
                <c:pt idx="586">
                  <c:v>39.907385236122167</c:v>
                </c:pt>
                <c:pt idx="587">
                  <c:v>39.907980666214335</c:v>
                </c:pt>
                <c:pt idx="588">
                  <c:v>39.908569563670362</c:v>
                </c:pt>
                <c:pt idx="589">
                  <c:v>39.909151707061731</c:v>
                </c:pt>
                <c:pt idx="590">
                  <c:v>39.909726878385754</c:v>
                </c:pt>
                <c:pt idx="591">
                  <c:v>39.910295239923663</c:v>
                </c:pt>
                <c:pt idx="592">
                  <c:v>39.910857016236221</c:v>
                </c:pt>
                <c:pt idx="593">
                  <c:v>39.911412422145382</c:v>
                </c:pt>
                <c:pt idx="594">
                  <c:v>39.911961993827568</c:v>
                </c:pt>
                <c:pt idx="595">
                  <c:v>39.912505545658348</c:v>
                </c:pt>
                <c:pt idx="596">
                  <c:v>39.913042925833295</c:v>
                </c:pt>
                <c:pt idx="597">
                  <c:v>39.913574299879166</c:v>
                </c:pt>
                <c:pt idx="598">
                  <c:v>39.914099769819451</c:v>
                </c:pt>
                <c:pt idx="599">
                  <c:v>39.914619349070904</c:v>
                </c:pt>
                <c:pt idx="600">
                  <c:v>39.915133100225489</c:v>
                </c:pt>
                <c:pt idx="601">
                  <c:v>39.915641189996919</c:v>
                </c:pt>
                <c:pt idx="602">
                  <c:v>39.916143582646569</c:v>
                </c:pt>
                <c:pt idx="603">
                  <c:v>39.916640312183674</c:v>
                </c:pt>
                <c:pt idx="604">
                  <c:v>39.917131499577806</c:v>
                </c:pt>
                <c:pt idx="605">
                  <c:v>39.917617081969453</c:v>
                </c:pt>
                <c:pt idx="606">
                  <c:v>39.918096667977935</c:v>
                </c:pt>
                <c:pt idx="607">
                  <c:v>39.918570692698381</c:v>
                </c:pt>
                <c:pt idx="608">
                  <c:v>39.919039327430553</c:v>
                </c:pt>
                <c:pt idx="609">
                  <c:v>39.919502585484146</c:v>
                </c:pt>
                <c:pt idx="610">
                  <c:v>39.919960454804702</c:v>
                </c:pt>
                <c:pt idx="611">
                  <c:v>39.920412967448797</c:v>
                </c:pt>
                <c:pt idx="612">
                  <c:v>39.920860275709479</c:v>
                </c:pt>
                <c:pt idx="613">
                  <c:v>39.921302603744252</c:v>
                </c:pt>
                <c:pt idx="614">
                  <c:v>39.921739796053281</c:v>
                </c:pt>
                <c:pt idx="615">
                  <c:v>39.922172188354764</c:v>
                </c:pt>
                <c:pt idx="616">
                  <c:v>39.922599907303734</c:v>
                </c:pt>
                <c:pt idx="617">
                  <c:v>39.923023000098929</c:v>
                </c:pt>
                <c:pt idx="618">
                  <c:v>39.923441061274289</c:v>
                </c:pt>
                <c:pt idx="619">
                  <c:v>39.923854413155922</c:v>
                </c:pt>
                <c:pt idx="620">
                  <c:v>39.924263108243736</c:v>
                </c:pt>
                <c:pt idx="621">
                  <c:v>39.924667148535768</c:v>
                </c:pt>
                <c:pt idx="622">
                  <c:v>39.925066616009858</c:v>
                </c:pt>
                <c:pt idx="623">
                  <c:v>39.925461491881563</c:v>
                </c:pt>
                <c:pt idx="624">
                  <c:v>39.925852055195001</c:v>
                </c:pt>
                <c:pt idx="625">
                  <c:v>39.926238316860434</c:v>
                </c:pt>
                <c:pt idx="626">
                  <c:v>39.926620651217362</c:v>
                </c:pt>
                <c:pt idx="627">
                  <c:v>39.926998573323182</c:v>
                </c:pt>
                <c:pt idx="628">
                  <c:v>39.927372325661224</c:v>
                </c:pt>
                <c:pt idx="629">
                  <c:v>39.927741997529736</c:v>
                </c:pt>
                <c:pt idx="630">
                  <c:v>39.928107517333288</c:v>
                </c:pt>
                <c:pt idx="631">
                  <c:v>39.928468542209153</c:v>
                </c:pt>
                <c:pt idx="632">
                  <c:v>39.92882535769489</c:v>
                </c:pt>
                <c:pt idx="633">
                  <c:v>39.929178117618498</c:v>
                </c:pt>
                <c:pt idx="634">
                  <c:v>39.929527018534536</c:v>
                </c:pt>
                <c:pt idx="635">
                  <c:v>39.929872201182107</c:v>
                </c:pt>
                <c:pt idx="636">
                  <c:v>39.930213560452138</c:v>
                </c:pt>
                <c:pt idx="637">
                  <c:v>39.930551110408388</c:v>
                </c:pt>
                <c:pt idx="638">
                  <c:v>39.93088469747515</c:v>
                </c:pt>
                <c:pt idx="639">
                  <c:v>39.931214504011166</c:v>
                </c:pt>
                <c:pt idx="640">
                  <c:v>39.931540672711066</c:v>
                </c:pt>
                <c:pt idx="641">
                  <c:v>39.931863037038354</c:v>
                </c:pt>
                <c:pt idx="642">
                  <c:v>39.932181810774885</c:v>
                </c:pt>
                <c:pt idx="643">
                  <c:v>39.932497067890992</c:v>
                </c:pt>
                <c:pt idx="644">
                  <c:v>39.932808755432532</c:v>
                </c:pt>
                <c:pt idx="645">
                  <c:v>39.93311694877076</c:v>
                </c:pt>
                <c:pt idx="646">
                  <c:v>39.933421687219301</c:v>
                </c:pt>
                <c:pt idx="647">
                  <c:v>39.93372301676537</c:v>
                </c:pt>
                <c:pt idx="648">
                  <c:v>39.934020931954073</c:v>
                </c:pt>
                <c:pt idx="649">
                  <c:v>39.934315497967063</c:v>
                </c:pt>
                <c:pt idx="650">
                  <c:v>39.934606766319625</c:v>
                </c:pt>
                <c:pt idx="651">
                  <c:v>39.934894783929579</c:v>
                </c:pt>
                <c:pt idx="652">
                  <c:v>39.935179568959498</c:v>
                </c:pt>
                <c:pt idx="653">
                  <c:v>39.935461158671103</c:v>
                </c:pt>
                <c:pt idx="654">
                  <c:v>39.935739591772077</c:v>
                </c:pt>
                <c:pt idx="655">
                  <c:v>39.936015020292118</c:v>
                </c:pt>
                <c:pt idx="656">
                  <c:v>39.93628741146042</c:v>
                </c:pt>
                <c:pt idx="657">
                  <c:v>39.936556793019435</c:v>
                </c:pt>
                <c:pt idx="658">
                  <c:v>39.936823168107836</c:v>
                </c:pt>
                <c:pt idx="659">
                  <c:v>39.937086620117796</c:v>
                </c:pt>
                <c:pt idx="660">
                  <c:v>39.937347166346093</c:v>
                </c:pt>
                <c:pt idx="661">
                  <c:v>39.937604842202376</c:v>
                </c:pt>
                <c:pt idx="662">
                  <c:v>39.937859701025054</c:v>
                </c:pt>
                <c:pt idx="663">
                  <c:v>39.938111780087333</c:v>
                </c:pt>
                <c:pt idx="664">
                  <c:v>39.938361101158321</c:v>
                </c:pt>
                <c:pt idx="665">
                  <c:v>39.938607699963377</c:v>
                </c:pt>
                <c:pt idx="666">
                  <c:v>39.938851599969126</c:v>
                </c:pt>
                <c:pt idx="667">
                  <c:v>39.9390928197421</c:v>
                </c:pt>
                <c:pt idx="668">
                  <c:v>39.939331379789095</c:v>
                </c:pt>
                <c:pt idx="669">
                  <c:v>39.939567292101614</c:v>
                </c:pt>
                <c:pt idx="670">
                  <c:v>39.939800577077875</c:v>
                </c:pt>
                <c:pt idx="671">
                  <c:v>39.940031255543332</c:v>
                </c:pt>
                <c:pt idx="672">
                  <c:v>39.940259319839001</c:v>
                </c:pt>
              </c:numCache>
            </c:numRef>
          </c:yVal>
          <c:smooth val="1"/>
          <c:extLst>
            <c:ext xmlns:c16="http://schemas.microsoft.com/office/drawing/2014/chart" uri="{C3380CC4-5D6E-409C-BE32-E72D297353CC}">
              <c16:uniqueId val="{00000001-0FA1-46BD-A02E-2D85B6F1CF55}"/>
            </c:ext>
          </c:extLst>
        </c:ser>
        <c:ser>
          <c:idx val="2"/>
          <c:order val="2"/>
          <c:tx>
            <c:strRef>
              <c:f>'TFV-DP'!$D$1</c:f>
              <c:strCache>
                <c:ptCount val="1"/>
                <c:pt idx="0">
                  <c:v>Simulated TFV-DP mean ± SD</c:v>
                </c:pt>
              </c:strCache>
            </c:strRef>
          </c:tx>
          <c:spPr>
            <a:ln w="28575" cap="rnd">
              <a:solidFill>
                <a:schemeClr val="bg2">
                  <a:lumMod val="75000"/>
                </a:schemeClr>
              </a:solidFill>
              <a:round/>
            </a:ln>
            <a:effectLst/>
          </c:spPr>
          <c:marker>
            <c:symbol val="none"/>
          </c:marker>
          <c:xVal>
            <c:numRef>
              <c:f>'TFV-DP'!$A$2:$A$674</c:f>
              <c:numCache>
                <c:formatCode>General</c:formatCode>
                <c:ptCount val="673"/>
                <c:pt idx="0">
                  <c:v>0</c:v>
                </c:pt>
                <c:pt idx="1">
                  <c:v>4.1666666666666664E-2</c:v>
                </c:pt>
                <c:pt idx="2">
                  <c:v>8.3333333333333329E-2</c:v>
                </c:pt>
                <c:pt idx="3">
                  <c:v>0.125</c:v>
                </c:pt>
                <c:pt idx="4">
                  <c:v>0.16666666666666666</c:v>
                </c:pt>
                <c:pt idx="5">
                  <c:v>0.20833333333333334</c:v>
                </c:pt>
                <c:pt idx="6">
                  <c:v>0.25</c:v>
                </c:pt>
                <c:pt idx="7">
                  <c:v>0.29166666666666669</c:v>
                </c:pt>
                <c:pt idx="8">
                  <c:v>0.33333333333333331</c:v>
                </c:pt>
                <c:pt idx="9">
                  <c:v>0.375</c:v>
                </c:pt>
                <c:pt idx="10">
                  <c:v>0.41666666666666669</c:v>
                </c:pt>
                <c:pt idx="11">
                  <c:v>0.45833333333333331</c:v>
                </c:pt>
                <c:pt idx="12">
                  <c:v>0.5</c:v>
                </c:pt>
                <c:pt idx="13">
                  <c:v>0.54166666666666663</c:v>
                </c:pt>
                <c:pt idx="14">
                  <c:v>0.58333333333333337</c:v>
                </c:pt>
                <c:pt idx="15">
                  <c:v>0.625</c:v>
                </c:pt>
                <c:pt idx="16">
                  <c:v>0.66666666666666663</c:v>
                </c:pt>
                <c:pt idx="17">
                  <c:v>0.70833333333333337</c:v>
                </c:pt>
                <c:pt idx="18">
                  <c:v>0.75</c:v>
                </c:pt>
                <c:pt idx="19">
                  <c:v>0.79166666666666663</c:v>
                </c:pt>
                <c:pt idx="20">
                  <c:v>0.83333333333333337</c:v>
                </c:pt>
                <c:pt idx="21">
                  <c:v>0.875</c:v>
                </c:pt>
                <c:pt idx="22">
                  <c:v>0.91666666666666663</c:v>
                </c:pt>
                <c:pt idx="23">
                  <c:v>0.95833333333333337</c:v>
                </c:pt>
                <c:pt idx="24">
                  <c:v>1</c:v>
                </c:pt>
                <c:pt idx="25">
                  <c:v>1.0416666666666667</c:v>
                </c:pt>
                <c:pt idx="26">
                  <c:v>1.0833333333333333</c:v>
                </c:pt>
                <c:pt idx="27">
                  <c:v>1.125</c:v>
                </c:pt>
                <c:pt idx="28">
                  <c:v>1.1666666666666667</c:v>
                </c:pt>
                <c:pt idx="29">
                  <c:v>1.2083333333333333</c:v>
                </c:pt>
                <c:pt idx="30">
                  <c:v>1.25</c:v>
                </c:pt>
                <c:pt idx="31">
                  <c:v>1.2916666666666667</c:v>
                </c:pt>
                <c:pt idx="32">
                  <c:v>1.3333333333333333</c:v>
                </c:pt>
                <c:pt idx="33">
                  <c:v>1.375</c:v>
                </c:pt>
                <c:pt idx="34">
                  <c:v>1.4166666666666667</c:v>
                </c:pt>
                <c:pt idx="35">
                  <c:v>1.4583333333333333</c:v>
                </c:pt>
                <c:pt idx="36">
                  <c:v>1.5</c:v>
                </c:pt>
                <c:pt idx="37">
                  <c:v>1.5416666666666667</c:v>
                </c:pt>
                <c:pt idx="38">
                  <c:v>1.5833333333333333</c:v>
                </c:pt>
                <c:pt idx="39">
                  <c:v>1.625</c:v>
                </c:pt>
                <c:pt idx="40">
                  <c:v>1.6666666666666667</c:v>
                </c:pt>
                <c:pt idx="41">
                  <c:v>1.7083333333333333</c:v>
                </c:pt>
                <c:pt idx="42">
                  <c:v>1.75</c:v>
                </c:pt>
                <c:pt idx="43">
                  <c:v>1.7916666666666667</c:v>
                </c:pt>
                <c:pt idx="44">
                  <c:v>1.8333333333333333</c:v>
                </c:pt>
                <c:pt idx="45">
                  <c:v>1.875</c:v>
                </c:pt>
                <c:pt idx="46">
                  <c:v>1.9166666666666667</c:v>
                </c:pt>
                <c:pt idx="47">
                  <c:v>1.9583333333333333</c:v>
                </c:pt>
                <c:pt idx="48">
                  <c:v>2</c:v>
                </c:pt>
                <c:pt idx="49">
                  <c:v>2.0416666666666665</c:v>
                </c:pt>
                <c:pt idx="50">
                  <c:v>2.0833333333333335</c:v>
                </c:pt>
                <c:pt idx="51">
                  <c:v>2.125</c:v>
                </c:pt>
                <c:pt idx="52">
                  <c:v>2.1666666666666665</c:v>
                </c:pt>
                <c:pt idx="53">
                  <c:v>2.2083333333333335</c:v>
                </c:pt>
                <c:pt idx="54">
                  <c:v>2.25</c:v>
                </c:pt>
                <c:pt idx="55">
                  <c:v>2.2916666666666665</c:v>
                </c:pt>
                <c:pt idx="56">
                  <c:v>2.3333333333333335</c:v>
                </c:pt>
                <c:pt idx="57">
                  <c:v>2.375</c:v>
                </c:pt>
                <c:pt idx="58">
                  <c:v>2.4166666666666665</c:v>
                </c:pt>
                <c:pt idx="59">
                  <c:v>2.4583333333333335</c:v>
                </c:pt>
                <c:pt idx="60">
                  <c:v>2.5</c:v>
                </c:pt>
                <c:pt idx="61">
                  <c:v>2.5416666666666665</c:v>
                </c:pt>
                <c:pt idx="62">
                  <c:v>2.5833333333333335</c:v>
                </c:pt>
                <c:pt idx="63">
                  <c:v>2.625</c:v>
                </c:pt>
                <c:pt idx="64">
                  <c:v>2.6666666666666665</c:v>
                </c:pt>
                <c:pt idx="65">
                  <c:v>2.7083333333333335</c:v>
                </c:pt>
                <c:pt idx="66">
                  <c:v>2.75</c:v>
                </c:pt>
                <c:pt idx="67">
                  <c:v>2.7916666666666665</c:v>
                </c:pt>
                <c:pt idx="68">
                  <c:v>2.8333333333333335</c:v>
                </c:pt>
                <c:pt idx="69">
                  <c:v>2.875</c:v>
                </c:pt>
                <c:pt idx="70">
                  <c:v>2.9166666666666665</c:v>
                </c:pt>
                <c:pt idx="71">
                  <c:v>2.9583333333333335</c:v>
                </c:pt>
                <c:pt idx="72">
                  <c:v>3</c:v>
                </c:pt>
                <c:pt idx="73">
                  <c:v>3.0416666666666665</c:v>
                </c:pt>
                <c:pt idx="74">
                  <c:v>3.0833333333333335</c:v>
                </c:pt>
                <c:pt idx="75">
                  <c:v>3.125</c:v>
                </c:pt>
                <c:pt idx="76">
                  <c:v>3.1666666666666665</c:v>
                </c:pt>
                <c:pt idx="77">
                  <c:v>3.2083333333333335</c:v>
                </c:pt>
                <c:pt idx="78">
                  <c:v>3.25</c:v>
                </c:pt>
                <c:pt idx="79">
                  <c:v>3.2916666666666665</c:v>
                </c:pt>
                <c:pt idx="80">
                  <c:v>3.3333333333333335</c:v>
                </c:pt>
                <c:pt idx="81">
                  <c:v>3.375</c:v>
                </c:pt>
                <c:pt idx="82">
                  <c:v>3.4166666666666665</c:v>
                </c:pt>
                <c:pt idx="83">
                  <c:v>3.4583333333333335</c:v>
                </c:pt>
                <c:pt idx="84">
                  <c:v>3.5</c:v>
                </c:pt>
                <c:pt idx="85">
                  <c:v>3.5416666666666665</c:v>
                </c:pt>
                <c:pt idx="86">
                  <c:v>3.5833333333333335</c:v>
                </c:pt>
                <c:pt idx="87">
                  <c:v>3.625</c:v>
                </c:pt>
                <c:pt idx="88">
                  <c:v>3.6666666666666665</c:v>
                </c:pt>
                <c:pt idx="89">
                  <c:v>3.7083333333333335</c:v>
                </c:pt>
                <c:pt idx="90">
                  <c:v>3.75</c:v>
                </c:pt>
                <c:pt idx="91">
                  <c:v>3.7916666666666665</c:v>
                </c:pt>
                <c:pt idx="92">
                  <c:v>3.8333333333333335</c:v>
                </c:pt>
                <c:pt idx="93">
                  <c:v>3.875</c:v>
                </c:pt>
                <c:pt idx="94">
                  <c:v>3.9166666666666665</c:v>
                </c:pt>
                <c:pt idx="95">
                  <c:v>3.9583333333333335</c:v>
                </c:pt>
                <c:pt idx="96">
                  <c:v>4</c:v>
                </c:pt>
                <c:pt idx="97">
                  <c:v>4.041666666666667</c:v>
                </c:pt>
                <c:pt idx="98">
                  <c:v>4.083333333333333</c:v>
                </c:pt>
                <c:pt idx="99">
                  <c:v>4.125</c:v>
                </c:pt>
                <c:pt idx="100">
                  <c:v>4.166666666666667</c:v>
                </c:pt>
                <c:pt idx="101">
                  <c:v>4.208333333333333</c:v>
                </c:pt>
                <c:pt idx="102">
                  <c:v>4.25</c:v>
                </c:pt>
                <c:pt idx="103">
                  <c:v>4.291666666666667</c:v>
                </c:pt>
                <c:pt idx="104">
                  <c:v>4.333333333333333</c:v>
                </c:pt>
                <c:pt idx="105">
                  <c:v>4.375</c:v>
                </c:pt>
                <c:pt idx="106">
                  <c:v>4.416666666666667</c:v>
                </c:pt>
                <c:pt idx="107">
                  <c:v>4.458333333333333</c:v>
                </c:pt>
                <c:pt idx="108">
                  <c:v>4.5</c:v>
                </c:pt>
                <c:pt idx="109">
                  <c:v>4.541666666666667</c:v>
                </c:pt>
                <c:pt idx="110">
                  <c:v>4.583333333333333</c:v>
                </c:pt>
                <c:pt idx="111">
                  <c:v>4.625</c:v>
                </c:pt>
                <c:pt idx="112">
                  <c:v>4.666666666666667</c:v>
                </c:pt>
                <c:pt idx="113">
                  <c:v>4.708333333333333</c:v>
                </c:pt>
                <c:pt idx="114">
                  <c:v>4.75</c:v>
                </c:pt>
                <c:pt idx="115">
                  <c:v>4.791666666666667</c:v>
                </c:pt>
                <c:pt idx="116">
                  <c:v>4.833333333333333</c:v>
                </c:pt>
                <c:pt idx="117">
                  <c:v>4.875</c:v>
                </c:pt>
                <c:pt idx="118">
                  <c:v>4.916666666666667</c:v>
                </c:pt>
                <c:pt idx="119">
                  <c:v>4.958333333333333</c:v>
                </c:pt>
                <c:pt idx="120">
                  <c:v>5</c:v>
                </c:pt>
                <c:pt idx="121">
                  <c:v>5.041666666666667</c:v>
                </c:pt>
                <c:pt idx="122">
                  <c:v>5.083333333333333</c:v>
                </c:pt>
                <c:pt idx="123">
                  <c:v>5.125</c:v>
                </c:pt>
                <c:pt idx="124">
                  <c:v>5.166666666666667</c:v>
                </c:pt>
                <c:pt idx="125">
                  <c:v>5.208333333333333</c:v>
                </c:pt>
                <c:pt idx="126">
                  <c:v>5.25</c:v>
                </c:pt>
                <c:pt idx="127">
                  <c:v>5.291666666666667</c:v>
                </c:pt>
                <c:pt idx="128">
                  <c:v>5.333333333333333</c:v>
                </c:pt>
                <c:pt idx="129">
                  <c:v>5.375</c:v>
                </c:pt>
                <c:pt idx="130">
                  <c:v>5.416666666666667</c:v>
                </c:pt>
                <c:pt idx="131">
                  <c:v>5.458333333333333</c:v>
                </c:pt>
                <c:pt idx="132">
                  <c:v>5.5</c:v>
                </c:pt>
                <c:pt idx="133">
                  <c:v>5.541666666666667</c:v>
                </c:pt>
                <c:pt idx="134">
                  <c:v>5.583333333333333</c:v>
                </c:pt>
                <c:pt idx="135">
                  <c:v>5.625</c:v>
                </c:pt>
                <c:pt idx="136">
                  <c:v>5.666666666666667</c:v>
                </c:pt>
                <c:pt idx="137">
                  <c:v>5.708333333333333</c:v>
                </c:pt>
                <c:pt idx="138">
                  <c:v>5.75</c:v>
                </c:pt>
                <c:pt idx="139">
                  <c:v>5.791666666666667</c:v>
                </c:pt>
                <c:pt idx="140">
                  <c:v>5.833333333333333</c:v>
                </c:pt>
                <c:pt idx="141">
                  <c:v>5.875</c:v>
                </c:pt>
                <c:pt idx="142">
                  <c:v>5.916666666666667</c:v>
                </c:pt>
                <c:pt idx="143">
                  <c:v>5.958333333333333</c:v>
                </c:pt>
                <c:pt idx="144">
                  <c:v>6</c:v>
                </c:pt>
                <c:pt idx="145">
                  <c:v>6.041666666666667</c:v>
                </c:pt>
                <c:pt idx="146">
                  <c:v>6.083333333333333</c:v>
                </c:pt>
                <c:pt idx="147">
                  <c:v>6.125</c:v>
                </c:pt>
                <c:pt idx="148">
                  <c:v>6.166666666666667</c:v>
                </c:pt>
                <c:pt idx="149">
                  <c:v>6.208333333333333</c:v>
                </c:pt>
                <c:pt idx="150">
                  <c:v>6.25</c:v>
                </c:pt>
                <c:pt idx="151">
                  <c:v>6.291666666666667</c:v>
                </c:pt>
                <c:pt idx="152">
                  <c:v>6.333333333333333</c:v>
                </c:pt>
                <c:pt idx="153">
                  <c:v>6.375</c:v>
                </c:pt>
                <c:pt idx="154">
                  <c:v>6.416666666666667</c:v>
                </c:pt>
                <c:pt idx="155">
                  <c:v>6.458333333333333</c:v>
                </c:pt>
                <c:pt idx="156">
                  <c:v>6.5</c:v>
                </c:pt>
                <c:pt idx="157">
                  <c:v>6.541666666666667</c:v>
                </c:pt>
                <c:pt idx="158">
                  <c:v>6.583333333333333</c:v>
                </c:pt>
                <c:pt idx="159">
                  <c:v>6.625</c:v>
                </c:pt>
                <c:pt idx="160">
                  <c:v>6.666666666666667</c:v>
                </c:pt>
                <c:pt idx="161">
                  <c:v>6.708333333333333</c:v>
                </c:pt>
                <c:pt idx="162">
                  <c:v>6.75</c:v>
                </c:pt>
                <c:pt idx="163">
                  <c:v>6.791666666666667</c:v>
                </c:pt>
                <c:pt idx="164">
                  <c:v>6.833333333333333</c:v>
                </c:pt>
                <c:pt idx="165">
                  <c:v>6.875</c:v>
                </c:pt>
                <c:pt idx="166">
                  <c:v>6.916666666666667</c:v>
                </c:pt>
                <c:pt idx="167">
                  <c:v>6.958333333333333</c:v>
                </c:pt>
                <c:pt idx="168">
                  <c:v>7</c:v>
                </c:pt>
                <c:pt idx="169">
                  <c:v>7.041666666666667</c:v>
                </c:pt>
                <c:pt idx="170">
                  <c:v>7.083333333333333</c:v>
                </c:pt>
                <c:pt idx="171">
                  <c:v>7.125</c:v>
                </c:pt>
                <c:pt idx="172">
                  <c:v>7.166666666666667</c:v>
                </c:pt>
                <c:pt idx="173">
                  <c:v>7.208333333333333</c:v>
                </c:pt>
                <c:pt idx="174">
                  <c:v>7.25</c:v>
                </c:pt>
                <c:pt idx="175">
                  <c:v>7.291666666666667</c:v>
                </c:pt>
                <c:pt idx="176">
                  <c:v>7.333333333333333</c:v>
                </c:pt>
                <c:pt idx="177">
                  <c:v>7.375</c:v>
                </c:pt>
                <c:pt idx="178">
                  <c:v>7.416666666666667</c:v>
                </c:pt>
                <c:pt idx="179">
                  <c:v>7.458333333333333</c:v>
                </c:pt>
                <c:pt idx="180">
                  <c:v>7.5</c:v>
                </c:pt>
                <c:pt idx="181">
                  <c:v>7.541666666666667</c:v>
                </c:pt>
                <c:pt idx="182">
                  <c:v>7.583333333333333</c:v>
                </c:pt>
                <c:pt idx="183">
                  <c:v>7.625</c:v>
                </c:pt>
                <c:pt idx="184">
                  <c:v>7.666666666666667</c:v>
                </c:pt>
                <c:pt idx="185">
                  <c:v>7.708333333333333</c:v>
                </c:pt>
                <c:pt idx="186">
                  <c:v>7.75</c:v>
                </c:pt>
                <c:pt idx="187">
                  <c:v>7.791666666666667</c:v>
                </c:pt>
                <c:pt idx="188">
                  <c:v>7.833333333333333</c:v>
                </c:pt>
                <c:pt idx="189">
                  <c:v>7.875</c:v>
                </c:pt>
                <c:pt idx="190">
                  <c:v>7.916666666666667</c:v>
                </c:pt>
                <c:pt idx="191">
                  <c:v>7.958333333333333</c:v>
                </c:pt>
                <c:pt idx="192">
                  <c:v>8</c:v>
                </c:pt>
                <c:pt idx="193">
                  <c:v>8.0416666666666661</c:v>
                </c:pt>
                <c:pt idx="194">
                  <c:v>8.0833333333333339</c:v>
                </c:pt>
                <c:pt idx="195">
                  <c:v>8.125</c:v>
                </c:pt>
                <c:pt idx="196">
                  <c:v>8.1666666666666661</c:v>
                </c:pt>
                <c:pt idx="197">
                  <c:v>8.2083333333333339</c:v>
                </c:pt>
                <c:pt idx="198">
                  <c:v>8.25</c:v>
                </c:pt>
                <c:pt idx="199">
                  <c:v>8.2916666666666661</c:v>
                </c:pt>
                <c:pt idx="200">
                  <c:v>8.3333333333333339</c:v>
                </c:pt>
                <c:pt idx="201">
                  <c:v>8.375</c:v>
                </c:pt>
                <c:pt idx="202">
                  <c:v>8.4166666666666661</c:v>
                </c:pt>
                <c:pt idx="203">
                  <c:v>8.4583333333333339</c:v>
                </c:pt>
                <c:pt idx="204">
                  <c:v>8.5</c:v>
                </c:pt>
                <c:pt idx="205">
                  <c:v>8.5416666666666661</c:v>
                </c:pt>
                <c:pt idx="206">
                  <c:v>8.5833333333333339</c:v>
                </c:pt>
                <c:pt idx="207">
                  <c:v>8.625</c:v>
                </c:pt>
                <c:pt idx="208">
                  <c:v>8.6666666666666661</c:v>
                </c:pt>
                <c:pt idx="209">
                  <c:v>8.7083333333333339</c:v>
                </c:pt>
                <c:pt idx="210">
                  <c:v>8.75</c:v>
                </c:pt>
                <c:pt idx="211">
                  <c:v>8.7916666666666661</c:v>
                </c:pt>
                <c:pt idx="212">
                  <c:v>8.8333333333333339</c:v>
                </c:pt>
                <c:pt idx="213">
                  <c:v>8.875</c:v>
                </c:pt>
                <c:pt idx="214">
                  <c:v>8.9166666666666661</c:v>
                </c:pt>
                <c:pt idx="215">
                  <c:v>8.9583333333333339</c:v>
                </c:pt>
                <c:pt idx="216">
                  <c:v>9</c:v>
                </c:pt>
                <c:pt idx="217">
                  <c:v>9.0416666666666661</c:v>
                </c:pt>
                <c:pt idx="218">
                  <c:v>9.0833333333333339</c:v>
                </c:pt>
                <c:pt idx="219">
                  <c:v>9.125</c:v>
                </c:pt>
                <c:pt idx="220">
                  <c:v>9.1666666666666661</c:v>
                </c:pt>
                <c:pt idx="221">
                  <c:v>9.2083333333333339</c:v>
                </c:pt>
                <c:pt idx="222">
                  <c:v>9.25</c:v>
                </c:pt>
                <c:pt idx="223">
                  <c:v>9.2916666666666661</c:v>
                </c:pt>
                <c:pt idx="224">
                  <c:v>9.3333333333333339</c:v>
                </c:pt>
                <c:pt idx="225">
                  <c:v>9.375</c:v>
                </c:pt>
                <c:pt idx="226">
                  <c:v>9.4166666666666661</c:v>
                </c:pt>
                <c:pt idx="227">
                  <c:v>9.4583333333333339</c:v>
                </c:pt>
                <c:pt idx="228">
                  <c:v>9.5</c:v>
                </c:pt>
                <c:pt idx="229">
                  <c:v>9.5416666666666661</c:v>
                </c:pt>
                <c:pt idx="230">
                  <c:v>9.5833333333333339</c:v>
                </c:pt>
                <c:pt idx="231">
                  <c:v>9.625</c:v>
                </c:pt>
                <c:pt idx="232">
                  <c:v>9.6666666666666661</c:v>
                </c:pt>
                <c:pt idx="233">
                  <c:v>9.7083333333333339</c:v>
                </c:pt>
                <c:pt idx="234">
                  <c:v>9.75</c:v>
                </c:pt>
                <c:pt idx="235">
                  <c:v>9.7916666666666661</c:v>
                </c:pt>
                <c:pt idx="236">
                  <c:v>9.8333333333333339</c:v>
                </c:pt>
                <c:pt idx="237">
                  <c:v>9.875</c:v>
                </c:pt>
                <c:pt idx="238">
                  <c:v>9.9166666666666661</c:v>
                </c:pt>
                <c:pt idx="239">
                  <c:v>9.9583333333333339</c:v>
                </c:pt>
                <c:pt idx="240">
                  <c:v>10</c:v>
                </c:pt>
                <c:pt idx="241">
                  <c:v>10.041666666666666</c:v>
                </c:pt>
                <c:pt idx="242">
                  <c:v>10.083333333333334</c:v>
                </c:pt>
                <c:pt idx="243">
                  <c:v>10.125</c:v>
                </c:pt>
                <c:pt idx="244">
                  <c:v>10.166666666666666</c:v>
                </c:pt>
                <c:pt idx="245">
                  <c:v>10.208333333333334</c:v>
                </c:pt>
                <c:pt idx="246">
                  <c:v>10.25</c:v>
                </c:pt>
                <c:pt idx="247">
                  <c:v>10.291666666666666</c:v>
                </c:pt>
                <c:pt idx="248">
                  <c:v>10.333333333333334</c:v>
                </c:pt>
                <c:pt idx="249">
                  <c:v>10.375</c:v>
                </c:pt>
                <c:pt idx="250">
                  <c:v>10.416666666666666</c:v>
                </c:pt>
                <c:pt idx="251">
                  <c:v>10.458333333333334</c:v>
                </c:pt>
                <c:pt idx="252">
                  <c:v>10.5</c:v>
                </c:pt>
                <c:pt idx="253">
                  <c:v>10.541666666666666</c:v>
                </c:pt>
                <c:pt idx="254">
                  <c:v>10.583333333333334</c:v>
                </c:pt>
                <c:pt idx="255">
                  <c:v>10.625</c:v>
                </c:pt>
                <c:pt idx="256">
                  <c:v>10.666666666666666</c:v>
                </c:pt>
                <c:pt idx="257">
                  <c:v>10.708333333333334</c:v>
                </c:pt>
                <c:pt idx="258">
                  <c:v>10.75</c:v>
                </c:pt>
                <c:pt idx="259">
                  <c:v>10.791666666666666</c:v>
                </c:pt>
                <c:pt idx="260">
                  <c:v>10.833333333333334</c:v>
                </c:pt>
                <c:pt idx="261">
                  <c:v>10.875</c:v>
                </c:pt>
                <c:pt idx="262">
                  <c:v>10.916666666666666</c:v>
                </c:pt>
                <c:pt idx="263">
                  <c:v>10.958333333333334</c:v>
                </c:pt>
                <c:pt idx="264">
                  <c:v>11</c:v>
                </c:pt>
                <c:pt idx="265">
                  <c:v>11.041666666666666</c:v>
                </c:pt>
                <c:pt idx="266">
                  <c:v>11.083333333333334</c:v>
                </c:pt>
                <c:pt idx="267">
                  <c:v>11.125</c:v>
                </c:pt>
                <c:pt idx="268">
                  <c:v>11.166666666666666</c:v>
                </c:pt>
                <c:pt idx="269">
                  <c:v>11.208333333333334</c:v>
                </c:pt>
                <c:pt idx="270">
                  <c:v>11.25</c:v>
                </c:pt>
                <c:pt idx="271">
                  <c:v>11.291666666666666</c:v>
                </c:pt>
                <c:pt idx="272">
                  <c:v>11.333333333333334</c:v>
                </c:pt>
                <c:pt idx="273">
                  <c:v>11.375</c:v>
                </c:pt>
                <c:pt idx="274">
                  <c:v>11.416666666666666</c:v>
                </c:pt>
                <c:pt idx="275">
                  <c:v>11.458333333333334</c:v>
                </c:pt>
                <c:pt idx="276">
                  <c:v>11.5</c:v>
                </c:pt>
                <c:pt idx="277">
                  <c:v>11.541666666666666</c:v>
                </c:pt>
                <c:pt idx="278">
                  <c:v>11.583333333333334</c:v>
                </c:pt>
                <c:pt idx="279">
                  <c:v>11.625</c:v>
                </c:pt>
                <c:pt idx="280">
                  <c:v>11.666666666666666</c:v>
                </c:pt>
                <c:pt idx="281">
                  <c:v>11.708333333333334</c:v>
                </c:pt>
                <c:pt idx="282">
                  <c:v>11.75</c:v>
                </c:pt>
                <c:pt idx="283">
                  <c:v>11.791666666666666</c:v>
                </c:pt>
                <c:pt idx="284">
                  <c:v>11.833333333333334</c:v>
                </c:pt>
                <c:pt idx="285">
                  <c:v>11.875</c:v>
                </c:pt>
                <c:pt idx="286">
                  <c:v>11.916666666666666</c:v>
                </c:pt>
                <c:pt idx="287">
                  <c:v>11.958333333333334</c:v>
                </c:pt>
                <c:pt idx="288">
                  <c:v>12</c:v>
                </c:pt>
                <c:pt idx="289">
                  <c:v>12.041666666666666</c:v>
                </c:pt>
                <c:pt idx="290">
                  <c:v>12.083333333333334</c:v>
                </c:pt>
                <c:pt idx="291">
                  <c:v>12.125</c:v>
                </c:pt>
                <c:pt idx="292">
                  <c:v>12.166666666666666</c:v>
                </c:pt>
                <c:pt idx="293">
                  <c:v>12.208333333333334</c:v>
                </c:pt>
                <c:pt idx="294">
                  <c:v>12.25</c:v>
                </c:pt>
                <c:pt idx="295">
                  <c:v>12.291666666666666</c:v>
                </c:pt>
                <c:pt idx="296">
                  <c:v>12.333333333333334</c:v>
                </c:pt>
                <c:pt idx="297">
                  <c:v>12.375</c:v>
                </c:pt>
                <c:pt idx="298">
                  <c:v>12.416666666666666</c:v>
                </c:pt>
                <c:pt idx="299">
                  <c:v>12.458333333333334</c:v>
                </c:pt>
                <c:pt idx="300">
                  <c:v>12.5</c:v>
                </c:pt>
                <c:pt idx="301">
                  <c:v>12.541666666666666</c:v>
                </c:pt>
                <c:pt idx="302">
                  <c:v>12.583333333333334</c:v>
                </c:pt>
                <c:pt idx="303">
                  <c:v>12.625</c:v>
                </c:pt>
                <c:pt idx="304">
                  <c:v>12.666666666666666</c:v>
                </c:pt>
                <c:pt idx="305">
                  <c:v>12.708333333333334</c:v>
                </c:pt>
                <c:pt idx="306">
                  <c:v>12.75</c:v>
                </c:pt>
                <c:pt idx="307">
                  <c:v>12.791666666666666</c:v>
                </c:pt>
                <c:pt idx="308">
                  <c:v>12.833333333333334</c:v>
                </c:pt>
                <c:pt idx="309">
                  <c:v>12.875</c:v>
                </c:pt>
                <c:pt idx="310">
                  <c:v>12.916666666666666</c:v>
                </c:pt>
                <c:pt idx="311">
                  <c:v>12.958333333333334</c:v>
                </c:pt>
                <c:pt idx="312">
                  <c:v>13</c:v>
                </c:pt>
                <c:pt idx="313">
                  <c:v>13.041666666666666</c:v>
                </c:pt>
                <c:pt idx="314">
                  <c:v>13.083333333333334</c:v>
                </c:pt>
                <c:pt idx="315">
                  <c:v>13.125</c:v>
                </c:pt>
                <c:pt idx="316">
                  <c:v>13.166666666666666</c:v>
                </c:pt>
                <c:pt idx="317">
                  <c:v>13.208333333333334</c:v>
                </c:pt>
                <c:pt idx="318">
                  <c:v>13.25</c:v>
                </c:pt>
                <c:pt idx="319">
                  <c:v>13.291666666666666</c:v>
                </c:pt>
                <c:pt idx="320">
                  <c:v>13.333333333333334</c:v>
                </c:pt>
                <c:pt idx="321">
                  <c:v>13.375</c:v>
                </c:pt>
                <c:pt idx="322">
                  <c:v>13.416666666666666</c:v>
                </c:pt>
                <c:pt idx="323">
                  <c:v>13.458333333333334</c:v>
                </c:pt>
                <c:pt idx="324">
                  <c:v>13.5</c:v>
                </c:pt>
                <c:pt idx="325">
                  <c:v>13.541666666666666</c:v>
                </c:pt>
                <c:pt idx="326">
                  <c:v>13.583333333333334</c:v>
                </c:pt>
                <c:pt idx="327">
                  <c:v>13.625</c:v>
                </c:pt>
                <c:pt idx="328">
                  <c:v>13.666666666666666</c:v>
                </c:pt>
                <c:pt idx="329">
                  <c:v>13.708333333333334</c:v>
                </c:pt>
                <c:pt idx="330">
                  <c:v>13.75</c:v>
                </c:pt>
                <c:pt idx="331">
                  <c:v>13.791666666666666</c:v>
                </c:pt>
                <c:pt idx="332">
                  <c:v>13.833333333333334</c:v>
                </c:pt>
                <c:pt idx="333">
                  <c:v>13.875</c:v>
                </c:pt>
                <c:pt idx="334">
                  <c:v>13.916666666666666</c:v>
                </c:pt>
                <c:pt idx="335">
                  <c:v>13.958333333333334</c:v>
                </c:pt>
                <c:pt idx="336">
                  <c:v>14</c:v>
                </c:pt>
                <c:pt idx="337">
                  <c:v>14.041666666666666</c:v>
                </c:pt>
                <c:pt idx="338">
                  <c:v>14.083333333333334</c:v>
                </c:pt>
                <c:pt idx="339">
                  <c:v>14.125</c:v>
                </c:pt>
                <c:pt idx="340">
                  <c:v>14.166666666666666</c:v>
                </c:pt>
                <c:pt idx="341">
                  <c:v>14.208333333333334</c:v>
                </c:pt>
                <c:pt idx="342">
                  <c:v>14.25</c:v>
                </c:pt>
                <c:pt idx="343">
                  <c:v>14.291666666666666</c:v>
                </c:pt>
                <c:pt idx="344">
                  <c:v>14.333333333333334</c:v>
                </c:pt>
                <c:pt idx="345">
                  <c:v>14.375</c:v>
                </c:pt>
                <c:pt idx="346">
                  <c:v>14.416666666666666</c:v>
                </c:pt>
                <c:pt idx="347">
                  <c:v>14.458333333333334</c:v>
                </c:pt>
                <c:pt idx="348">
                  <c:v>14.5</c:v>
                </c:pt>
                <c:pt idx="349">
                  <c:v>14.541666666666666</c:v>
                </c:pt>
                <c:pt idx="350">
                  <c:v>14.583333333333334</c:v>
                </c:pt>
                <c:pt idx="351">
                  <c:v>14.625</c:v>
                </c:pt>
                <c:pt idx="352">
                  <c:v>14.666666666666666</c:v>
                </c:pt>
                <c:pt idx="353">
                  <c:v>14.708333333333334</c:v>
                </c:pt>
                <c:pt idx="354">
                  <c:v>14.75</c:v>
                </c:pt>
                <c:pt idx="355">
                  <c:v>14.791666666666666</c:v>
                </c:pt>
                <c:pt idx="356">
                  <c:v>14.833333333333334</c:v>
                </c:pt>
                <c:pt idx="357">
                  <c:v>14.875</c:v>
                </c:pt>
                <c:pt idx="358">
                  <c:v>14.916666666666666</c:v>
                </c:pt>
                <c:pt idx="359">
                  <c:v>14.958333333333334</c:v>
                </c:pt>
                <c:pt idx="360">
                  <c:v>15</c:v>
                </c:pt>
                <c:pt idx="361">
                  <c:v>15.041666666666666</c:v>
                </c:pt>
                <c:pt idx="362">
                  <c:v>15.083333333333334</c:v>
                </c:pt>
                <c:pt idx="363">
                  <c:v>15.125</c:v>
                </c:pt>
                <c:pt idx="364">
                  <c:v>15.166666666666666</c:v>
                </c:pt>
                <c:pt idx="365">
                  <c:v>15.208333333333334</c:v>
                </c:pt>
                <c:pt idx="366">
                  <c:v>15.25</c:v>
                </c:pt>
                <c:pt idx="367">
                  <c:v>15.291666666666666</c:v>
                </c:pt>
                <c:pt idx="368">
                  <c:v>15.333333333333334</c:v>
                </c:pt>
                <c:pt idx="369">
                  <c:v>15.375</c:v>
                </c:pt>
                <c:pt idx="370">
                  <c:v>15.416666666666666</c:v>
                </c:pt>
                <c:pt idx="371">
                  <c:v>15.458333333333334</c:v>
                </c:pt>
                <c:pt idx="372">
                  <c:v>15.5</c:v>
                </c:pt>
                <c:pt idx="373">
                  <c:v>15.541666666666666</c:v>
                </c:pt>
                <c:pt idx="374">
                  <c:v>15.583333333333334</c:v>
                </c:pt>
                <c:pt idx="375">
                  <c:v>15.625</c:v>
                </c:pt>
                <c:pt idx="376">
                  <c:v>15.666666666666666</c:v>
                </c:pt>
                <c:pt idx="377">
                  <c:v>15.708333333333334</c:v>
                </c:pt>
                <c:pt idx="378">
                  <c:v>15.75</c:v>
                </c:pt>
                <c:pt idx="379">
                  <c:v>15.791666666666666</c:v>
                </c:pt>
                <c:pt idx="380">
                  <c:v>15.833333333333334</c:v>
                </c:pt>
                <c:pt idx="381">
                  <c:v>15.875</c:v>
                </c:pt>
                <c:pt idx="382">
                  <c:v>15.916666666666666</c:v>
                </c:pt>
                <c:pt idx="383">
                  <c:v>15.958333333333334</c:v>
                </c:pt>
                <c:pt idx="384">
                  <c:v>16</c:v>
                </c:pt>
                <c:pt idx="385">
                  <c:v>16.041666666666668</c:v>
                </c:pt>
                <c:pt idx="386">
                  <c:v>16.083333333333332</c:v>
                </c:pt>
                <c:pt idx="387">
                  <c:v>16.125</c:v>
                </c:pt>
                <c:pt idx="388">
                  <c:v>16.166666666666668</c:v>
                </c:pt>
                <c:pt idx="389">
                  <c:v>16.208333333333332</c:v>
                </c:pt>
                <c:pt idx="390">
                  <c:v>16.25</c:v>
                </c:pt>
                <c:pt idx="391">
                  <c:v>16.291666666666668</c:v>
                </c:pt>
                <c:pt idx="392">
                  <c:v>16.333333333333332</c:v>
                </c:pt>
                <c:pt idx="393">
                  <c:v>16.375</c:v>
                </c:pt>
                <c:pt idx="394">
                  <c:v>16.416666666666668</c:v>
                </c:pt>
                <c:pt idx="395">
                  <c:v>16.458333333333332</c:v>
                </c:pt>
                <c:pt idx="396">
                  <c:v>16.5</c:v>
                </c:pt>
                <c:pt idx="397">
                  <c:v>16.541666666666668</c:v>
                </c:pt>
                <c:pt idx="398">
                  <c:v>16.583333333333332</c:v>
                </c:pt>
                <c:pt idx="399">
                  <c:v>16.625</c:v>
                </c:pt>
                <c:pt idx="400">
                  <c:v>16.666666666666668</c:v>
                </c:pt>
                <c:pt idx="401">
                  <c:v>16.708333333333332</c:v>
                </c:pt>
                <c:pt idx="402">
                  <c:v>16.75</c:v>
                </c:pt>
                <c:pt idx="403">
                  <c:v>16.791666666666668</c:v>
                </c:pt>
                <c:pt idx="404">
                  <c:v>16.833333333333332</c:v>
                </c:pt>
                <c:pt idx="405">
                  <c:v>16.875</c:v>
                </c:pt>
                <c:pt idx="406">
                  <c:v>16.916666666666668</c:v>
                </c:pt>
                <c:pt idx="407">
                  <c:v>16.958333333333332</c:v>
                </c:pt>
                <c:pt idx="408">
                  <c:v>17</c:v>
                </c:pt>
                <c:pt idx="409">
                  <c:v>17.041666666666668</c:v>
                </c:pt>
                <c:pt idx="410">
                  <c:v>17.083333333333332</c:v>
                </c:pt>
                <c:pt idx="411">
                  <c:v>17.125</c:v>
                </c:pt>
                <c:pt idx="412">
                  <c:v>17.166666666666668</c:v>
                </c:pt>
                <c:pt idx="413">
                  <c:v>17.208333333333332</c:v>
                </c:pt>
                <c:pt idx="414">
                  <c:v>17.25</c:v>
                </c:pt>
                <c:pt idx="415">
                  <c:v>17.291666666666668</c:v>
                </c:pt>
                <c:pt idx="416">
                  <c:v>17.333333333333332</c:v>
                </c:pt>
                <c:pt idx="417">
                  <c:v>17.375</c:v>
                </c:pt>
                <c:pt idx="418">
                  <c:v>17.416666666666668</c:v>
                </c:pt>
                <c:pt idx="419">
                  <c:v>17.458333333333332</c:v>
                </c:pt>
                <c:pt idx="420">
                  <c:v>17.5</c:v>
                </c:pt>
                <c:pt idx="421">
                  <c:v>17.541666666666668</c:v>
                </c:pt>
                <c:pt idx="422">
                  <c:v>17.583333333333332</c:v>
                </c:pt>
                <c:pt idx="423">
                  <c:v>17.625</c:v>
                </c:pt>
                <c:pt idx="424">
                  <c:v>17.666666666666668</c:v>
                </c:pt>
                <c:pt idx="425">
                  <c:v>17.708333333333332</c:v>
                </c:pt>
                <c:pt idx="426">
                  <c:v>17.75</c:v>
                </c:pt>
                <c:pt idx="427">
                  <c:v>17.791666666666668</c:v>
                </c:pt>
                <c:pt idx="428">
                  <c:v>17.833333333333332</c:v>
                </c:pt>
                <c:pt idx="429">
                  <c:v>17.875</c:v>
                </c:pt>
                <c:pt idx="430">
                  <c:v>17.916666666666668</c:v>
                </c:pt>
                <c:pt idx="431">
                  <c:v>17.958333333333332</c:v>
                </c:pt>
                <c:pt idx="432">
                  <c:v>18</c:v>
                </c:pt>
                <c:pt idx="433">
                  <c:v>18.041666666666668</c:v>
                </c:pt>
                <c:pt idx="434">
                  <c:v>18.083333333333332</c:v>
                </c:pt>
                <c:pt idx="435">
                  <c:v>18.125</c:v>
                </c:pt>
                <c:pt idx="436">
                  <c:v>18.166666666666668</c:v>
                </c:pt>
                <c:pt idx="437">
                  <c:v>18.208333333333332</c:v>
                </c:pt>
                <c:pt idx="438">
                  <c:v>18.25</c:v>
                </c:pt>
                <c:pt idx="439">
                  <c:v>18.291666666666668</c:v>
                </c:pt>
                <c:pt idx="440">
                  <c:v>18.333333333333332</c:v>
                </c:pt>
                <c:pt idx="441">
                  <c:v>18.375</c:v>
                </c:pt>
                <c:pt idx="442">
                  <c:v>18.416666666666668</c:v>
                </c:pt>
                <c:pt idx="443">
                  <c:v>18.458333333333332</c:v>
                </c:pt>
                <c:pt idx="444">
                  <c:v>18.5</c:v>
                </c:pt>
                <c:pt idx="445">
                  <c:v>18.541666666666668</c:v>
                </c:pt>
                <c:pt idx="446">
                  <c:v>18.583333333333332</c:v>
                </c:pt>
                <c:pt idx="447">
                  <c:v>18.625</c:v>
                </c:pt>
                <c:pt idx="448">
                  <c:v>18.666666666666668</c:v>
                </c:pt>
                <c:pt idx="449">
                  <c:v>18.708333333333332</c:v>
                </c:pt>
                <c:pt idx="450">
                  <c:v>18.75</c:v>
                </c:pt>
                <c:pt idx="451">
                  <c:v>18.791666666666668</c:v>
                </c:pt>
                <c:pt idx="452">
                  <c:v>18.833333333333332</c:v>
                </c:pt>
                <c:pt idx="453">
                  <c:v>18.875</c:v>
                </c:pt>
                <c:pt idx="454">
                  <c:v>18.916666666666668</c:v>
                </c:pt>
                <c:pt idx="455">
                  <c:v>18.958333333333332</c:v>
                </c:pt>
                <c:pt idx="456">
                  <c:v>19</c:v>
                </c:pt>
                <c:pt idx="457">
                  <c:v>19.041666666666668</c:v>
                </c:pt>
                <c:pt idx="458">
                  <c:v>19.083333333333332</c:v>
                </c:pt>
                <c:pt idx="459">
                  <c:v>19.125</c:v>
                </c:pt>
                <c:pt idx="460">
                  <c:v>19.166666666666668</c:v>
                </c:pt>
                <c:pt idx="461">
                  <c:v>19.208333333333332</c:v>
                </c:pt>
                <c:pt idx="462">
                  <c:v>19.25</c:v>
                </c:pt>
                <c:pt idx="463">
                  <c:v>19.291666666666668</c:v>
                </c:pt>
                <c:pt idx="464">
                  <c:v>19.333333333333332</c:v>
                </c:pt>
                <c:pt idx="465">
                  <c:v>19.375</c:v>
                </c:pt>
                <c:pt idx="466">
                  <c:v>19.416666666666668</c:v>
                </c:pt>
                <c:pt idx="467">
                  <c:v>19.458333333333332</c:v>
                </c:pt>
                <c:pt idx="468">
                  <c:v>19.5</c:v>
                </c:pt>
                <c:pt idx="469">
                  <c:v>19.541666666666668</c:v>
                </c:pt>
                <c:pt idx="470">
                  <c:v>19.583333333333332</c:v>
                </c:pt>
                <c:pt idx="471">
                  <c:v>19.625</c:v>
                </c:pt>
                <c:pt idx="472">
                  <c:v>19.666666666666668</c:v>
                </c:pt>
                <c:pt idx="473">
                  <c:v>19.708333333333332</c:v>
                </c:pt>
                <c:pt idx="474">
                  <c:v>19.75</c:v>
                </c:pt>
                <c:pt idx="475">
                  <c:v>19.791666666666668</c:v>
                </c:pt>
                <c:pt idx="476">
                  <c:v>19.833333333333332</c:v>
                </c:pt>
                <c:pt idx="477">
                  <c:v>19.875</c:v>
                </c:pt>
                <c:pt idx="478">
                  <c:v>19.916666666666668</c:v>
                </c:pt>
                <c:pt idx="479">
                  <c:v>19.958333333333332</c:v>
                </c:pt>
                <c:pt idx="480">
                  <c:v>20</c:v>
                </c:pt>
                <c:pt idx="481">
                  <c:v>20.041666666666668</c:v>
                </c:pt>
                <c:pt idx="482">
                  <c:v>20.083333333333332</c:v>
                </c:pt>
                <c:pt idx="483">
                  <c:v>20.125</c:v>
                </c:pt>
                <c:pt idx="484">
                  <c:v>20.166666666666668</c:v>
                </c:pt>
                <c:pt idx="485">
                  <c:v>20.208333333333332</c:v>
                </c:pt>
                <c:pt idx="486">
                  <c:v>20.25</c:v>
                </c:pt>
                <c:pt idx="487">
                  <c:v>20.291666666666668</c:v>
                </c:pt>
                <c:pt idx="488">
                  <c:v>20.333333333333332</c:v>
                </c:pt>
                <c:pt idx="489">
                  <c:v>20.375</c:v>
                </c:pt>
                <c:pt idx="490">
                  <c:v>20.416666666666668</c:v>
                </c:pt>
                <c:pt idx="491">
                  <c:v>20.458333333333332</c:v>
                </c:pt>
                <c:pt idx="492">
                  <c:v>20.5</c:v>
                </c:pt>
                <c:pt idx="493">
                  <c:v>20.541666666666668</c:v>
                </c:pt>
                <c:pt idx="494">
                  <c:v>20.583333333333332</c:v>
                </c:pt>
                <c:pt idx="495">
                  <c:v>20.625</c:v>
                </c:pt>
                <c:pt idx="496">
                  <c:v>20.666666666666668</c:v>
                </c:pt>
                <c:pt idx="497">
                  <c:v>20.708333333333332</c:v>
                </c:pt>
                <c:pt idx="498">
                  <c:v>20.75</c:v>
                </c:pt>
                <c:pt idx="499">
                  <c:v>20.791666666666668</c:v>
                </c:pt>
                <c:pt idx="500">
                  <c:v>20.833333333333332</c:v>
                </c:pt>
                <c:pt idx="501">
                  <c:v>20.875</c:v>
                </c:pt>
                <c:pt idx="502">
                  <c:v>20.916666666666668</c:v>
                </c:pt>
                <c:pt idx="503">
                  <c:v>20.958333333333332</c:v>
                </c:pt>
                <c:pt idx="504">
                  <c:v>21</c:v>
                </c:pt>
                <c:pt idx="505">
                  <c:v>21.041666666666668</c:v>
                </c:pt>
                <c:pt idx="506">
                  <c:v>21.083333333333332</c:v>
                </c:pt>
                <c:pt idx="507">
                  <c:v>21.125</c:v>
                </c:pt>
                <c:pt idx="508">
                  <c:v>21.166666666666668</c:v>
                </c:pt>
                <c:pt idx="509">
                  <c:v>21.208333333333332</c:v>
                </c:pt>
                <c:pt idx="510">
                  <c:v>21.25</c:v>
                </c:pt>
                <c:pt idx="511">
                  <c:v>21.291666666666668</c:v>
                </c:pt>
                <c:pt idx="512">
                  <c:v>21.333333333333332</c:v>
                </c:pt>
                <c:pt idx="513">
                  <c:v>21.375</c:v>
                </c:pt>
                <c:pt idx="514">
                  <c:v>21.416666666666668</c:v>
                </c:pt>
                <c:pt idx="515">
                  <c:v>21.458333333333332</c:v>
                </c:pt>
                <c:pt idx="516">
                  <c:v>21.5</c:v>
                </c:pt>
                <c:pt idx="517">
                  <c:v>21.541666666666668</c:v>
                </c:pt>
                <c:pt idx="518">
                  <c:v>21.583333333333332</c:v>
                </c:pt>
                <c:pt idx="519">
                  <c:v>21.625</c:v>
                </c:pt>
                <c:pt idx="520">
                  <c:v>21.666666666666668</c:v>
                </c:pt>
                <c:pt idx="521">
                  <c:v>21.708333333333332</c:v>
                </c:pt>
                <c:pt idx="522">
                  <c:v>21.75</c:v>
                </c:pt>
                <c:pt idx="523">
                  <c:v>21.791666666666668</c:v>
                </c:pt>
                <c:pt idx="524">
                  <c:v>21.833333333333332</c:v>
                </c:pt>
                <c:pt idx="525">
                  <c:v>21.875</c:v>
                </c:pt>
                <c:pt idx="526">
                  <c:v>21.916666666666668</c:v>
                </c:pt>
                <c:pt idx="527">
                  <c:v>21.958333333333332</c:v>
                </c:pt>
                <c:pt idx="528">
                  <c:v>22</c:v>
                </c:pt>
                <c:pt idx="529">
                  <c:v>22.041666666666668</c:v>
                </c:pt>
                <c:pt idx="530">
                  <c:v>22.083333333333332</c:v>
                </c:pt>
                <c:pt idx="531">
                  <c:v>22.125</c:v>
                </c:pt>
                <c:pt idx="532">
                  <c:v>22.166666666666668</c:v>
                </c:pt>
                <c:pt idx="533">
                  <c:v>22.208333333333332</c:v>
                </c:pt>
                <c:pt idx="534">
                  <c:v>22.25</c:v>
                </c:pt>
                <c:pt idx="535">
                  <c:v>22.291666666666668</c:v>
                </c:pt>
                <c:pt idx="536">
                  <c:v>22.333333333333332</c:v>
                </c:pt>
                <c:pt idx="537">
                  <c:v>22.375</c:v>
                </c:pt>
                <c:pt idx="538">
                  <c:v>22.416666666666668</c:v>
                </c:pt>
                <c:pt idx="539">
                  <c:v>22.458333333333332</c:v>
                </c:pt>
                <c:pt idx="540">
                  <c:v>22.5</c:v>
                </c:pt>
                <c:pt idx="541">
                  <c:v>22.541666666666668</c:v>
                </c:pt>
                <c:pt idx="542">
                  <c:v>22.583333333333332</c:v>
                </c:pt>
                <c:pt idx="543">
                  <c:v>22.625</c:v>
                </c:pt>
                <c:pt idx="544">
                  <c:v>22.666666666666668</c:v>
                </c:pt>
                <c:pt idx="545">
                  <c:v>22.708333333333332</c:v>
                </c:pt>
                <c:pt idx="546">
                  <c:v>22.75</c:v>
                </c:pt>
                <c:pt idx="547">
                  <c:v>22.791666666666668</c:v>
                </c:pt>
                <c:pt idx="548">
                  <c:v>22.833333333333332</c:v>
                </c:pt>
                <c:pt idx="549">
                  <c:v>22.875</c:v>
                </c:pt>
                <c:pt idx="550">
                  <c:v>22.916666666666668</c:v>
                </c:pt>
                <c:pt idx="551">
                  <c:v>22.958333333333332</c:v>
                </c:pt>
                <c:pt idx="552">
                  <c:v>23</c:v>
                </c:pt>
                <c:pt idx="553">
                  <c:v>23.041666666666668</c:v>
                </c:pt>
                <c:pt idx="554">
                  <c:v>23.083333333333332</c:v>
                </c:pt>
                <c:pt idx="555">
                  <c:v>23.125</c:v>
                </c:pt>
                <c:pt idx="556">
                  <c:v>23.166666666666668</c:v>
                </c:pt>
                <c:pt idx="557">
                  <c:v>23.208333333333332</c:v>
                </c:pt>
                <c:pt idx="558">
                  <c:v>23.25</c:v>
                </c:pt>
                <c:pt idx="559">
                  <c:v>23.291666666666668</c:v>
                </c:pt>
                <c:pt idx="560">
                  <c:v>23.333333333333332</c:v>
                </c:pt>
                <c:pt idx="561">
                  <c:v>23.375</c:v>
                </c:pt>
                <c:pt idx="562">
                  <c:v>23.416666666666668</c:v>
                </c:pt>
                <c:pt idx="563">
                  <c:v>23.458333333333332</c:v>
                </c:pt>
                <c:pt idx="564">
                  <c:v>23.5</c:v>
                </c:pt>
                <c:pt idx="565">
                  <c:v>23.541666666666668</c:v>
                </c:pt>
                <c:pt idx="566">
                  <c:v>23.583333333333332</c:v>
                </c:pt>
                <c:pt idx="567">
                  <c:v>23.625</c:v>
                </c:pt>
                <c:pt idx="568">
                  <c:v>23.666666666666668</c:v>
                </c:pt>
                <c:pt idx="569">
                  <c:v>23.708333333333332</c:v>
                </c:pt>
                <c:pt idx="570">
                  <c:v>23.75</c:v>
                </c:pt>
                <c:pt idx="571">
                  <c:v>23.791666666666668</c:v>
                </c:pt>
                <c:pt idx="572">
                  <c:v>23.833333333333332</c:v>
                </c:pt>
                <c:pt idx="573">
                  <c:v>23.875</c:v>
                </c:pt>
                <c:pt idx="574">
                  <c:v>23.916666666666668</c:v>
                </c:pt>
                <c:pt idx="575">
                  <c:v>23.958333333333332</c:v>
                </c:pt>
                <c:pt idx="576">
                  <c:v>24</c:v>
                </c:pt>
                <c:pt idx="577">
                  <c:v>24.041666666666668</c:v>
                </c:pt>
                <c:pt idx="578">
                  <c:v>24.083333333333332</c:v>
                </c:pt>
                <c:pt idx="579">
                  <c:v>24.125</c:v>
                </c:pt>
                <c:pt idx="580">
                  <c:v>24.166666666666668</c:v>
                </c:pt>
                <c:pt idx="581">
                  <c:v>24.208333333333332</c:v>
                </c:pt>
                <c:pt idx="582">
                  <c:v>24.25</c:v>
                </c:pt>
                <c:pt idx="583">
                  <c:v>24.291666666666668</c:v>
                </c:pt>
                <c:pt idx="584">
                  <c:v>24.333333333333332</c:v>
                </c:pt>
                <c:pt idx="585">
                  <c:v>24.375</c:v>
                </c:pt>
                <c:pt idx="586">
                  <c:v>24.416666666666668</c:v>
                </c:pt>
                <c:pt idx="587">
                  <c:v>24.458333333333332</c:v>
                </c:pt>
                <c:pt idx="588">
                  <c:v>24.5</c:v>
                </c:pt>
                <c:pt idx="589">
                  <c:v>24.541666666666668</c:v>
                </c:pt>
                <c:pt idx="590">
                  <c:v>24.583333333333332</c:v>
                </c:pt>
                <c:pt idx="591">
                  <c:v>24.625</c:v>
                </c:pt>
                <c:pt idx="592">
                  <c:v>24.666666666666668</c:v>
                </c:pt>
                <c:pt idx="593">
                  <c:v>24.708333333333332</c:v>
                </c:pt>
                <c:pt idx="594">
                  <c:v>24.75</c:v>
                </c:pt>
                <c:pt idx="595">
                  <c:v>24.791666666666668</c:v>
                </c:pt>
                <c:pt idx="596">
                  <c:v>24.833333333333332</c:v>
                </c:pt>
                <c:pt idx="597">
                  <c:v>24.875</c:v>
                </c:pt>
                <c:pt idx="598">
                  <c:v>24.916666666666668</c:v>
                </c:pt>
                <c:pt idx="599">
                  <c:v>24.958333333333332</c:v>
                </c:pt>
                <c:pt idx="600">
                  <c:v>25</c:v>
                </c:pt>
                <c:pt idx="601">
                  <c:v>25.041666666666668</c:v>
                </c:pt>
                <c:pt idx="602">
                  <c:v>25.083333333333332</c:v>
                </c:pt>
                <c:pt idx="603">
                  <c:v>25.125</c:v>
                </c:pt>
                <c:pt idx="604">
                  <c:v>25.166666666666668</c:v>
                </c:pt>
                <c:pt idx="605">
                  <c:v>25.208333333333332</c:v>
                </c:pt>
                <c:pt idx="606">
                  <c:v>25.25</c:v>
                </c:pt>
                <c:pt idx="607">
                  <c:v>25.291666666666668</c:v>
                </c:pt>
                <c:pt idx="608">
                  <c:v>25.333333333333332</c:v>
                </c:pt>
                <c:pt idx="609">
                  <c:v>25.375</c:v>
                </c:pt>
                <c:pt idx="610">
                  <c:v>25.416666666666668</c:v>
                </c:pt>
                <c:pt idx="611">
                  <c:v>25.458333333333332</c:v>
                </c:pt>
                <c:pt idx="612">
                  <c:v>25.5</c:v>
                </c:pt>
                <c:pt idx="613">
                  <c:v>25.541666666666668</c:v>
                </c:pt>
                <c:pt idx="614">
                  <c:v>25.583333333333332</c:v>
                </c:pt>
                <c:pt idx="615">
                  <c:v>25.625</c:v>
                </c:pt>
                <c:pt idx="616">
                  <c:v>25.666666666666668</c:v>
                </c:pt>
                <c:pt idx="617">
                  <c:v>25.708333333333332</c:v>
                </c:pt>
                <c:pt idx="618">
                  <c:v>25.75</c:v>
                </c:pt>
                <c:pt idx="619">
                  <c:v>25.791666666666668</c:v>
                </c:pt>
                <c:pt idx="620">
                  <c:v>25.833333333333332</c:v>
                </c:pt>
                <c:pt idx="621">
                  <c:v>25.875</c:v>
                </c:pt>
                <c:pt idx="622">
                  <c:v>25.916666666666668</c:v>
                </c:pt>
                <c:pt idx="623">
                  <c:v>25.958333333333332</c:v>
                </c:pt>
                <c:pt idx="624">
                  <c:v>26</c:v>
                </c:pt>
                <c:pt idx="625">
                  <c:v>26.041666666666668</c:v>
                </c:pt>
                <c:pt idx="626">
                  <c:v>26.083333333333332</c:v>
                </c:pt>
                <c:pt idx="627">
                  <c:v>26.125</c:v>
                </c:pt>
                <c:pt idx="628">
                  <c:v>26.166666666666668</c:v>
                </c:pt>
                <c:pt idx="629">
                  <c:v>26.208333333333332</c:v>
                </c:pt>
                <c:pt idx="630">
                  <c:v>26.25</c:v>
                </c:pt>
                <c:pt idx="631">
                  <c:v>26.291666666666668</c:v>
                </c:pt>
                <c:pt idx="632">
                  <c:v>26.333333333333332</c:v>
                </c:pt>
                <c:pt idx="633">
                  <c:v>26.375</c:v>
                </c:pt>
                <c:pt idx="634">
                  <c:v>26.416666666666668</c:v>
                </c:pt>
                <c:pt idx="635">
                  <c:v>26.458333333333332</c:v>
                </c:pt>
                <c:pt idx="636">
                  <c:v>26.5</c:v>
                </c:pt>
                <c:pt idx="637">
                  <c:v>26.541666666666668</c:v>
                </c:pt>
                <c:pt idx="638">
                  <c:v>26.583333333333332</c:v>
                </c:pt>
                <c:pt idx="639">
                  <c:v>26.625</c:v>
                </c:pt>
                <c:pt idx="640">
                  <c:v>26.666666666666668</c:v>
                </c:pt>
                <c:pt idx="641">
                  <c:v>26.708333333333332</c:v>
                </c:pt>
                <c:pt idx="642">
                  <c:v>26.75</c:v>
                </c:pt>
                <c:pt idx="643">
                  <c:v>26.791666666666668</c:v>
                </c:pt>
                <c:pt idx="644">
                  <c:v>26.833333333333332</c:v>
                </c:pt>
                <c:pt idx="645">
                  <c:v>26.875</c:v>
                </c:pt>
                <c:pt idx="646">
                  <c:v>26.916666666666668</c:v>
                </c:pt>
                <c:pt idx="647">
                  <c:v>26.958333333333332</c:v>
                </c:pt>
                <c:pt idx="648">
                  <c:v>27</c:v>
                </c:pt>
                <c:pt idx="649">
                  <c:v>27.041666666666668</c:v>
                </c:pt>
                <c:pt idx="650">
                  <c:v>27.083333333333332</c:v>
                </c:pt>
                <c:pt idx="651">
                  <c:v>27.125</c:v>
                </c:pt>
                <c:pt idx="652">
                  <c:v>27.166666666666668</c:v>
                </c:pt>
                <c:pt idx="653">
                  <c:v>27.208333333333332</c:v>
                </c:pt>
                <c:pt idx="654">
                  <c:v>27.25</c:v>
                </c:pt>
                <c:pt idx="655">
                  <c:v>27.291666666666668</c:v>
                </c:pt>
                <c:pt idx="656">
                  <c:v>27.333333333333332</c:v>
                </c:pt>
                <c:pt idx="657">
                  <c:v>27.375</c:v>
                </c:pt>
                <c:pt idx="658">
                  <c:v>27.416666666666668</c:v>
                </c:pt>
                <c:pt idx="659">
                  <c:v>27.458333333333332</c:v>
                </c:pt>
                <c:pt idx="660">
                  <c:v>27.5</c:v>
                </c:pt>
                <c:pt idx="661">
                  <c:v>27.541666666666668</c:v>
                </c:pt>
                <c:pt idx="662">
                  <c:v>27.583333333333332</c:v>
                </c:pt>
                <c:pt idx="663">
                  <c:v>27.625</c:v>
                </c:pt>
                <c:pt idx="664">
                  <c:v>27.666666666666668</c:v>
                </c:pt>
                <c:pt idx="665">
                  <c:v>27.708333333333332</c:v>
                </c:pt>
                <c:pt idx="666">
                  <c:v>27.75</c:v>
                </c:pt>
                <c:pt idx="667">
                  <c:v>27.791666666666668</c:v>
                </c:pt>
                <c:pt idx="668">
                  <c:v>27.833333333333332</c:v>
                </c:pt>
                <c:pt idx="669">
                  <c:v>27.875</c:v>
                </c:pt>
                <c:pt idx="670">
                  <c:v>27.916666666666668</c:v>
                </c:pt>
                <c:pt idx="671">
                  <c:v>27.958333333333332</c:v>
                </c:pt>
                <c:pt idx="672">
                  <c:v>28</c:v>
                </c:pt>
              </c:numCache>
            </c:numRef>
          </c:xVal>
          <c:yVal>
            <c:numRef>
              <c:f>'TFV-DP'!$D$2:$D$674</c:f>
              <c:numCache>
                <c:formatCode>General</c:formatCode>
                <c:ptCount val="673"/>
                <c:pt idx="0">
                  <c:v>0</c:v>
                </c:pt>
                <c:pt idx="1">
                  <c:v>0.19718127694870072</c:v>
                </c:pt>
                <c:pt idx="2">
                  <c:v>0.66685971403733302</c:v>
                </c:pt>
                <c:pt idx="3">
                  <c:v>1.2256087351138736</c:v>
                </c:pt>
                <c:pt idx="4">
                  <c:v>1.8105620782584331</c:v>
                </c:pt>
                <c:pt idx="5">
                  <c:v>2.4031721136276918</c:v>
                </c:pt>
                <c:pt idx="6">
                  <c:v>2.9966758124671022</c:v>
                </c:pt>
                <c:pt idx="7">
                  <c:v>3.5879497908897333</c:v>
                </c:pt>
                <c:pt idx="8">
                  <c:v>4.1753588089358455</c:v>
                </c:pt>
                <c:pt idx="9">
                  <c:v>4.7580148562913376</c:v>
                </c:pt>
                <c:pt idx="10">
                  <c:v>5.335433865113492</c:v>
                </c:pt>
                <c:pt idx="11">
                  <c:v>5.9073523169633981</c:v>
                </c:pt>
                <c:pt idx="12">
                  <c:v>6.4736321855460668</c:v>
                </c:pt>
                <c:pt idx="13">
                  <c:v>7.0342087640351831</c:v>
                </c:pt>
                <c:pt idx="14">
                  <c:v>7.5890577780566595</c:v>
                </c:pt>
                <c:pt idx="15">
                  <c:v>8.1381867135036217</c:v>
                </c:pt>
                <c:pt idx="16">
                  <c:v>8.6816191505377631</c:v>
                </c:pt>
                <c:pt idx="17">
                  <c:v>9.2193873255454708</c:v>
                </c:pt>
                <c:pt idx="18">
                  <c:v>9.7515305956901877</c:v>
                </c:pt>
                <c:pt idx="19">
                  <c:v>10.278094859603915</c:v>
                </c:pt>
                <c:pt idx="20">
                  <c:v>10.799128106171969</c:v>
                </c:pt>
                <c:pt idx="21">
                  <c:v>11.314680593824724</c:v>
                </c:pt>
                <c:pt idx="22">
                  <c:v>11.824804841927103</c:v>
                </c:pt>
                <c:pt idx="23">
                  <c:v>12.329554084582469</c:v>
                </c:pt>
                <c:pt idx="24">
                  <c:v>12.828981999015255</c:v>
                </c:pt>
                <c:pt idx="25">
                  <c:v>13.323143075282896</c:v>
                </c:pt>
                <c:pt idx="26">
                  <c:v>13.81209135412511</c:v>
                </c:pt>
                <c:pt idx="27">
                  <c:v>14.295881787119606</c:v>
                </c:pt>
                <c:pt idx="28">
                  <c:v>14.77456873999078</c:v>
                </c:pt>
                <c:pt idx="29">
                  <c:v>15.248205621836661</c:v>
                </c:pt>
                <c:pt idx="30">
                  <c:v>15.716846404782567</c:v>
                </c:pt>
                <c:pt idx="31">
                  <c:v>16.180544760676067</c:v>
                </c:pt>
                <c:pt idx="32">
                  <c:v>16.639353845581958</c:v>
                </c:pt>
                <c:pt idx="33">
                  <c:v>17.093326694183506</c:v>
                </c:pt>
                <c:pt idx="34">
                  <c:v>17.542515250248019</c:v>
                </c:pt>
                <c:pt idx="35">
                  <c:v>17.986970786585349</c:v>
                </c:pt>
                <c:pt idx="36">
                  <c:v>18.426745363465113</c:v>
                </c:pt>
                <c:pt idx="37">
                  <c:v>18.861889860477582</c:v>
                </c:pt>
                <c:pt idx="38">
                  <c:v>19.292454320554569</c:v>
                </c:pt>
                <c:pt idx="39">
                  <c:v>19.718488644023033</c:v>
                </c:pt>
                <c:pt idx="40">
                  <c:v>20.140042353316296</c:v>
                </c:pt>
                <c:pt idx="41">
                  <c:v>20.557164521843966</c:v>
                </c:pt>
                <c:pt idx="42">
                  <c:v>20.969902543009258</c:v>
                </c:pt>
                <c:pt idx="43">
                  <c:v>21.378304260763876</c:v>
                </c:pt>
                <c:pt idx="44">
                  <c:v>21.782417225560739</c:v>
                </c:pt>
                <c:pt idx="45">
                  <c:v>22.182288278414283</c:v>
                </c:pt>
                <c:pt idx="46">
                  <c:v>22.577963505183106</c:v>
                </c:pt>
                <c:pt idx="47">
                  <c:v>22.969488828094811</c:v>
                </c:pt>
                <c:pt idx="48">
                  <c:v>23.356909709047233</c:v>
                </c:pt>
                <c:pt idx="49">
                  <c:v>23.740270500583065</c:v>
                </c:pt>
                <c:pt idx="50">
                  <c:v>24.119615386590798</c:v>
                </c:pt>
                <c:pt idx="51">
                  <c:v>24.494987804734254</c:v>
                </c:pt>
                <c:pt idx="52">
                  <c:v>24.866431246225012</c:v>
                </c:pt>
                <c:pt idx="53">
                  <c:v>25.233988644498179</c:v>
                </c:pt>
                <c:pt idx="54">
                  <c:v>25.597702457387754</c:v>
                </c:pt>
                <c:pt idx="55">
                  <c:v>25.957614075677483</c:v>
                </c:pt>
                <c:pt idx="56">
                  <c:v>26.313764993753527</c:v>
                </c:pt>
                <c:pt idx="57">
                  <c:v>26.666196172658015</c:v>
                </c:pt>
                <c:pt idx="58">
                  <c:v>27.014947730053052</c:v>
                </c:pt>
                <c:pt idx="59">
                  <c:v>27.360059171128221</c:v>
                </c:pt>
                <c:pt idx="60">
                  <c:v>27.701570048255565</c:v>
                </c:pt>
                <c:pt idx="61">
                  <c:v>28.039519915320199</c:v>
                </c:pt>
                <c:pt idx="62">
                  <c:v>28.373947261955028</c:v>
                </c:pt>
                <c:pt idx="63">
                  <c:v>28.704890517370124</c:v>
                </c:pt>
                <c:pt idx="64">
                  <c:v>29.032387263595069</c:v>
                </c:pt>
                <c:pt idx="65">
                  <c:v>29.356473881863664</c:v>
                </c:pt>
                <c:pt idx="66">
                  <c:v>29.677187632943138</c:v>
                </c:pt>
                <c:pt idx="67">
                  <c:v>29.994565099616171</c:v>
                </c:pt>
                <c:pt idx="68">
                  <c:v>30.308642231986273</c:v>
                </c:pt>
                <c:pt idx="69">
                  <c:v>30.619455260046301</c:v>
                </c:pt>
                <c:pt idx="70">
                  <c:v>30.927039175081219</c:v>
                </c:pt>
                <c:pt idx="71">
                  <c:v>31.231428714121002</c:v>
                </c:pt>
                <c:pt idx="72">
                  <c:v>31.532657915581694</c:v>
                </c:pt>
                <c:pt idx="73">
                  <c:v>31.83076084083666</c:v>
                </c:pt>
                <c:pt idx="74">
                  <c:v>32.125771179407039</c:v>
                </c:pt>
                <c:pt idx="75">
                  <c:v>32.417722213205742</c:v>
                </c:pt>
                <c:pt idx="76">
                  <c:v>32.706646992547739</c:v>
                </c:pt>
                <c:pt idx="77">
                  <c:v>32.992577767796384</c:v>
                </c:pt>
                <c:pt idx="78">
                  <c:v>33.275547238539836</c:v>
                </c:pt>
                <c:pt idx="79">
                  <c:v>33.555587203801721</c:v>
                </c:pt>
                <c:pt idx="80">
                  <c:v>33.832728653820439</c:v>
                </c:pt>
                <c:pt idx="81">
                  <c:v>34.107002655048788</c:v>
                </c:pt>
                <c:pt idx="82">
                  <c:v>34.37844015384271</c:v>
                </c:pt>
                <c:pt idx="83">
                  <c:v>34.647071358411203</c:v>
                </c:pt>
                <c:pt idx="84">
                  <c:v>34.912926476154695</c:v>
                </c:pt>
                <c:pt idx="85">
                  <c:v>35.176035071778699</c:v>
                </c:pt>
                <c:pt idx="86">
                  <c:v>35.436426423855707</c:v>
                </c:pt>
                <c:pt idx="87">
                  <c:v>35.694129664630651</c:v>
                </c:pt>
                <c:pt idx="88">
                  <c:v>35.949174044059149</c:v>
                </c:pt>
                <c:pt idx="89">
                  <c:v>36.201587333461902</c:v>
                </c:pt>
                <c:pt idx="90">
                  <c:v>36.451397502352123</c:v>
                </c:pt>
                <c:pt idx="91">
                  <c:v>36.698632603937767</c:v>
                </c:pt>
                <c:pt idx="92">
                  <c:v>36.943319834713236</c:v>
                </c:pt>
                <c:pt idx="93">
                  <c:v>37.185486399206795</c:v>
                </c:pt>
                <c:pt idx="94">
                  <c:v>37.425159741842172</c:v>
                </c:pt>
                <c:pt idx="95">
                  <c:v>37.662366186002302</c:v>
                </c:pt>
                <c:pt idx="96">
                  <c:v>37.897131742692231</c:v>
                </c:pt>
                <c:pt idx="97">
                  <c:v>38.129482519448217</c:v>
                </c:pt>
                <c:pt idx="98">
                  <c:v>38.359443915763947</c:v>
                </c:pt>
                <c:pt idx="99">
                  <c:v>38.587041239793841</c:v>
                </c:pt>
                <c:pt idx="100">
                  <c:v>38.812299462776444</c:v>
                </c:pt>
                <c:pt idx="101">
                  <c:v>39.035243597992043</c:v>
                </c:pt>
                <c:pt idx="102">
                  <c:v>39.255898517518915</c:v>
                </c:pt>
                <c:pt idx="103">
                  <c:v>39.474288070048964</c:v>
                </c:pt>
                <c:pt idx="104">
                  <c:v>39.690436802128424</c:v>
                </c:pt>
                <c:pt idx="105">
                  <c:v>39.904368099232592</c:v>
                </c:pt>
                <c:pt idx="106">
                  <c:v>40.116105407067806</c:v>
                </c:pt>
                <c:pt idx="107">
                  <c:v>40.325671676653727</c:v>
                </c:pt>
                <c:pt idx="108">
                  <c:v>40.533090266387795</c:v>
                </c:pt>
                <c:pt idx="109">
                  <c:v>40.738383552278044</c:v>
                </c:pt>
                <c:pt idx="110">
                  <c:v>40.941573924538432</c:v>
                </c:pt>
                <c:pt idx="111">
                  <c:v>41.142683657744826</c:v>
                </c:pt>
                <c:pt idx="112">
                  <c:v>41.341735037051571</c:v>
                </c:pt>
                <c:pt idx="113">
                  <c:v>41.538749518292811</c:v>
                </c:pt>
                <c:pt idx="114">
                  <c:v>41.733749212716468</c:v>
                </c:pt>
                <c:pt idx="115">
                  <c:v>41.92675445959798</c:v>
                </c:pt>
                <c:pt idx="116">
                  <c:v>42.117786659035879</c:v>
                </c:pt>
                <c:pt idx="117">
                  <c:v>42.306866338651879</c:v>
                </c:pt>
                <c:pt idx="118">
                  <c:v>42.494013885389016</c:v>
                </c:pt>
                <c:pt idx="119">
                  <c:v>42.679249704203073</c:v>
                </c:pt>
                <c:pt idx="120">
                  <c:v>42.862593808798692</c:v>
                </c:pt>
                <c:pt idx="121">
                  <c:v>43.044066171278615</c:v>
                </c:pt>
                <c:pt idx="122">
                  <c:v>43.223686447088959</c:v>
                </c:pt>
                <c:pt idx="123">
                  <c:v>43.401474033170814</c:v>
                </c:pt>
                <c:pt idx="124">
                  <c:v>43.577448418251663</c:v>
                </c:pt>
                <c:pt idx="125">
                  <c:v>43.751628615296035</c:v>
                </c:pt>
                <c:pt idx="126">
                  <c:v>43.924033345467073</c:v>
                </c:pt>
                <c:pt idx="127">
                  <c:v>44.094681174534216</c:v>
                </c:pt>
                <c:pt idx="128">
                  <c:v>44.26359074832002</c:v>
                </c:pt>
                <c:pt idx="129">
                  <c:v>44.43078011053219</c:v>
                </c:pt>
                <c:pt idx="130">
                  <c:v>44.596266884040389</c:v>
                </c:pt>
                <c:pt idx="131">
                  <c:v>44.760068841539656</c:v>
                </c:pt>
                <c:pt idx="132">
                  <c:v>44.922204082668578</c:v>
                </c:pt>
                <c:pt idx="133">
                  <c:v>45.082689628670586</c:v>
                </c:pt>
                <c:pt idx="134">
                  <c:v>45.241542751146554</c:v>
                </c:pt>
                <c:pt idx="135">
                  <c:v>45.398780486944062</c:v>
                </c:pt>
                <c:pt idx="136">
                  <c:v>45.554419425989174</c:v>
                </c:pt>
                <c:pt idx="137">
                  <c:v>45.708476336270607</c:v>
                </c:pt>
                <c:pt idx="138">
                  <c:v>45.860967594062878</c:v>
                </c:pt>
                <c:pt idx="139">
                  <c:v>46.011910090192039</c:v>
                </c:pt>
                <c:pt idx="140">
                  <c:v>46.161319805974884</c:v>
                </c:pt>
                <c:pt idx="141">
                  <c:v>46.309212379600226</c:v>
                </c:pt>
                <c:pt idx="142">
                  <c:v>46.455603959971583</c:v>
                </c:pt>
                <c:pt idx="143">
                  <c:v>46.600509874708813</c:v>
                </c:pt>
                <c:pt idx="144">
                  <c:v>46.743946389677923</c:v>
                </c:pt>
                <c:pt idx="145">
                  <c:v>46.885928085192248</c:v>
                </c:pt>
                <c:pt idx="146">
                  <c:v>47.026470084695042</c:v>
                </c:pt>
                <c:pt idx="147">
                  <c:v>47.165586939078842</c:v>
                </c:pt>
                <c:pt idx="148">
                  <c:v>47.303293583012447</c:v>
                </c:pt>
                <c:pt idx="149">
                  <c:v>47.439605558317382</c:v>
                </c:pt>
                <c:pt idx="150">
                  <c:v>47.574536254517291</c:v>
                </c:pt>
                <c:pt idx="151">
                  <c:v>47.70810017543613</c:v>
                </c:pt>
                <c:pt idx="152">
                  <c:v>47.84031132884693</c:v>
                </c:pt>
                <c:pt idx="153">
                  <c:v>47.971184529772572</c:v>
                </c:pt>
                <c:pt idx="154">
                  <c:v>48.100733229959317</c:v>
                </c:pt>
                <c:pt idx="155">
                  <c:v>48.228970895859796</c:v>
                </c:pt>
                <c:pt idx="156">
                  <c:v>48.355911347818321</c:v>
                </c:pt>
                <c:pt idx="157">
                  <c:v>48.481568075585479</c:v>
                </c:pt>
                <c:pt idx="158">
                  <c:v>48.605954257874586</c:v>
                </c:pt>
                <c:pt idx="159">
                  <c:v>48.729082943583066</c:v>
                </c:pt>
                <c:pt idx="160">
                  <c:v>48.850967039773792</c:v>
                </c:pt>
                <c:pt idx="161">
                  <c:v>48.971619527027187</c:v>
                </c:pt>
                <c:pt idx="162">
                  <c:v>49.091052853676658</c:v>
                </c:pt>
                <c:pt idx="163">
                  <c:v>49.20927995870386</c:v>
                </c:pt>
                <c:pt idx="164">
                  <c:v>49.326312966463639</c:v>
                </c:pt>
                <c:pt idx="165">
                  <c:v>49.442164751903775</c:v>
                </c:pt>
                <c:pt idx="166">
                  <c:v>49.556847206622464</c:v>
                </c:pt>
                <c:pt idx="167">
                  <c:v>49.670372761429924</c:v>
                </c:pt>
                <c:pt idx="168">
                  <c:v>49.782752644626115</c:v>
                </c:pt>
                <c:pt idx="169">
                  <c:v>49.893998945916877</c:v>
                </c:pt>
                <c:pt idx="170">
                  <c:v>50.004123505288781</c:v>
                </c:pt>
                <c:pt idx="171">
                  <c:v>50.113137554107546</c:v>
                </c:pt>
                <c:pt idx="172">
                  <c:v>50.221052573679899</c:v>
                </c:pt>
                <c:pt idx="173">
                  <c:v>50.327880060197117</c:v>
                </c:pt>
                <c:pt idx="174">
                  <c:v>50.433630894161837</c:v>
                </c:pt>
                <c:pt idx="175">
                  <c:v>50.538316155841571</c:v>
                </c:pt>
                <c:pt idx="176">
                  <c:v>50.641946839428698</c:v>
                </c:pt>
                <c:pt idx="177">
                  <c:v>50.744534105031867</c:v>
                </c:pt>
                <c:pt idx="178">
                  <c:v>50.84608856573422</c:v>
                </c:pt>
                <c:pt idx="179">
                  <c:v>50.946620365002715</c:v>
                </c:pt>
                <c:pt idx="180">
                  <c:v>51.0461402396257</c:v>
                </c:pt>
                <c:pt idx="181">
                  <c:v>51.144658625104334</c:v>
                </c:pt>
                <c:pt idx="182">
                  <c:v>51.24218554566697</c:v>
                </c:pt>
                <c:pt idx="183">
                  <c:v>51.33873139409576</c:v>
                </c:pt>
                <c:pt idx="184">
                  <c:v>51.434305794360057</c:v>
                </c:pt>
                <c:pt idx="185">
                  <c:v>51.528919660539025</c:v>
                </c:pt>
                <c:pt idx="186">
                  <c:v>51.62258259138622</c:v>
                </c:pt>
                <c:pt idx="187">
                  <c:v>51.715303877606182</c:v>
                </c:pt>
                <c:pt idx="188">
                  <c:v>51.807093458004317</c:v>
                </c:pt>
                <c:pt idx="189">
                  <c:v>51.897960649341329</c:v>
                </c:pt>
                <c:pt idx="190">
                  <c:v>51.987915023771592</c:v>
                </c:pt>
                <c:pt idx="191">
                  <c:v>52.076966037725086</c:v>
                </c:pt>
                <c:pt idx="192">
                  <c:v>52.165122939067288</c:v>
                </c:pt>
                <c:pt idx="193">
                  <c:v>52.252394886819587</c:v>
                </c:pt>
                <c:pt idx="194">
                  <c:v>52.338790952293721</c:v>
                </c:pt>
                <c:pt idx="195">
                  <c:v>52.424319682658854</c:v>
                </c:pt>
                <c:pt idx="196">
                  <c:v>52.508989940278092</c:v>
                </c:pt>
                <c:pt idx="197">
                  <c:v>52.592810731051429</c:v>
                </c:pt>
                <c:pt idx="198">
                  <c:v>52.675790377967559</c:v>
                </c:pt>
                <c:pt idx="199">
                  <c:v>52.757937436964532</c:v>
                </c:pt>
                <c:pt idx="200">
                  <c:v>52.839260391694296</c:v>
                </c:pt>
                <c:pt idx="201">
                  <c:v>52.919767888674556</c:v>
                </c:pt>
                <c:pt idx="202">
                  <c:v>52.999468589924895</c:v>
                </c:pt>
                <c:pt idx="203">
                  <c:v>53.078370373096043</c:v>
                </c:pt>
                <c:pt idx="204">
                  <c:v>53.156481253101241</c:v>
                </c:pt>
                <c:pt idx="205">
                  <c:v>53.233809623372906</c:v>
                </c:pt>
                <c:pt idx="206">
                  <c:v>53.310363445136453</c:v>
                </c:pt>
                <c:pt idx="207">
                  <c:v>53.386150604785684</c:v>
                </c:pt>
                <c:pt idx="208">
                  <c:v>53.461179004761078</c:v>
                </c:pt>
                <c:pt idx="209">
                  <c:v>53.535456109065258</c:v>
                </c:pt>
                <c:pt idx="210">
                  <c:v>53.608989776905567</c:v>
                </c:pt>
                <c:pt idx="211">
                  <c:v>53.681787677404543</c:v>
                </c:pt>
                <c:pt idx="212">
                  <c:v>53.753857119428815</c:v>
                </c:pt>
                <c:pt idx="213">
                  <c:v>53.825205435185559</c:v>
                </c:pt>
                <c:pt idx="214">
                  <c:v>53.89584002795425</c:v>
                </c:pt>
                <c:pt idx="215">
                  <c:v>53.965768225569498</c:v>
                </c:pt>
                <c:pt idx="216">
                  <c:v>54.034996792175022</c:v>
                </c:pt>
                <c:pt idx="217">
                  <c:v>54.103533049602603</c:v>
                </c:pt>
                <c:pt idx="218">
                  <c:v>54.171384039082575</c:v>
                </c:pt>
                <c:pt idx="219">
                  <c:v>54.238556353161528</c:v>
                </c:pt>
                <c:pt idx="220">
                  <c:v>54.305057399793014</c:v>
                </c:pt>
                <c:pt idx="221">
                  <c:v>54.37089378466964</c:v>
                </c:pt>
                <c:pt idx="222">
                  <c:v>54.436072216561371</c:v>
                </c:pt>
                <c:pt idx="223">
                  <c:v>54.500599587975628</c:v>
                </c:pt>
                <c:pt idx="224">
                  <c:v>54.564482395833025</c:v>
                </c:pt>
                <c:pt idx="225">
                  <c:v>54.627727051203593</c:v>
                </c:pt>
                <c:pt idx="226">
                  <c:v>54.690339964699092</c:v>
                </c:pt>
                <c:pt idx="227">
                  <c:v>54.752327645362854</c:v>
                </c:pt>
                <c:pt idx="228">
                  <c:v>54.813696708836716</c:v>
                </c:pt>
                <c:pt idx="229">
                  <c:v>54.874453291327498</c:v>
                </c:pt>
                <c:pt idx="230">
                  <c:v>54.934603562124984</c:v>
                </c:pt>
                <c:pt idx="231">
                  <c:v>54.99415338294834</c:v>
                </c:pt>
                <c:pt idx="232">
                  <c:v>55.053109133498928</c:v>
                </c:pt>
                <c:pt idx="233">
                  <c:v>55.111476615599372</c:v>
                </c:pt>
                <c:pt idx="234">
                  <c:v>55.169261718346476</c:v>
                </c:pt>
                <c:pt idx="235">
                  <c:v>55.226470666862589</c:v>
                </c:pt>
                <c:pt idx="236">
                  <c:v>55.283109355858358</c:v>
                </c:pt>
                <c:pt idx="237">
                  <c:v>55.339183303993124</c:v>
                </c:pt>
                <c:pt idx="238">
                  <c:v>55.394698162268057</c:v>
                </c:pt>
                <c:pt idx="239">
                  <c:v>55.449659768644835</c:v>
                </c:pt>
                <c:pt idx="240">
                  <c:v>55.504073503333885</c:v>
                </c:pt>
                <c:pt idx="241">
                  <c:v>55.557944969808993</c:v>
                </c:pt>
                <c:pt idx="242">
                  <c:v>55.611279691322004</c:v>
                </c:pt>
                <c:pt idx="243">
                  <c:v>55.66408322282129</c:v>
                </c:pt>
                <c:pt idx="244">
                  <c:v>55.716360797679336</c:v>
                </c:pt>
                <c:pt idx="245">
                  <c:v>55.76811772800172</c:v>
                </c:pt>
                <c:pt idx="246">
                  <c:v>55.819359364692716</c:v>
                </c:pt>
                <c:pt idx="247">
                  <c:v>55.870090663154784</c:v>
                </c:pt>
                <c:pt idx="248">
                  <c:v>55.92031721039028</c:v>
                </c:pt>
                <c:pt idx="249">
                  <c:v>55.970044257018586</c:v>
                </c:pt>
                <c:pt idx="250">
                  <c:v>56.019276644931992</c:v>
                </c:pt>
                <c:pt idx="251">
                  <c:v>56.068019112123963</c:v>
                </c:pt>
                <c:pt idx="252">
                  <c:v>56.11627682988869</c:v>
                </c:pt>
                <c:pt idx="253">
                  <c:v>56.164054132264802</c:v>
                </c:pt>
                <c:pt idx="254">
                  <c:v>56.21135610703621</c:v>
                </c:pt>
                <c:pt idx="255">
                  <c:v>56.25818729221043</c:v>
                </c:pt>
                <c:pt idx="256">
                  <c:v>56.304551873753269</c:v>
                </c:pt>
                <c:pt idx="257">
                  <c:v>56.350454747885934</c:v>
                </c:pt>
                <c:pt idx="258">
                  <c:v>56.395901174482994</c:v>
                </c:pt>
                <c:pt idx="259">
                  <c:v>56.440895956351781</c:v>
                </c:pt>
                <c:pt idx="260">
                  <c:v>56.485443667320396</c:v>
                </c:pt>
                <c:pt idx="261">
                  <c:v>56.529548723368151</c:v>
                </c:pt>
                <c:pt idx="262">
                  <c:v>56.573215479829052</c:v>
                </c:pt>
                <c:pt idx="263">
                  <c:v>56.616448380722616</c:v>
                </c:pt>
                <c:pt idx="264">
                  <c:v>56.659251763600309</c:v>
                </c:pt>
                <c:pt idx="265">
                  <c:v>56.701629499390805</c:v>
                </c:pt>
                <c:pt idx="266">
                  <c:v>56.743586101721604</c:v>
                </c:pt>
                <c:pt idx="267">
                  <c:v>56.785125967571439</c:v>
                </c:pt>
                <c:pt idx="268">
                  <c:v>56.826253146109366</c:v>
                </c:pt>
                <c:pt idx="269">
                  <c:v>56.866972189279899</c:v>
                </c:pt>
                <c:pt idx="270">
                  <c:v>56.907287083444089</c:v>
                </c:pt>
                <c:pt idx="271">
                  <c:v>56.947201692727532</c:v>
                </c:pt>
                <c:pt idx="272">
                  <c:v>56.986720092154165</c:v>
                </c:pt>
                <c:pt idx="273">
                  <c:v>57.025846664198497</c:v>
                </c:pt>
                <c:pt idx="274">
                  <c:v>57.064585176597902</c:v>
                </c:pt>
                <c:pt idx="275">
                  <c:v>57.10293969589916</c:v>
                </c:pt>
                <c:pt idx="276">
                  <c:v>57.140913827392474</c:v>
                </c:pt>
                <c:pt idx="277">
                  <c:v>57.178511065136661</c:v>
                </c:pt>
                <c:pt idx="278">
                  <c:v>57.215735326554437</c:v>
                </c:pt>
                <c:pt idx="279">
                  <c:v>57.252590119183324</c:v>
                </c:pt>
                <c:pt idx="280">
                  <c:v>57.289079706236038</c:v>
                </c:pt>
                <c:pt idx="281">
                  <c:v>57.32520792671103</c:v>
                </c:pt>
                <c:pt idx="282">
                  <c:v>57.360976108552542</c:v>
                </c:pt>
                <c:pt idx="283">
                  <c:v>57.396389669818433</c:v>
                </c:pt>
                <c:pt idx="284">
                  <c:v>57.431452033190453</c:v>
                </c:pt>
                <c:pt idx="285">
                  <c:v>57.466166746950108</c:v>
                </c:pt>
                <c:pt idx="286">
                  <c:v>57.500537403510343</c:v>
                </c:pt>
                <c:pt idx="287">
                  <c:v>57.534567391666158</c:v>
                </c:pt>
                <c:pt idx="288">
                  <c:v>57.568260405770957</c:v>
                </c:pt>
                <c:pt idx="289">
                  <c:v>57.601620273377065</c:v>
                </c:pt>
                <c:pt idx="290">
                  <c:v>57.634649839822544</c:v>
                </c:pt>
                <c:pt idx="291">
                  <c:v>57.667352463898666</c:v>
                </c:pt>
                <c:pt idx="292">
                  <c:v>57.699730684309451</c:v>
                </c:pt>
                <c:pt idx="293">
                  <c:v>57.731788076118207</c:v>
                </c:pt>
                <c:pt idx="294">
                  <c:v>57.7635280304454</c:v>
                </c:pt>
                <c:pt idx="295">
                  <c:v>57.794953724308392</c:v>
                </c:pt>
                <c:pt idx="296">
                  <c:v>57.826068510471409</c:v>
                </c:pt>
                <c:pt idx="297">
                  <c:v>57.856875639530813</c:v>
                </c:pt>
                <c:pt idx="298">
                  <c:v>57.887377869849416</c:v>
                </c:pt>
                <c:pt idx="299">
                  <c:v>57.917578331343222</c:v>
                </c:pt>
                <c:pt idx="300">
                  <c:v>57.947480177795782</c:v>
                </c:pt>
                <c:pt idx="301">
                  <c:v>57.977086449751589</c:v>
                </c:pt>
                <c:pt idx="302">
                  <c:v>58.006400466709934</c:v>
                </c:pt>
                <c:pt idx="303">
                  <c:v>58.03542509857661</c:v>
                </c:pt>
                <c:pt idx="304">
                  <c:v>58.064162623450571</c:v>
                </c:pt>
                <c:pt idx="305">
                  <c:v>58.092615584348948</c:v>
                </c:pt>
                <c:pt idx="306">
                  <c:v>58.120786846018412</c:v>
                </c:pt>
                <c:pt idx="307">
                  <c:v>58.148679116143427</c:v>
                </c:pt>
                <c:pt idx="308">
                  <c:v>58.176294886127835</c:v>
                </c:pt>
                <c:pt idx="309">
                  <c:v>58.203638055313469</c:v>
                </c:pt>
                <c:pt idx="310">
                  <c:v>58.230711136285713</c:v>
                </c:pt>
                <c:pt idx="311">
                  <c:v>58.257516896661713</c:v>
                </c:pt>
                <c:pt idx="312">
                  <c:v>58.284057998840183</c:v>
                </c:pt>
                <c:pt idx="313">
                  <c:v>58.310337034876369</c:v>
                </c:pt>
                <c:pt idx="314">
                  <c:v>58.336356799267847</c:v>
                </c:pt>
                <c:pt idx="315">
                  <c:v>58.362120247385867</c:v>
                </c:pt>
                <c:pt idx="316">
                  <c:v>58.387629216154721</c:v>
                </c:pt>
                <c:pt idx="317">
                  <c:v>58.412886615340554</c:v>
                </c:pt>
                <c:pt idx="318">
                  <c:v>58.437894689435495</c:v>
                </c:pt>
                <c:pt idx="319">
                  <c:v>58.462655461308444</c:v>
                </c:pt>
                <c:pt idx="320">
                  <c:v>58.487171494771857</c:v>
                </c:pt>
                <c:pt idx="321">
                  <c:v>58.511445098456562</c:v>
                </c:pt>
                <c:pt idx="322">
                  <c:v>58.535479099635104</c:v>
                </c:pt>
                <c:pt idx="323">
                  <c:v>58.55927598539887</c:v>
                </c:pt>
                <c:pt idx="324">
                  <c:v>58.582837948564134</c:v>
                </c:pt>
                <c:pt idx="325">
                  <c:v>58.606167211821585</c:v>
                </c:pt>
                <c:pt idx="326">
                  <c:v>58.629266453475793</c:v>
                </c:pt>
                <c:pt idx="327">
                  <c:v>58.652137823552714</c:v>
                </c:pt>
                <c:pt idx="328">
                  <c:v>58.674783935073599</c:v>
                </c:pt>
                <c:pt idx="329">
                  <c:v>58.697206985449149</c:v>
                </c:pt>
                <c:pt idx="330">
                  <c:v>58.719408194167244</c:v>
                </c:pt>
                <c:pt idx="331">
                  <c:v>58.741390426887648</c:v>
                </c:pt>
                <c:pt idx="332">
                  <c:v>58.763156182951754</c:v>
                </c:pt>
                <c:pt idx="333">
                  <c:v>58.784707538568696</c:v>
                </c:pt>
                <c:pt idx="334">
                  <c:v>58.806046180346414</c:v>
                </c:pt>
                <c:pt idx="335">
                  <c:v>58.8271744731992</c:v>
                </c:pt>
                <c:pt idx="336">
                  <c:v>58.848093950425117</c:v>
                </c:pt>
                <c:pt idx="337">
                  <c:v>58.868807112162912</c:v>
                </c:pt>
                <c:pt idx="338">
                  <c:v>58.889316216564822</c:v>
                </c:pt>
                <c:pt idx="339">
                  <c:v>58.909623500564621</c:v>
                </c:pt>
                <c:pt idx="340">
                  <c:v>58.929730765976473</c:v>
                </c:pt>
                <c:pt idx="341">
                  <c:v>58.949640346498121</c:v>
                </c:pt>
                <c:pt idx="342">
                  <c:v>58.969354139189278</c:v>
                </c:pt>
                <c:pt idx="343">
                  <c:v>58.988873542761219</c:v>
                </c:pt>
                <c:pt idx="344">
                  <c:v>59.008200891573466</c:v>
                </c:pt>
                <c:pt idx="345">
                  <c:v>59.027337486672472</c:v>
                </c:pt>
                <c:pt idx="346">
                  <c:v>59.046285304289597</c:v>
                </c:pt>
                <c:pt idx="347">
                  <c:v>59.065046455589105</c:v>
                </c:pt>
                <c:pt idx="348">
                  <c:v>59.083623103451337</c:v>
                </c:pt>
                <c:pt idx="349">
                  <c:v>59.102017241274623</c:v>
                </c:pt>
                <c:pt idx="350">
                  <c:v>59.120230291398848</c:v>
                </c:pt>
                <c:pt idx="351">
                  <c:v>59.138263925072117</c:v>
                </c:pt>
                <c:pt idx="352">
                  <c:v>59.156120321866482</c:v>
                </c:pt>
                <c:pt idx="353">
                  <c:v>59.1738012993792</c:v>
                </c:pt>
                <c:pt idx="354">
                  <c:v>59.19130850233617</c:v>
                </c:pt>
                <c:pt idx="355">
                  <c:v>59.208643584983989</c:v>
                </c:pt>
                <c:pt idx="356">
                  <c:v>59.225807415236439</c:v>
                </c:pt>
                <c:pt idx="357">
                  <c:v>59.242802446176078</c:v>
                </c:pt>
                <c:pt idx="358">
                  <c:v>59.259630408632816</c:v>
                </c:pt>
                <c:pt idx="359">
                  <c:v>59.276293057693692</c:v>
                </c:pt>
                <c:pt idx="360">
                  <c:v>59.292792092985806</c:v>
                </c:pt>
                <c:pt idx="361">
                  <c:v>59.309129190743043</c:v>
                </c:pt>
                <c:pt idx="362">
                  <c:v>59.325305959379463</c:v>
                </c:pt>
                <c:pt idx="363">
                  <c:v>59.341323641173446</c:v>
                </c:pt>
                <c:pt idx="364">
                  <c:v>59.357183829291984</c:v>
                </c:pt>
                <c:pt idx="365">
                  <c:v>59.372888468402394</c:v>
                </c:pt>
                <c:pt idx="366">
                  <c:v>59.388439062206501</c:v>
                </c:pt>
                <c:pt idx="367">
                  <c:v>59.403836498080594</c:v>
                </c:pt>
                <c:pt idx="368">
                  <c:v>59.419082359608993</c:v>
                </c:pt>
                <c:pt idx="369">
                  <c:v>59.434178237001674</c:v>
                </c:pt>
                <c:pt idx="370">
                  <c:v>59.449125877197652</c:v>
                </c:pt>
                <c:pt idx="371">
                  <c:v>59.463926602623999</c:v>
                </c:pt>
                <c:pt idx="372">
                  <c:v>59.478581743088398</c:v>
                </c:pt>
                <c:pt idx="373">
                  <c:v>59.493093268040994</c:v>
                </c:pt>
                <c:pt idx="374">
                  <c:v>59.5074622384614</c:v>
                </c:pt>
                <c:pt idx="375">
                  <c:v>59.521690182831691</c:v>
                </c:pt>
                <c:pt idx="376">
                  <c:v>59.535778599075215</c:v>
                </c:pt>
                <c:pt idx="377">
                  <c:v>59.549728785578367</c:v>
                </c:pt>
                <c:pt idx="378">
                  <c:v>59.563542073450314</c:v>
                </c:pt>
                <c:pt idx="379">
                  <c:v>59.577219604337053</c:v>
                </c:pt>
                <c:pt idx="380">
                  <c:v>59.590762871161409</c:v>
                </c:pt>
                <c:pt idx="381">
                  <c:v>59.604173248372625</c:v>
                </c:pt>
                <c:pt idx="382">
                  <c:v>59.617451871714501</c:v>
                </c:pt>
                <c:pt idx="383">
                  <c:v>59.630600129323717</c:v>
                </c:pt>
                <c:pt idx="384">
                  <c:v>59.643619150227174</c:v>
                </c:pt>
                <c:pt idx="385">
                  <c:v>59.656510372595598</c:v>
                </c:pt>
                <c:pt idx="386">
                  <c:v>59.669275063614045</c:v>
                </c:pt>
                <c:pt idx="387">
                  <c:v>59.681914603225842</c:v>
                </c:pt>
                <c:pt idx="388">
                  <c:v>59.694430365822072</c:v>
                </c:pt>
                <c:pt idx="389">
                  <c:v>59.70682364545258</c:v>
                </c:pt>
                <c:pt idx="390">
                  <c:v>59.719095507020441</c:v>
                </c:pt>
                <c:pt idx="391">
                  <c:v>59.731246933161586</c:v>
                </c:pt>
                <c:pt idx="392">
                  <c:v>59.743279050780956</c:v>
                </c:pt>
                <c:pt idx="393">
                  <c:v>59.755193342724681</c:v>
                </c:pt>
                <c:pt idx="394">
                  <c:v>59.766990952902958</c:v>
                </c:pt>
                <c:pt idx="395">
                  <c:v>59.778672990766943</c:v>
                </c:pt>
                <c:pt idx="396">
                  <c:v>59.790240402061613</c:v>
                </c:pt>
                <c:pt idx="397">
                  <c:v>59.801694226569872</c:v>
                </c:pt>
                <c:pt idx="398">
                  <c:v>59.813035801635728</c:v>
                </c:pt>
                <c:pt idx="399">
                  <c:v>59.824266272531197</c:v>
                </c:pt>
                <c:pt idx="400">
                  <c:v>59.83538671883575</c:v>
                </c:pt>
                <c:pt idx="401">
                  <c:v>59.846398149990279</c:v>
                </c:pt>
                <c:pt idx="402">
                  <c:v>59.857301549752535</c:v>
                </c:pt>
                <c:pt idx="403">
                  <c:v>59.86809820899704</c:v>
                </c:pt>
                <c:pt idx="404">
                  <c:v>59.878789138798616</c:v>
                </c:pt>
                <c:pt idx="405">
                  <c:v>59.889374973284603</c:v>
                </c:pt>
                <c:pt idx="406">
                  <c:v>59.899857070877331</c:v>
                </c:pt>
                <c:pt idx="407">
                  <c:v>59.91023620245528</c:v>
                </c:pt>
                <c:pt idx="408">
                  <c:v>59.92051344252765</c:v>
                </c:pt>
                <c:pt idx="409">
                  <c:v>59.930690027462539</c:v>
                </c:pt>
                <c:pt idx="410">
                  <c:v>59.940766900862904</c:v>
                </c:pt>
                <c:pt idx="411">
                  <c:v>59.95074488364353</c:v>
                </c:pt>
                <c:pt idx="412">
                  <c:v>59.960625157102825</c:v>
                </c:pt>
                <c:pt idx="413">
                  <c:v>59.970408718402389</c:v>
                </c:pt>
                <c:pt idx="414">
                  <c:v>59.980096608463114</c:v>
                </c:pt>
                <c:pt idx="415">
                  <c:v>59.989689651211258</c:v>
                </c:pt>
                <c:pt idx="416">
                  <c:v>59.999188782203092</c:v>
                </c:pt>
                <c:pt idx="417">
                  <c:v>60.008594925372016</c:v>
                </c:pt>
                <c:pt idx="418">
                  <c:v>60.017909023429304</c:v>
                </c:pt>
                <c:pt idx="419">
                  <c:v>60.027131846102144</c:v>
                </c:pt>
                <c:pt idx="420">
                  <c:v>60.03626435378532</c:v>
                </c:pt>
                <c:pt idx="421">
                  <c:v>60.04530767055806</c:v>
                </c:pt>
                <c:pt idx="422">
                  <c:v>60.054262304141396</c:v>
                </c:pt>
                <c:pt idx="423">
                  <c:v>60.063129453169083</c:v>
                </c:pt>
                <c:pt idx="424">
                  <c:v>60.071909989373175</c:v>
                </c:pt>
                <c:pt idx="425">
                  <c:v>60.080604541475338</c:v>
                </c:pt>
                <c:pt idx="426">
                  <c:v>60.089214079556527</c:v>
                </c:pt>
                <c:pt idx="427">
                  <c:v>60.097739650085643</c:v>
                </c:pt>
                <c:pt idx="428">
                  <c:v>60.106181859995488</c:v>
                </c:pt>
                <c:pt idx="429">
                  <c:v>60.114541157559522</c:v>
                </c:pt>
                <c:pt idx="430">
                  <c:v>60.122818655818349</c:v>
                </c:pt>
                <c:pt idx="431">
                  <c:v>60.131015213061033</c:v>
                </c:pt>
                <c:pt idx="432">
                  <c:v>60.139131762215385</c:v>
                </c:pt>
                <c:pt idx="433">
                  <c:v>60.147168914767988</c:v>
                </c:pt>
                <c:pt idx="434">
                  <c:v>60.15512755649074</c:v>
                </c:pt>
                <c:pt idx="435">
                  <c:v>60.163008721566371</c:v>
                </c:pt>
                <c:pt idx="436">
                  <c:v>60.170813197320953</c:v>
                </c:pt>
                <c:pt idx="437">
                  <c:v>60.178541373040332</c:v>
                </c:pt>
                <c:pt idx="438">
                  <c:v>60.186194096468853</c:v>
                </c:pt>
                <c:pt idx="439">
                  <c:v>60.193772211389295</c:v>
                </c:pt>
                <c:pt idx="440">
                  <c:v>60.201276436955418</c:v>
                </c:pt>
                <c:pt idx="441">
                  <c:v>60.20870685624147</c:v>
                </c:pt>
                <c:pt idx="442">
                  <c:v>60.21606459166108</c:v>
                </c:pt>
                <c:pt idx="443">
                  <c:v>60.223349936793035</c:v>
                </c:pt>
                <c:pt idx="444">
                  <c:v>60.230564088376823</c:v>
                </c:pt>
                <c:pt idx="445">
                  <c:v>60.237707836241789</c:v>
                </c:pt>
                <c:pt idx="446">
                  <c:v>60.244781867744152</c:v>
                </c:pt>
                <c:pt idx="447">
                  <c:v>60.251786855762887</c:v>
                </c:pt>
                <c:pt idx="448">
                  <c:v>60.258723433236824</c:v>
                </c:pt>
                <c:pt idx="449">
                  <c:v>60.265592527315533</c:v>
                </c:pt>
                <c:pt idx="450">
                  <c:v>60.272394835731589</c:v>
                </c:pt>
                <c:pt idx="451">
                  <c:v>60.279130808239955</c:v>
                </c:pt>
                <c:pt idx="452">
                  <c:v>60.285800633826277</c:v>
                </c:pt>
                <c:pt idx="453">
                  <c:v>60.292405491299611</c:v>
                </c:pt>
                <c:pt idx="454">
                  <c:v>60.298945951518562</c:v>
                </c:pt>
                <c:pt idx="455">
                  <c:v>60.305422618771374</c:v>
                </c:pt>
                <c:pt idx="456">
                  <c:v>60.311836310740944</c:v>
                </c:pt>
                <c:pt idx="457">
                  <c:v>60.318186925951125</c:v>
                </c:pt>
                <c:pt idx="458">
                  <c:v>60.324475238045579</c:v>
                </c:pt>
                <c:pt idx="459">
                  <c:v>60.330701845690072</c:v>
                </c:pt>
                <c:pt idx="460">
                  <c:v>60.336867603085409</c:v>
                </c:pt>
                <c:pt idx="461">
                  <c:v>60.342973275850156</c:v>
                </c:pt>
                <c:pt idx="462">
                  <c:v>60.349019377184064</c:v>
                </c:pt>
                <c:pt idx="463">
                  <c:v>60.355006508445364</c:v>
                </c:pt>
                <c:pt idx="464">
                  <c:v>60.360935138901269</c:v>
                </c:pt>
                <c:pt idx="465">
                  <c:v>60.366806073504058</c:v>
                </c:pt>
                <c:pt idx="466">
                  <c:v>60.372619848415951</c:v>
                </c:pt>
                <c:pt idx="467">
                  <c:v>60.378376964766773</c:v>
                </c:pt>
                <c:pt idx="468">
                  <c:v>60.384078017044743</c:v>
                </c:pt>
                <c:pt idx="469">
                  <c:v>60.389723397921351</c:v>
                </c:pt>
                <c:pt idx="470">
                  <c:v>60.39531427592496</c:v>
                </c:pt>
                <c:pt idx="471">
                  <c:v>60.400850936851157</c:v>
                </c:pt>
                <c:pt idx="472">
                  <c:v>60.406333826689142</c:v>
                </c:pt>
                <c:pt idx="473">
                  <c:v>60.411763585728934</c:v>
                </c:pt>
                <c:pt idx="474">
                  <c:v>60.41714069802952</c:v>
                </c:pt>
                <c:pt idx="475">
                  <c:v>60.422465514357683</c:v>
                </c:pt>
                <c:pt idx="476">
                  <c:v>60.427738549495672</c:v>
                </c:pt>
                <c:pt idx="477">
                  <c:v>60.432959978297035</c:v>
                </c:pt>
                <c:pt idx="478">
                  <c:v>60.438129911450602</c:v>
                </c:pt>
                <c:pt idx="479">
                  <c:v>60.443249227207424</c:v>
                </c:pt>
                <c:pt idx="480">
                  <c:v>60.448318947148984</c:v>
                </c:pt>
                <c:pt idx="481">
                  <c:v>60.453339461444244</c:v>
                </c:pt>
                <c:pt idx="482">
                  <c:v>60.458311181319431</c:v>
                </c:pt>
                <c:pt idx="483">
                  <c:v>60.463234553070528</c:v>
                </c:pt>
                <c:pt idx="484">
                  <c:v>60.468109704531251</c:v>
                </c:pt>
                <c:pt idx="485">
                  <c:v>60.472937319912795</c:v>
                </c:pt>
                <c:pt idx="486">
                  <c:v>60.477718025499989</c:v>
                </c:pt>
                <c:pt idx="487">
                  <c:v>60.482452173015204</c:v>
                </c:pt>
                <c:pt idx="488">
                  <c:v>60.487140145013143</c:v>
                </c:pt>
                <c:pt idx="489">
                  <c:v>60.49178259318807</c:v>
                </c:pt>
                <c:pt idx="490">
                  <c:v>60.496379766150675</c:v>
                </c:pt>
                <c:pt idx="491">
                  <c:v>60.500931721376006</c:v>
                </c:pt>
                <c:pt idx="492">
                  <c:v>60.505439433502985</c:v>
                </c:pt>
                <c:pt idx="493">
                  <c:v>60.509902847741763</c:v>
                </c:pt>
                <c:pt idx="494">
                  <c:v>60.514322807599029</c:v>
                </c:pt>
                <c:pt idx="495">
                  <c:v>60.51869968841855</c:v>
                </c:pt>
                <c:pt idx="496">
                  <c:v>60.523034016109811</c:v>
                </c:pt>
                <c:pt idx="497">
                  <c:v>60.52732624254179</c:v>
                </c:pt>
                <c:pt idx="498">
                  <c:v>60.531576736740419</c:v>
                </c:pt>
                <c:pt idx="499">
                  <c:v>60.535785853751854</c:v>
                </c:pt>
                <c:pt idx="500">
                  <c:v>60.539954121904572</c:v>
                </c:pt>
                <c:pt idx="501">
                  <c:v>60.544081971826017</c:v>
                </c:pt>
                <c:pt idx="502">
                  <c:v>60.548169424597845</c:v>
                </c:pt>
                <c:pt idx="503">
                  <c:v>60.552217204968287</c:v>
                </c:pt>
                <c:pt idx="504">
                  <c:v>60.55622560519403</c:v>
                </c:pt>
                <c:pt idx="505">
                  <c:v>60.560195484672121</c:v>
                </c:pt>
                <c:pt idx="506">
                  <c:v>60.564127007695937</c:v>
                </c:pt>
                <c:pt idx="507">
                  <c:v>60.568020303015047</c:v>
                </c:pt>
                <c:pt idx="508">
                  <c:v>60.57187583618979</c:v>
                </c:pt>
                <c:pt idx="509">
                  <c:v>60.575694078542348</c:v>
                </c:pt>
                <c:pt idx="510">
                  <c:v>60.579475207337445</c:v>
                </c:pt>
                <c:pt idx="511">
                  <c:v>60.583219482244282</c:v>
                </c:pt>
                <c:pt idx="512">
                  <c:v>60.586927526875243</c:v>
                </c:pt>
                <c:pt idx="513">
                  <c:v>60.590599725307513</c:v>
                </c:pt>
                <c:pt idx="514">
                  <c:v>60.594235769788796</c:v>
                </c:pt>
                <c:pt idx="515">
                  <c:v>60.597836003468132</c:v>
                </c:pt>
                <c:pt idx="516">
                  <c:v>60.601401225864429</c:v>
                </c:pt>
                <c:pt idx="517">
                  <c:v>60.604931832206319</c:v>
                </c:pt>
                <c:pt idx="518">
                  <c:v>60.60842798511306</c:v>
                </c:pt>
                <c:pt idx="519">
                  <c:v>60.611890316693575</c:v>
                </c:pt>
                <c:pt idx="520">
                  <c:v>60.615319044354735</c:v>
                </c:pt>
                <c:pt idx="521">
                  <c:v>60.618714653865467</c:v>
                </c:pt>
                <c:pt idx="522">
                  <c:v>60.622077439237444</c:v>
                </c:pt>
                <c:pt idx="523">
                  <c:v>60.625407368298468</c:v>
                </c:pt>
                <c:pt idx="524">
                  <c:v>60.628704513021397</c:v>
                </c:pt>
                <c:pt idx="525">
                  <c:v>60.631969795317154</c:v>
                </c:pt>
                <c:pt idx="526">
                  <c:v>60.635203436130411</c:v>
                </c:pt>
                <c:pt idx="527">
                  <c:v>60.638405476889105</c:v>
                </c:pt>
                <c:pt idx="528">
                  <c:v>60.641576478817477</c:v>
                </c:pt>
                <c:pt idx="529">
                  <c:v>60.644716809819798</c:v>
                </c:pt>
                <c:pt idx="530">
                  <c:v>60.647826796164985</c:v>
                </c:pt>
                <c:pt idx="531">
                  <c:v>60.650906705186848</c:v>
                </c:pt>
                <c:pt idx="532">
                  <c:v>60.653956703207214</c:v>
                </c:pt>
                <c:pt idx="533">
                  <c:v>60.65697713037342</c:v>
                </c:pt>
                <c:pt idx="534">
                  <c:v>60.65996794274033</c:v>
                </c:pt>
                <c:pt idx="535">
                  <c:v>60.662929834565126</c:v>
                </c:pt>
                <c:pt idx="536">
                  <c:v>60.665863042240133</c:v>
                </c:pt>
                <c:pt idx="537">
                  <c:v>60.668767863355377</c:v>
                </c:pt>
                <c:pt idx="538">
                  <c:v>60.671644596998973</c:v>
                </c:pt>
                <c:pt idx="539">
                  <c:v>60.67449350207707</c:v>
                </c:pt>
                <c:pt idx="540">
                  <c:v>60.677315078654942</c:v>
                </c:pt>
                <c:pt idx="541">
                  <c:v>60.680109255048841</c:v>
                </c:pt>
                <c:pt idx="542">
                  <c:v>60.682876492578423</c:v>
                </c:pt>
                <c:pt idx="543">
                  <c:v>60.685616797088798</c:v>
                </c:pt>
                <c:pt idx="544">
                  <c:v>60.688330387679841</c:v>
                </c:pt>
                <c:pt idx="545">
                  <c:v>60.691017711770172</c:v>
                </c:pt>
                <c:pt idx="546">
                  <c:v>60.693678953322191</c:v>
                </c:pt>
                <c:pt idx="547">
                  <c:v>60.696314259562243</c:v>
                </c:pt>
                <c:pt idx="548">
                  <c:v>60.698924119738727</c:v>
                </c:pt>
                <c:pt idx="549">
                  <c:v>60.701508858406918</c:v>
                </c:pt>
                <c:pt idx="550">
                  <c:v>60.70406861481618</c:v>
                </c:pt>
                <c:pt idx="551">
                  <c:v>60.706603362174263</c:v>
                </c:pt>
                <c:pt idx="552">
                  <c:v>60.709113332695395</c:v>
                </c:pt>
                <c:pt idx="553">
                  <c:v>60.711598684520744</c:v>
                </c:pt>
                <c:pt idx="554">
                  <c:v>60.714059706492627</c:v>
                </c:pt>
                <c:pt idx="555">
                  <c:v>60.71649705123</c:v>
                </c:pt>
                <c:pt idx="556">
                  <c:v>60.718910933299753</c:v>
                </c:pt>
                <c:pt idx="557">
                  <c:v>60.721301565064898</c:v>
                </c:pt>
                <c:pt idx="558">
                  <c:v>60.723669208117983</c:v>
                </c:pt>
                <c:pt idx="559">
                  <c:v>60.72601368666448</c:v>
                </c:pt>
                <c:pt idx="560">
                  <c:v>60.72833477641948</c:v>
                </c:pt>
                <c:pt idx="561">
                  <c:v>60.730633479202211</c:v>
                </c:pt>
                <c:pt idx="562">
                  <c:v>60.732910122408654</c:v>
                </c:pt>
                <c:pt idx="563">
                  <c:v>60.735164816582895</c:v>
                </c:pt>
                <c:pt idx="564">
                  <c:v>60.737397861767704</c:v>
                </c:pt>
                <c:pt idx="565">
                  <c:v>60.739609367898808</c:v>
                </c:pt>
                <c:pt idx="566">
                  <c:v>60.74179957662713</c:v>
                </c:pt>
                <c:pt idx="567">
                  <c:v>60.743968885468895</c:v>
                </c:pt>
                <c:pt idx="568">
                  <c:v>60.746117306672701</c:v>
                </c:pt>
                <c:pt idx="569">
                  <c:v>60.748245087363792</c:v>
                </c:pt>
                <c:pt idx="570">
                  <c:v>60.750352509486682</c:v>
                </c:pt>
                <c:pt idx="571">
                  <c:v>60.752439538128058</c:v>
                </c:pt>
                <c:pt idx="572">
                  <c:v>60.754506193623044</c:v>
                </c:pt>
                <c:pt idx="573">
                  <c:v>60.756553094365827</c:v>
                </c:pt>
                <c:pt idx="574">
                  <c:v>60.758580018112795</c:v>
                </c:pt>
                <c:pt idx="575">
                  <c:v>60.760587195677218</c:v>
                </c:pt>
                <c:pt idx="576">
                  <c:v>60.762574868169906</c:v>
                </c:pt>
                <c:pt idx="577">
                  <c:v>60.764543478686271</c:v>
                </c:pt>
                <c:pt idx="578">
                  <c:v>60.766493173832018</c:v>
                </c:pt>
                <c:pt idx="579">
                  <c:v>60.76842402344419</c:v>
                </c:pt>
                <c:pt idx="580">
                  <c:v>60.770336317605697</c:v>
                </c:pt>
                <c:pt idx="581">
                  <c:v>60.772230194532824</c:v>
                </c:pt>
                <c:pt idx="582">
                  <c:v>60.774105740220946</c:v>
                </c:pt>
                <c:pt idx="583">
                  <c:v>60.775963053626981</c:v>
                </c:pt>
                <c:pt idx="584">
                  <c:v>60.777802682283287</c:v>
                </c:pt>
                <c:pt idx="585">
                  <c:v>60.779624616426261</c:v>
                </c:pt>
                <c:pt idx="586">
                  <c:v>60.781429067210084</c:v>
                </c:pt>
                <c:pt idx="587">
                  <c:v>60.783216015924403</c:v>
                </c:pt>
                <c:pt idx="588">
                  <c:v>60.784985727270403</c:v>
                </c:pt>
                <c:pt idx="589">
                  <c:v>60.786737762679827</c:v>
                </c:pt>
                <c:pt idx="590">
                  <c:v>60.78847266780123</c:v>
                </c:pt>
                <c:pt idx="591">
                  <c:v>60.790190840719212</c:v>
                </c:pt>
                <c:pt idx="592">
                  <c:v>60.791892363057528</c:v>
                </c:pt>
                <c:pt idx="593">
                  <c:v>60.793577526920863</c:v>
                </c:pt>
                <c:pt idx="594">
                  <c:v>60.795245757038664</c:v>
                </c:pt>
                <c:pt idx="595">
                  <c:v>60.796897865623521</c:v>
                </c:pt>
                <c:pt idx="596">
                  <c:v>60.798534131063406</c:v>
                </c:pt>
                <c:pt idx="597">
                  <c:v>60.800154708489138</c:v>
                </c:pt>
                <c:pt idx="598">
                  <c:v>60.801759716908883</c:v>
                </c:pt>
                <c:pt idx="599">
                  <c:v>60.803349200685645</c:v>
                </c:pt>
                <c:pt idx="600">
                  <c:v>60.804923299907472</c:v>
                </c:pt>
                <c:pt idx="601">
                  <c:v>60.806482337787997</c:v>
                </c:pt>
                <c:pt idx="602">
                  <c:v>60.808026425864909</c:v>
                </c:pt>
                <c:pt idx="603">
                  <c:v>60.809555667994417</c:v>
                </c:pt>
                <c:pt idx="604">
                  <c:v>60.811070307657161</c:v>
                </c:pt>
                <c:pt idx="605">
                  <c:v>60.812570451807929</c:v>
                </c:pt>
                <c:pt idx="606">
                  <c:v>60.8140562767462</c:v>
                </c:pt>
                <c:pt idx="607">
                  <c:v>60.815527912423804</c:v>
                </c:pt>
                <c:pt idx="608">
                  <c:v>60.81698565328108</c:v>
                </c:pt>
                <c:pt idx="609">
                  <c:v>60.81842963303145</c:v>
                </c:pt>
                <c:pt idx="610">
                  <c:v>60.819860028316135</c:v>
                </c:pt>
                <c:pt idx="611">
                  <c:v>60.821276686377388</c:v>
                </c:pt>
                <c:pt idx="612">
                  <c:v>60.822679763497199</c:v>
                </c:pt>
                <c:pt idx="613">
                  <c:v>60.824069291666646</c:v>
                </c:pt>
                <c:pt idx="614">
                  <c:v>60.825445640890045</c:v>
                </c:pt>
                <c:pt idx="615">
                  <c:v>60.826808665241415</c:v>
                </c:pt>
                <c:pt idx="616">
                  <c:v>60.828158369622244</c:v>
                </c:pt>
                <c:pt idx="617">
                  <c:v>60.829494599183597</c:v>
                </c:pt>
                <c:pt idx="618">
                  <c:v>60.830817763782065</c:v>
                </c:pt>
                <c:pt idx="619">
                  <c:v>60.832128952980398</c:v>
                </c:pt>
                <c:pt idx="620">
                  <c:v>60.833427674706044</c:v>
                </c:pt>
                <c:pt idx="621">
                  <c:v>60.834713745512552</c:v>
                </c:pt>
                <c:pt idx="622">
                  <c:v>60.8359873400168</c:v>
                </c:pt>
                <c:pt idx="623">
                  <c:v>60.837248546985421</c:v>
                </c:pt>
                <c:pt idx="624">
                  <c:v>60.838497468504862</c:v>
                </c:pt>
                <c:pt idx="625">
                  <c:v>60.839734417366486</c:v>
                </c:pt>
                <c:pt idx="626">
                  <c:v>60.840959727843455</c:v>
                </c:pt>
                <c:pt idx="627">
                  <c:v>60.842173194682566</c:v>
                </c:pt>
                <c:pt idx="628">
                  <c:v>60.843375137098491</c:v>
                </c:pt>
                <c:pt idx="629">
                  <c:v>60.844565717428537</c:v>
                </c:pt>
                <c:pt idx="630">
                  <c:v>60.845745022426982</c:v>
                </c:pt>
                <c:pt idx="631">
                  <c:v>60.846913042139157</c:v>
                </c:pt>
                <c:pt idx="632">
                  <c:v>60.848069635656529</c:v>
                </c:pt>
                <c:pt idx="633">
                  <c:v>60.84921489300887</c:v>
                </c:pt>
                <c:pt idx="634">
                  <c:v>60.850348801260644</c:v>
                </c:pt>
                <c:pt idx="635">
                  <c:v>60.851471536729207</c:v>
                </c:pt>
                <c:pt idx="636">
                  <c:v>60.852583490617569</c:v>
                </c:pt>
                <c:pt idx="637">
                  <c:v>60.853684756407333</c:v>
                </c:pt>
                <c:pt idx="638">
                  <c:v>60.854775421734388</c:v>
                </c:pt>
                <c:pt idx="639">
                  <c:v>60.855855663221831</c:v>
                </c:pt>
                <c:pt idx="640">
                  <c:v>60.85692567817874</c:v>
                </c:pt>
                <c:pt idx="641">
                  <c:v>60.857985522696552</c:v>
                </c:pt>
                <c:pt idx="642">
                  <c:v>60.85903528027054</c:v>
                </c:pt>
                <c:pt idx="643">
                  <c:v>60.860075080998527</c:v>
                </c:pt>
                <c:pt idx="644">
                  <c:v>60.861105043713067</c:v>
                </c:pt>
                <c:pt idx="645">
                  <c:v>60.862125296157402</c:v>
                </c:pt>
                <c:pt idx="646">
                  <c:v>60.863135894153537</c:v>
                </c:pt>
                <c:pt idx="647">
                  <c:v>60.864136943168319</c:v>
                </c:pt>
                <c:pt idx="648">
                  <c:v>60.865128532969727</c:v>
                </c:pt>
                <c:pt idx="649">
                  <c:v>60.866110793767078</c:v>
                </c:pt>
                <c:pt idx="650">
                  <c:v>60.867083875138796</c:v>
                </c:pt>
                <c:pt idx="651">
                  <c:v>60.868047828152015</c:v>
                </c:pt>
                <c:pt idx="652">
                  <c:v>60.869002767044449</c:v>
                </c:pt>
                <c:pt idx="653">
                  <c:v>60.869948706999381</c:v>
                </c:pt>
                <c:pt idx="654">
                  <c:v>60.870885710177873</c:v>
                </c:pt>
                <c:pt idx="655">
                  <c:v>60.871813882183844</c:v>
                </c:pt>
                <c:pt idx="656">
                  <c:v>60.872733363883491</c:v>
                </c:pt>
                <c:pt idx="657">
                  <c:v>60.873644233453206</c:v>
                </c:pt>
                <c:pt idx="658">
                  <c:v>60.874546591679504</c:v>
                </c:pt>
                <c:pt idx="659">
                  <c:v>60.875440437863332</c:v>
                </c:pt>
                <c:pt idx="660">
                  <c:v>60.876325878466709</c:v>
                </c:pt>
                <c:pt idx="661">
                  <c:v>60.877203003277614</c:v>
                </c:pt>
                <c:pt idx="662">
                  <c:v>60.878071905392439</c:v>
                </c:pt>
                <c:pt idx="663">
                  <c:v>60.878932636967853</c:v>
                </c:pt>
                <c:pt idx="664">
                  <c:v>60.879785248268945</c:v>
                </c:pt>
                <c:pt idx="665">
                  <c:v>60.880629810030406</c:v>
                </c:pt>
                <c:pt idx="666">
                  <c:v>60.881466377265554</c:v>
                </c:pt>
                <c:pt idx="667">
                  <c:v>60.882295004790748</c:v>
                </c:pt>
                <c:pt idx="668">
                  <c:v>60.883115753877078</c:v>
                </c:pt>
                <c:pt idx="669">
                  <c:v>60.883928670646426</c:v>
                </c:pt>
                <c:pt idx="670">
                  <c:v>60.884733802416122</c:v>
                </c:pt>
                <c:pt idx="671">
                  <c:v>60.885531195641306</c:v>
                </c:pt>
                <c:pt idx="672">
                  <c:v>60.886320886996501</c:v>
                </c:pt>
              </c:numCache>
            </c:numRef>
          </c:yVal>
          <c:smooth val="1"/>
          <c:extLst>
            <c:ext xmlns:c16="http://schemas.microsoft.com/office/drawing/2014/chart" uri="{C3380CC4-5D6E-409C-BE32-E72D297353CC}">
              <c16:uniqueId val="{00000002-0FA1-46BD-A02E-2D85B6F1CF55}"/>
            </c:ext>
          </c:extLst>
        </c:ser>
        <c:dLbls>
          <c:showLegendKey val="0"/>
          <c:showVal val="0"/>
          <c:showCatName val="0"/>
          <c:showSerName val="0"/>
          <c:showPercent val="0"/>
          <c:showBubbleSize val="0"/>
        </c:dLbls>
        <c:axId val="811092576"/>
        <c:axId val="811090896"/>
      </c:scatterChart>
      <c:valAx>
        <c:axId val="811092576"/>
        <c:scaling>
          <c:orientation val="minMax"/>
          <c:max val="28"/>
        </c:scaling>
        <c:delete val="0"/>
        <c:axPos val="b"/>
        <c:title>
          <c:tx>
            <c:rich>
              <a:bodyPr/>
              <a:lstStyle/>
              <a:p>
                <a:pPr>
                  <a:defRPr/>
                </a:pPr>
                <a:r>
                  <a:rPr lang="en-GB"/>
                  <a:t>TIme (days)</a:t>
                </a:r>
              </a:p>
            </c:rich>
          </c:tx>
          <c:overlay val="0"/>
        </c:title>
        <c:numFmt formatCode="General" sourceLinked="1"/>
        <c:majorTickMark val="out"/>
        <c:minorTickMark val="none"/>
        <c:tickLblPos val="nextTo"/>
        <c:spPr>
          <a:noFill/>
          <a:ln w="19050" cap="flat" cmpd="sng" algn="ctr">
            <a:solidFill>
              <a:schemeClr val="tx1"/>
            </a:solidFill>
            <a:round/>
          </a:ln>
          <a:effectLst/>
        </c:spPr>
        <c:txPr>
          <a:bodyPr rot="-60000000" vert="horz"/>
          <a:lstStyle/>
          <a:p>
            <a:pPr>
              <a:defRPr/>
            </a:pPr>
            <a:endParaRPr lang="en-US"/>
          </a:p>
        </c:txPr>
        <c:crossAx val="811090896"/>
        <c:crosses val="autoZero"/>
        <c:crossBetween val="midCat"/>
        <c:majorUnit val="7"/>
      </c:valAx>
      <c:valAx>
        <c:axId val="811090896"/>
        <c:scaling>
          <c:orientation val="minMax"/>
        </c:scaling>
        <c:delete val="0"/>
        <c:axPos val="l"/>
        <c:title>
          <c:tx>
            <c:rich>
              <a:bodyPr/>
              <a:lstStyle/>
              <a:p>
                <a:pPr>
                  <a:defRPr/>
                </a:pPr>
                <a:r>
                  <a:rPr lang="en-GB"/>
                  <a:t>Intracelluar concentration (fmol/10</a:t>
                </a:r>
                <a:r>
                  <a:rPr lang="en-GB" baseline="30000"/>
                  <a:t>6</a:t>
                </a:r>
                <a:r>
                  <a:rPr lang="en-GB"/>
                  <a:t> cells)</a:t>
                </a:r>
              </a:p>
            </c:rich>
          </c:tx>
          <c:overlay val="0"/>
        </c:title>
        <c:numFmt formatCode="General" sourceLinked="1"/>
        <c:majorTickMark val="out"/>
        <c:minorTickMark val="none"/>
        <c:tickLblPos val="nextTo"/>
        <c:spPr>
          <a:noFill/>
          <a:ln w="19050" cap="flat" cmpd="sng" algn="ctr">
            <a:solidFill>
              <a:schemeClr val="tx1"/>
            </a:solidFill>
            <a:round/>
          </a:ln>
          <a:effectLst/>
        </c:spPr>
        <c:txPr>
          <a:bodyPr rot="-60000000" vert="horz"/>
          <a:lstStyle/>
          <a:p>
            <a:pPr>
              <a:defRPr/>
            </a:pPr>
            <a:endParaRPr lang="en-US"/>
          </a:p>
        </c:txPr>
        <c:crossAx val="811092576"/>
        <c:crosses val="autoZero"/>
        <c:crossBetween val="midCat"/>
      </c:valAx>
    </c:plotArea>
    <c:legend>
      <c:legendPos val="b"/>
      <c:legendEntry>
        <c:idx val="1"/>
        <c:delete val="1"/>
      </c:legendEntry>
      <c:overlay val="0"/>
      <c:spPr>
        <a:noFill/>
        <a:ln>
          <a:noFill/>
        </a:ln>
        <a:effectLst/>
      </c:spPr>
      <c:txPr>
        <a:bodyPr rot="0" vert="horz"/>
        <a:lstStyle/>
        <a:p>
          <a:pPr>
            <a:defRPr/>
          </a:pPr>
          <a:endParaRPr lang="en-US"/>
        </a:p>
      </c:txPr>
    </c:legend>
    <c:plotVisOnly val="1"/>
    <c:dispBlanksAs val="gap"/>
    <c:showDLblsOverMax val="0"/>
    <c:extLst/>
  </c:chart>
  <c:spPr>
    <a:ln>
      <a:noFill/>
    </a:ln>
  </c:spPr>
  <c:txPr>
    <a:bodyPr/>
    <a:lstStyle/>
    <a:p>
      <a:pPr>
        <a:defRPr sz="1100" b="1"/>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0747</cdr:x>
      <cdr:y>0.24931</cdr:y>
    </cdr:from>
    <cdr:to>
      <cdr:x>0.97275</cdr:x>
      <cdr:y>0.24931</cdr:y>
    </cdr:to>
    <cdr:cxnSp macro="">
      <cdr:nvCxnSpPr>
        <cdr:cNvPr id="3" name="Straight Connector 2"/>
        <cdr:cNvCxnSpPr/>
      </cdr:nvCxnSpPr>
      <cdr:spPr>
        <a:xfrm xmlns:a="http://schemas.openxmlformats.org/drawingml/2006/main">
          <a:off x="615950" y="857250"/>
          <a:ext cx="4959350" cy="0"/>
        </a:xfrm>
        <a:prstGeom xmlns:a="http://schemas.openxmlformats.org/drawingml/2006/main" prst="line">
          <a:avLst/>
        </a:prstGeom>
        <a:ln xmlns:a="http://schemas.openxmlformats.org/drawingml/2006/main" w="1905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2">
      <a:majorFont>
        <a:latin typeface="Times New Roman"/>
        <a:ea typeface=""/>
        <a:cs typeface="Cambria math"/>
      </a:majorFont>
      <a:minorFont>
        <a:latin typeface="Times New Roman"/>
        <a:ea typeface=""/>
        <a:cs typeface="Courier New"/>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0B5EE-4257-40DB-8160-9733BE286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Pages>
  <Words>11648</Words>
  <Characters>66400</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ith Rajoli</dc:creator>
  <cp:keywords/>
  <dc:description/>
  <cp:lastModifiedBy>Marco Siccardi</cp:lastModifiedBy>
  <cp:revision>2</cp:revision>
  <cp:lastPrinted>2019-10-25T15:20:00Z</cp:lastPrinted>
  <dcterms:created xsi:type="dcterms:W3CDTF">2020-05-22T10:16:00Z</dcterms:created>
  <dcterms:modified xsi:type="dcterms:W3CDTF">2020-05-2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tiveTimer">
    <vt:lpwstr>{"Hours":0,"Minutes":0,"Seconds":0,"Name":null}</vt:lpwstr>
  </property>
</Properties>
</file>